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706B4B" w14:textId="184A491F" w:rsidR="002823BE" w:rsidRPr="003C4490" w:rsidRDefault="00A714C1" w:rsidP="00A714C1">
      <w:pPr>
        <w:jc w:val="center"/>
        <w:rPr>
          <w:rFonts w:ascii="Palatino" w:hAnsi="Palatino"/>
        </w:rPr>
      </w:pPr>
      <w:r w:rsidRPr="003C4490">
        <w:rPr>
          <w:rFonts w:ascii="Palatino" w:hAnsi="Palatino"/>
        </w:rPr>
        <w:t xml:space="preserve">Individual variation in natural or manipulated corticosterone </w:t>
      </w:r>
      <w:r w:rsidR="00970597">
        <w:rPr>
          <w:rFonts w:ascii="Palatino" w:hAnsi="Palatino"/>
        </w:rPr>
        <w:t>does not covary with</w:t>
      </w:r>
      <w:r w:rsidRPr="003C4490">
        <w:rPr>
          <w:rFonts w:ascii="Palatino" w:hAnsi="Palatino"/>
        </w:rPr>
        <w:t xml:space="preserve"> circulating glucose in a wild bird.</w:t>
      </w:r>
    </w:p>
    <w:p w14:paraId="0198F136" w14:textId="636A522C" w:rsidR="00A714C1" w:rsidRPr="003C4490" w:rsidRDefault="00A714C1" w:rsidP="00A714C1">
      <w:pPr>
        <w:jc w:val="center"/>
        <w:rPr>
          <w:rFonts w:ascii="Palatino" w:hAnsi="Palatino"/>
        </w:rPr>
      </w:pPr>
    </w:p>
    <w:p w14:paraId="00DF4C9D" w14:textId="3E4DAC39" w:rsidR="00A714C1" w:rsidRPr="003C4490" w:rsidRDefault="00A714C1" w:rsidP="00A714C1">
      <w:pPr>
        <w:jc w:val="center"/>
        <w:rPr>
          <w:rFonts w:ascii="Palatino" w:hAnsi="Palatino"/>
          <w:vertAlign w:val="superscript"/>
        </w:rPr>
      </w:pPr>
      <w:r w:rsidRPr="003C4490">
        <w:rPr>
          <w:rFonts w:ascii="Palatino" w:hAnsi="Palatino"/>
        </w:rPr>
        <w:t xml:space="preserve">Conor </w:t>
      </w:r>
      <w:r w:rsidR="003C4490" w:rsidRPr="003C4490">
        <w:rPr>
          <w:rFonts w:ascii="Palatino" w:hAnsi="Palatino"/>
        </w:rPr>
        <w:t>C. Taff</w:t>
      </w:r>
      <w:r w:rsidR="003C4490" w:rsidRPr="003C4490">
        <w:rPr>
          <w:rFonts w:ascii="Palatino" w:hAnsi="Palatino"/>
          <w:vertAlign w:val="superscript"/>
        </w:rPr>
        <w:t>1,2*</w:t>
      </w:r>
      <w:r w:rsidR="003C4490" w:rsidRPr="003C4490">
        <w:rPr>
          <w:rFonts w:ascii="Palatino" w:hAnsi="Palatino"/>
        </w:rPr>
        <w:t>, Cedric Zimmer</w:t>
      </w:r>
      <w:r w:rsidR="003C4490" w:rsidRPr="003C4490">
        <w:rPr>
          <w:rFonts w:ascii="Palatino" w:hAnsi="Palatino"/>
          <w:vertAlign w:val="superscript"/>
        </w:rPr>
        <w:t>1</w:t>
      </w:r>
      <w:r w:rsidR="003C4490" w:rsidRPr="003C4490">
        <w:rPr>
          <w:rFonts w:ascii="Palatino" w:hAnsi="Palatino"/>
        </w:rPr>
        <w:t xml:space="preserve">, Thomas </w:t>
      </w:r>
      <w:r w:rsidR="000853F0">
        <w:rPr>
          <w:rFonts w:ascii="Palatino" w:hAnsi="Palatino"/>
        </w:rPr>
        <w:t xml:space="preserve">A. </w:t>
      </w:r>
      <w:r w:rsidR="003C4490" w:rsidRPr="003C4490">
        <w:rPr>
          <w:rFonts w:ascii="Palatino" w:hAnsi="Palatino"/>
        </w:rPr>
        <w:t>Ryan</w:t>
      </w:r>
      <w:r w:rsidR="003C4490" w:rsidRPr="003C4490">
        <w:rPr>
          <w:rFonts w:ascii="Palatino" w:hAnsi="Palatino"/>
          <w:vertAlign w:val="superscript"/>
        </w:rPr>
        <w:t>1</w:t>
      </w:r>
      <w:r w:rsidR="003C4490" w:rsidRPr="003C4490">
        <w:rPr>
          <w:rFonts w:ascii="Palatino" w:hAnsi="Palatino"/>
        </w:rPr>
        <w:t xml:space="preserve">, </w:t>
      </w:r>
      <w:r w:rsidR="000B236A">
        <w:rPr>
          <w:rFonts w:ascii="Palatino" w:hAnsi="Palatino"/>
        </w:rPr>
        <w:t xml:space="preserve">David Chang van </w:t>
      </w:r>
      <w:r w:rsidR="000B236A" w:rsidRPr="000B236A">
        <w:rPr>
          <w:rFonts w:ascii="Palatino" w:hAnsi="Palatino"/>
        </w:rPr>
        <w:t>Oordt</w:t>
      </w:r>
      <w:r w:rsidR="000B236A" w:rsidRPr="000B236A">
        <w:rPr>
          <w:rFonts w:ascii="Palatino" w:hAnsi="Palatino"/>
          <w:vertAlign w:val="superscript"/>
        </w:rPr>
        <w:t>1</w:t>
      </w:r>
      <w:r w:rsidR="000B236A">
        <w:rPr>
          <w:rFonts w:ascii="Palatino" w:hAnsi="Palatino"/>
        </w:rPr>
        <w:t xml:space="preserve">, </w:t>
      </w:r>
      <w:r w:rsidR="003C4490" w:rsidRPr="000B236A">
        <w:rPr>
          <w:rFonts w:ascii="Palatino" w:hAnsi="Palatino"/>
        </w:rPr>
        <w:t>Maren</w:t>
      </w:r>
      <w:r w:rsidR="003C4490" w:rsidRPr="003C4490">
        <w:rPr>
          <w:rFonts w:ascii="Palatino" w:hAnsi="Palatino"/>
        </w:rPr>
        <w:t xml:space="preserve"> Vitousek</w:t>
      </w:r>
      <w:r w:rsidR="003C4490" w:rsidRPr="003C4490">
        <w:rPr>
          <w:rFonts w:ascii="Palatino" w:hAnsi="Palatino"/>
          <w:vertAlign w:val="superscript"/>
        </w:rPr>
        <w:t>1,2</w:t>
      </w:r>
    </w:p>
    <w:p w14:paraId="48B096D4" w14:textId="763ED0D2" w:rsidR="003C4490" w:rsidRDefault="003C4490" w:rsidP="00A714C1">
      <w:pPr>
        <w:jc w:val="center"/>
        <w:rPr>
          <w:rFonts w:ascii="Palatino" w:hAnsi="Palatino"/>
          <w:vertAlign w:val="superscript"/>
        </w:rPr>
      </w:pPr>
    </w:p>
    <w:p w14:paraId="62DE068B" w14:textId="77777777" w:rsidR="003C4490" w:rsidRPr="003C4490" w:rsidRDefault="003C4490" w:rsidP="00A714C1">
      <w:pPr>
        <w:jc w:val="center"/>
        <w:rPr>
          <w:rFonts w:ascii="Palatino" w:hAnsi="Palatino"/>
          <w:vertAlign w:val="superscript"/>
        </w:rPr>
      </w:pPr>
    </w:p>
    <w:p w14:paraId="6119B889" w14:textId="77777777" w:rsidR="003C4490" w:rsidRPr="003C4490" w:rsidRDefault="003C4490" w:rsidP="003C4490">
      <w:pPr>
        <w:pStyle w:val="NoSpacing"/>
        <w:rPr>
          <w:rFonts w:ascii="Palatino" w:hAnsi="Palatino"/>
        </w:rPr>
      </w:pPr>
      <w:r w:rsidRPr="003C4490">
        <w:rPr>
          <w:rFonts w:ascii="Palatino" w:hAnsi="Palatino"/>
          <w:vertAlign w:val="superscript"/>
        </w:rPr>
        <w:t>1</w:t>
      </w:r>
      <w:r w:rsidRPr="003C4490">
        <w:rPr>
          <w:rFonts w:ascii="Palatino" w:hAnsi="Palatino"/>
        </w:rPr>
        <w:t xml:space="preserve"> Department of Ecology &amp; Evolutionary Biology, Cornell University</w:t>
      </w:r>
    </w:p>
    <w:p w14:paraId="32C95B8D" w14:textId="77777777" w:rsidR="003C4490" w:rsidRPr="003C4490" w:rsidRDefault="003C4490" w:rsidP="003C4490">
      <w:pPr>
        <w:pStyle w:val="NoSpacing"/>
        <w:rPr>
          <w:rFonts w:ascii="Palatino" w:hAnsi="Palatino"/>
        </w:rPr>
      </w:pPr>
      <w:r w:rsidRPr="003C4490">
        <w:rPr>
          <w:rFonts w:ascii="Palatino" w:hAnsi="Palatino"/>
          <w:vertAlign w:val="superscript"/>
        </w:rPr>
        <w:t>2</w:t>
      </w:r>
      <w:r w:rsidRPr="003C4490">
        <w:rPr>
          <w:rFonts w:ascii="Palatino" w:hAnsi="Palatino"/>
        </w:rPr>
        <w:t xml:space="preserve"> Lab of Ornithology, Cornell University</w:t>
      </w:r>
    </w:p>
    <w:p w14:paraId="71CA0CC2" w14:textId="77777777" w:rsidR="003C4490" w:rsidRPr="003C4490" w:rsidRDefault="003C4490" w:rsidP="003C4490">
      <w:pPr>
        <w:pStyle w:val="NoSpacing"/>
        <w:rPr>
          <w:rFonts w:ascii="Palatino" w:hAnsi="Palatino"/>
        </w:rPr>
      </w:pPr>
    </w:p>
    <w:p w14:paraId="6F5854D3" w14:textId="77777777" w:rsidR="003C4490" w:rsidRPr="003C4490" w:rsidRDefault="003C4490" w:rsidP="003C4490">
      <w:pPr>
        <w:pStyle w:val="NoSpacing"/>
        <w:rPr>
          <w:rFonts w:ascii="Palatino" w:hAnsi="Palatino"/>
        </w:rPr>
      </w:pPr>
      <w:r w:rsidRPr="003C4490">
        <w:rPr>
          <w:rFonts w:ascii="Palatino" w:hAnsi="Palatino"/>
          <w:vertAlign w:val="superscript"/>
        </w:rPr>
        <w:t xml:space="preserve">* </w:t>
      </w:r>
      <w:r w:rsidRPr="003C4490">
        <w:rPr>
          <w:rFonts w:ascii="Palatino" w:hAnsi="Palatino"/>
        </w:rPr>
        <w:t xml:space="preserve">Correspondence: Conor C. Taff, </w:t>
      </w:r>
      <w:hyperlink r:id="rId7" w:history="1">
        <w:r w:rsidRPr="003C4490">
          <w:rPr>
            <w:rStyle w:val="Hyperlink"/>
            <w:rFonts w:ascii="Palatino" w:hAnsi="Palatino"/>
          </w:rPr>
          <w:t>cct63@cornell.edu</w:t>
        </w:r>
      </w:hyperlink>
      <w:r w:rsidRPr="003C4490">
        <w:rPr>
          <w:rFonts w:ascii="Palatino" w:hAnsi="Palatino"/>
        </w:rPr>
        <w:t xml:space="preserve"> 518-332-3983</w:t>
      </w:r>
    </w:p>
    <w:p w14:paraId="05820A31" w14:textId="368FD107" w:rsidR="003C4490" w:rsidRDefault="003C4490" w:rsidP="003C4490">
      <w:pPr>
        <w:rPr>
          <w:rFonts w:ascii="Palatino" w:hAnsi="Palatino"/>
        </w:rPr>
      </w:pPr>
    </w:p>
    <w:p w14:paraId="50327BD4" w14:textId="0FE2B013" w:rsidR="003C4490" w:rsidRPr="005721CF" w:rsidRDefault="003C4490" w:rsidP="005721CF">
      <w:pPr>
        <w:rPr>
          <w:rFonts w:ascii="Palatino" w:hAnsi="Palatino"/>
        </w:rPr>
      </w:pPr>
      <w:r>
        <w:rPr>
          <w:rFonts w:ascii="Palatino" w:hAnsi="Palatino"/>
        </w:rPr>
        <w:t>Other people who helped:</w:t>
      </w:r>
    </w:p>
    <w:p w14:paraId="1044FD69" w14:textId="717D54F2" w:rsidR="003C4490" w:rsidRDefault="003C4490" w:rsidP="003C4490">
      <w:pPr>
        <w:pStyle w:val="ListParagraph"/>
        <w:numPr>
          <w:ilvl w:val="0"/>
          <w:numId w:val="1"/>
        </w:numPr>
        <w:rPr>
          <w:rFonts w:ascii="Palatino" w:hAnsi="Palatino"/>
        </w:rPr>
      </w:pPr>
      <w:r>
        <w:rPr>
          <w:rFonts w:ascii="Palatino" w:hAnsi="Palatino"/>
        </w:rPr>
        <w:t>General field work for multiple years and multiple sites worth of field crew</w:t>
      </w:r>
      <w:r w:rsidR="00681C44">
        <w:rPr>
          <w:rFonts w:ascii="Palatino" w:hAnsi="Palatino"/>
        </w:rPr>
        <w:t xml:space="preserve">s. Not sure any single person from those years really needs to be added on this particular </w:t>
      </w:r>
      <w:proofErr w:type="gramStart"/>
      <w:r w:rsidR="00681C44">
        <w:rPr>
          <w:rFonts w:ascii="Palatino" w:hAnsi="Palatino"/>
        </w:rPr>
        <w:t>paper</w:t>
      </w:r>
      <w:r w:rsidR="00735EA3">
        <w:rPr>
          <w:rFonts w:ascii="Palatino" w:hAnsi="Palatino"/>
        </w:rPr>
        <w:t>, but</w:t>
      </w:r>
      <w:proofErr w:type="gramEnd"/>
      <w:r w:rsidR="00735EA3">
        <w:rPr>
          <w:rFonts w:ascii="Palatino" w:hAnsi="Palatino"/>
        </w:rPr>
        <w:t xml:space="preserve"> could be.</w:t>
      </w:r>
    </w:p>
    <w:p w14:paraId="6756F0B3" w14:textId="477510AA" w:rsidR="005721CF" w:rsidRDefault="005721CF" w:rsidP="003C4490">
      <w:pPr>
        <w:pStyle w:val="ListParagraph"/>
        <w:numPr>
          <w:ilvl w:val="0"/>
          <w:numId w:val="1"/>
        </w:numPr>
        <w:rPr>
          <w:rFonts w:ascii="Palatino" w:hAnsi="Palatino"/>
        </w:rPr>
      </w:pPr>
      <w:r>
        <w:rPr>
          <w:rFonts w:ascii="Palatino" w:hAnsi="Palatino"/>
        </w:rPr>
        <w:t xml:space="preserve">Currently I have the population comparison in here. </w:t>
      </w:r>
      <w:r w:rsidR="00735EA3">
        <w:rPr>
          <w:rFonts w:ascii="Palatino" w:hAnsi="Palatino"/>
        </w:rPr>
        <w:t>I think it could be fine without it, but it’s also kind of nice since the main patterns seem robust across all the populations.</w:t>
      </w:r>
      <w:r w:rsidR="003E64F1">
        <w:rPr>
          <w:rFonts w:ascii="Palatino" w:hAnsi="Palatino"/>
        </w:rPr>
        <w:t xml:space="preserve"> If we do leave the populations in that might mean adding authors from those populations? I’m fine with that but just let me know what makes sense. </w:t>
      </w:r>
    </w:p>
    <w:p w14:paraId="5731D3C1" w14:textId="4FDC95BD" w:rsidR="00D04C8C" w:rsidRDefault="00D04C8C" w:rsidP="00D04C8C">
      <w:pPr>
        <w:rPr>
          <w:rFonts w:ascii="Palatino" w:hAnsi="Palatino"/>
        </w:rPr>
      </w:pPr>
    </w:p>
    <w:p w14:paraId="48BFC9E4" w14:textId="20C0CF8D" w:rsidR="00D04C8C" w:rsidRDefault="00D04C8C" w:rsidP="00D04C8C">
      <w:pPr>
        <w:rPr>
          <w:rFonts w:ascii="Palatino" w:hAnsi="Palatino"/>
        </w:rPr>
      </w:pPr>
      <w:r>
        <w:rPr>
          <w:rFonts w:ascii="Palatino" w:hAnsi="Palatino"/>
        </w:rPr>
        <w:t>Open questions:</w:t>
      </w:r>
    </w:p>
    <w:p w14:paraId="1FE729F1" w14:textId="72C97ED2" w:rsidR="00D04C8C" w:rsidRPr="00D04C8C" w:rsidRDefault="00F57DE6" w:rsidP="00D04C8C">
      <w:pPr>
        <w:pStyle w:val="ListParagraph"/>
        <w:numPr>
          <w:ilvl w:val="0"/>
          <w:numId w:val="3"/>
        </w:numPr>
        <w:rPr>
          <w:rFonts w:ascii="Palatino" w:hAnsi="Palatino"/>
        </w:rPr>
      </w:pPr>
      <w:r>
        <w:rPr>
          <w:rFonts w:ascii="Palatino" w:hAnsi="Palatino"/>
        </w:rPr>
        <w:t xml:space="preserve">I originally had </w:t>
      </w:r>
      <w:proofErr w:type="spellStart"/>
      <w:r>
        <w:rPr>
          <w:rFonts w:ascii="Palatino" w:hAnsi="Palatino"/>
        </w:rPr>
        <w:t>dex</w:t>
      </w:r>
      <w:proofErr w:type="spellEnd"/>
      <w:r>
        <w:rPr>
          <w:rFonts w:ascii="Palatino" w:hAnsi="Palatino"/>
        </w:rPr>
        <w:t xml:space="preserve"> in here as well, but I realized </w:t>
      </w:r>
      <w:r w:rsidR="00031B9D">
        <w:rPr>
          <w:rFonts w:ascii="Palatino" w:hAnsi="Palatino"/>
        </w:rPr>
        <w:t xml:space="preserve">in preparing this that it doesn’t actually fit all that well because even though </w:t>
      </w:r>
      <w:proofErr w:type="spellStart"/>
      <w:r w:rsidR="00031B9D">
        <w:rPr>
          <w:rFonts w:ascii="Palatino" w:hAnsi="Palatino"/>
        </w:rPr>
        <w:t>dex</w:t>
      </w:r>
      <w:proofErr w:type="spellEnd"/>
      <w:r w:rsidR="00031B9D">
        <w:rPr>
          <w:rFonts w:ascii="Palatino" w:hAnsi="Palatino"/>
        </w:rPr>
        <w:t xml:space="preserve"> should decrease cort, </w:t>
      </w:r>
      <w:proofErr w:type="spellStart"/>
      <w:r w:rsidR="00031B9D">
        <w:rPr>
          <w:rFonts w:ascii="Palatino" w:hAnsi="Palatino"/>
        </w:rPr>
        <w:t>dex</w:t>
      </w:r>
      <w:proofErr w:type="spellEnd"/>
      <w:r w:rsidR="00031B9D">
        <w:rPr>
          <w:rFonts w:ascii="Palatino" w:hAnsi="Palatino"/>
        </w:rPr>
        <w:t xml:space="preserve"> itself should be </w:t>
      </w:r>
      <w:r w:rsidR="00FD6482">
        <w:rPr>
          <w:rFonts w:ascii="Palatino" w:hAnsi="Palatino"/>
        </w:rPr>
        <w:t>triggering</w:t>
      </w:r>
      <w:r w:rsidR="00031B9D">
        <w:rPr>
          <w:rFonts w:ascii="Palatino" w:hAnsi="Palatino"/>
        </w:rPr>
        <w:t xml:space="preserve"> a similar glucose increase </w:t>
      </w:r>
      <w:r w:rsidR="00F12331">
        <w:rPr>
          <w:rFonts w:ascii="Palatino" w:hAnsi="Palatino"/>
        </w:rPr>
        <w:t>through</w:t>
      </w:r>
      <w:r w:rsidR="00031B9D">
        <w:rPr>
          <w:rFonts w:ascii="Palatino" w:hAnsi="Palatino"/>
        </w:rPr>
        <w:t xml:space="preserve"> </w:t>
      </w:r>
      <w:r w:rsidR="00F12331">
        <w:rPr>
          <w:rFonts w:ascii="Palatino" w:hAnsi="Palatino"/>
        </w:rPr>
        <w:t>its</w:t>
      </w:r>
      <w:r w:rsidR="00031B9D">
        <w:rPr>
          <w:rFonts w:ascii="Palatino" w:hAnsi="Palatino"/>
        </w:rPr>
        <w:t xml:space="preserve"> actions at GC receptors. That might be interesting in a similar way as Cortrosyn, but since we can’t measure actual concentrations of cort + </w:t>
      </w:r>
      <w:proofErr w:type="spellStart"/>
      <w:r w:rsidR="00031B9D">
        <w:rPr>
          <w:rFonts w:ascii="Palatino" w:hAnsi="Palatino"/>
        </w:rPr>
        <w:t>dex</w:t>
      </w:r>
      <w:proofErr w:type="spellEnd"/>
      <w:r w:rsidR="00031B9D">
        <w:rPr>
          <w:rFonts w:ascii="Palatino" w:hAnsi="Palatino"/>
        </w:rPr>
        <w:t xml:space="preserve">, there isn’t any real way to do the between individual covariation that the rest of the paper focuses on. The results aren’t really changed by adding </w:t>
      </w:r>
      <w:proofErr w:type="spellStart"/>
      <w:r w:rsidR="00031B9D">
        <w:rPr>
          <w:rFonts w:ascii="Palatino" w:hAnsi="Palatino"/>
        </w:rPr>
        <w:t>dex</w:t>
      </w:r>
      <w:proofErr w:type="spellEnd"/>
      <w:r w:rsidR="00031B9D">
        <w:rPr>
          <w:rFonts w:ascii="Palatino" w:hAnsi="Palatino"/>
        </w:rPr>
        <w:t>, but I think it’s probably simpler to just keep it out.</w:t>
      </w:r>
    </w:p>
    <w:p w14:paraId="0074BA0F" w14:textId="5AE436B2" w:rsidR="003C4490" w:rsidRDefault="003C4490" w:rsidP="003C4490">
      <w:pPr>
        <w:rPr>
          <w:rFonts w:ascii="Palatino" w:hAnsi="Palatino"/>
        </w:rPr>
      </w:pPr>
    </w:p>
    <w:p w14:paraId="00132628" w14:textId="7A10979D" w:rsidR="005A2FA5" w:rsidRDefault="005A2FA5">
      <w:pPr>
        <w:rPr>
          <w:rFonts w:ascii="Palatino" w:hAnsi="Palatino"/>
        </w:rPr>
      </w:pPr>
      <w:r>
        <w:rPr>
          <w:rFonts w:ascii="Palatino" w:hAnsi="Palatino"/>
        </w:rPr>
        <w:br w:type="page"/>
      </w:r>
    </w:p>
    <w:p w14:paraId="699562E9" w14:textId="4EC1E970" w:rsidR="00342F1D" w:rsidRDefault="005A2FA5" w:rsidP="003C4490">
      <w:pPr>
        <w:rPr>
          <w:rFonts w:ascii="Palatino" w:hAnsi="Palatino"/>
          <w:b/>
          <w:bCs/>
        </w:rPr>
      </w:pPr>
      <w:r>
        <w:rPr>
          <w:rFonts w:ascii="Palatino" w:hAnsi="Palatino"/>
          <w:b/>
          <w:bCs/>
        </w:rPr>
        <w:lastRenderedPageBreak/>
        <w:t>ABSTRACT</w:t>
      </w:r>
    </w:p>
    <w:p w14:paraId="00254F2C" w14:textId="2A44D256" w:rsidR="005A2FA5" w:rsidRDefault="005A2FA5" w:rsidP="003C4490">
      <w:pPr>
        <w:rPr>
          <w:rFonts w:ascii="Palatino" w:hAnsi="Palatino"/>
        </w:rPr>
      </w:pPr>
    </w:p>
    <w:p w14:paraId="2F6BA01A" w14:textId="59B04A4D" w:rsidR="00E21CFC" w:rsidRPr="00892200" w:rsidRDefault="00E21CFC" w:rsidP="003C4490">
      <w:pPr>
        <w:rPr>
          <w:rFonts w:ascii="Palatino" w:hAnsi="Palatino"/>
        </w:rPr>
      </w:pPr>
      <w:r>
        <w:rPr>
          <w:rFonts w:ascii="Palatino" w:hAnsi="Palatino"/>
        </w:rPr>
        <w:tab/>
      </w:r>
      <w:r w:rsidR="007B7ADA">
        <w:rPr>
          <w:rFonts w:ascii="Palatino" w:hAnsi="Palatino"/>
        </w:rPr>
        <w:t>Animals</w:t>
      </w:r>
      <w:r w:rsidR="00934E66">
        <w:rPr>
          <w:rFonts w:ascii="Palatino" w:hAnsi="Palatino"/>
        </w:rPr>
        <w:t xml:space="preserve"> respond to sudden challenges with a coordinated </w:t>
      </w:r>
      <w:r w:rsidR="00994C1F">
        <w:rPr>
          <w:rFonts w:ascii="Palatino" w:hAnsi="Palatino"/>
        </w:rPr>
        <w:t xml:space="preserve">set of </w:t>
      </w:r>
      <w:r w:rsidR="00934E66">
        <w:rPr>
          <w:rFonts w:ascii="Palatino" w:hAnsi="Palatino"/>
        </w:rPr>
        <w:t xml:space="preserve">physiological and behavioral </w:t>
      </w:r>
      <w:r w:rsidR="00994C1F">
        <w:rPr>
          <w:rFonts w:ascii="Palatino" w:hAnsi="Palatino"/>
        </w:rPr>
        <w:t xml:space="preserve">responses that </w:t>
      </w:r>
      <w:r w:rsidR="00AE1C54">
        <w:rPr>
          <w:rFonts w:ascii="Palatino" w:hAnsi="Palatino"/>
        </w:rPr>
        <w:t xml:space="preserve">enhance the ability to cope with and recover from </w:t>
      </w:r>
      <w:r w:rsidR="00D4279F">
        <w:rPr>
          <w:rFonts w:ascii="Palatino" w:hAnsi="Palatino"/>
        </w:rPr>
        <w:t xml:space="preserve">stressors. While general </w:t>
      </w:r>
      <w:r w:rsidR="00BA7869">
        <w:rPr>
          <w:rFonts w:ascii="Palatino" w:hAnsi="Palatino"/>
        </w:rPr>
        <w:t>characteristics</w:t>
      </w:r>
      <w:r w:rsidR="00D4279F">
        <w:rPr>
          <w:rFonts w:ascii="Palatino" w:hAnsi="Palatino"/>
        </w:rPr>
        <w:t xml:space="preserve"> of the vertebrate stress response </w:t>
      </w:r>
      <w:r w:rsidR="00BA7869">
        <w:rPr>
          <w:rFonts w:ascii="Palatino" w:hAnsi="Palatino"/>
        </w:rPr>
        <w:t xml:space="preserve">are well described, it is not as clear how individual components of the </w:t>
      </w:r>
      <w:r w:rsidR="00875105">
        <w:rPr>
          <w:rFonts w:ascii="Palatino" w:hAnsi="Palatino"/>
        </w:rPr>
        <w:t xml:space="preserve">response covary between- or within-individuals. </w:t>
      </w:r>
      <w:r w:rsidR="009422EC">
        <w:rPr>
          <w:rFonts w:ascii="Palatino" w:hAnsi="Palatino"/>
        </w:rPr>
        <w:t xml:space="preserve">A rapid increase in glucocorticoids coordinates the stress response system and one of the primary downstream actions of </w:t>
      </w:r>
      <w:r w:rsidR="00D60548">
        <w:rPr>
          <w:rFonts w:ascii="Palatino" w:hAnsi="Palatino"/>
        </w:rPr>
        <w:t>glucocorticoids</w:t>
      </w:r>
      <w:r w:rsidR="009422EC">
        <w:rPr>
          <w:rFonts w:ascii="Palatino" w:hAnsi="Palatino"/>
        </w:rPr>
        <w:t xml:space="preserve"> is an increase in glucose availability. Here, </w:t>
      </w:r>
      <w:r w:rsidR="007428D7">
        <w:rPr>
          <w:rFonts w:ascii="Palatino" w:hAnsi="Palatino"/>
        </w:rPr>
        <w:t xml:space="preserve">we </w:t>
      </w:r>
      <w:r w:rsidR="009422EC">
        <w:rPr>
          <w:rFonts w:ascii="Palatino" w:hAnsi="Palatino"/>
        </w:rPr>
        <w:t>asked whether between- and within-individual variation in either the absolute levels or degree of upregulation in corticosterone directly predicted variation in glucose regulation.</w:t>
      </w:r>
      <w:r w:rsidR="00F23A15">
        <w:rPr>
          <w:rFonts w:ascii="Palatino" w:hAnsi="Palatino"/>
        </w:rPr>
        <w:t xml:space="preserve"> We </w:t>
      </w:r>
      <w:r w:rsidR="00892200">
        <w:rPr>
          <w:rFonts w:ascii="Palatino" w:hAnsi="Palatino"/>
        </w:rPr>
        <w:t>collected 2,673 paired glucose and corticosterone measures from 776 individual tree swallows (</w:t>
      </w:r>
      <w:proofErr w:type="spellStart"/>
      <w:r w:rsidR="00892200">
        <w:rPr>
          <w:rFonts w:ascii="Palatino" w:hAnsi="Palatino"/>
          <w:i/>
          <w:iCs/>
        </w:rPr>
        <w:t>Tachycineta</w:t>
      </w:r>
      <w:proofErr w:type="spellEnd"/>
      <w:r w:rsidR="00892200">
        <w:rPr>
          <w:rFonts w:ascii="Palatino" w:hAnsi="Palatino"/>
          <w:i/>
          <w:iCs/>
        </w:rPr>
        <w:t xml:space="preserve"> bicolor</w:t>
      </w:r>
      <w:r w:rsidR="00892200">
        <w:rPr>
          <w:rFonts w:ascii="Palatino" w:hAnsi="Palatino"/>
        </w:rPr>
        <w:t xml:space="preserve">) from four populations spanning the species range. </w:t>
      </w:r>
      <w:r w:rsidR="007057B7">
        <w:rPr>
          <w:rFonts w:ascii="Palatino" w:hAnsi="Palatino"/>
        </w:rPr>
        <w:t xml:space="preserve">In adults, </w:t>
      </w:r>
      <w:r w:rsidR="00782731">
        <w:rPr>
          <w:rFonts w:ascii="Palatino" w:hAnsi="Palatino"/>
        </w:rPr>
        <w:t xml:space="preserve">glucose and corticosterone both increased during a standardized </w:t>
      </w:r>
      <w:r w:rsidR="002612F5">
        <w:rPr>
          <w:rFonts w:ascii="Palatino" w:hAnsi="Palatino"/>
        </w:rPr>
        <w:t>handling</w:t>
      </w:r>
      <w:r w:rsidR="00782731">
        <w:rPr>
          <w:rFonts w:ascii="Palatino" w:hAnsi="Palatino"/>
        </w:rPr>
        <w:t xml:space="preserve"> restraint protocol and </w:t>
      </w:r>
      <w:r w:rsidR="00AC1E5A">
        <w:rPr>
          <w:rFonts w:ascii="Palatino" w:hAnsi="Palatino"/>
        </w:rPr>
        <w:t xml:space="preserve">this result was robust across four populations. </w:t>
      </w:r>
      <w:r w:rsidR="005A7BC3">
        <w:rPr>
          <w:rFonts w:ascii="Palatino" w:hAnsi="Palatino"/>
        </w:rPr>
        <w:t xml:space="preserve">Moreover, in one population </w:t>
      </w:r>
      <w:r w:rsidR="00535660">
        <w:rPr>
          <w:rFonts w:ascii="Palatino" w:hAnsi="Palatino"/>
        </w:rPr>
        <w:t>experimentally increasing</w:t>
      </w:r>
      <w:r w:rsidR="00782731">
        <w:rPr>
          <w:rFonts w:ascii="Palatino" w:hAnsi="Palatino"/>
        </w:rPr>
        <w:t xml:space="preserve"> corticosterone resulted in a further increase in both measures</w:t>
      </w:r>
      <w:r w:rsidR="0036622D">
        <w:rPr>
          <w:rFonts w:ascii="Palatino" w:hAnsi="Palatino"/>
        </w:rPr>
        <w:t>.</w:t>
      </w:r>
      <w:r w:rsidR="0078452F">
        <w:rPr>
          <w:rFonts w:ascii="Palatino" w:hAnsi="Palatino"/>
        </w:rPr>
        <w:t xml:space="preserve"> In contrast, nestlings did not show a robust glucose response to handling or corticosterone manipulation.</w:t>
      </w:r>
      <w:r w:rsidR="0036622D">
        <w:rPr>
          <w:rFonts w:ascii="Palatino" w:hAnsi="Palatino"/>
        </w:rPr>
        <w:t xml:space="preserve"> </w:t>
      </w:r>
      <w:r w:rsidR="00160901">
        <w:rPr>
          <w:rFonts w:ascii="Palatino" w:hAnsi="Palatino"/>
        </w:rPr>
        <w:t>Despite this group level variation</w:t>
      </w:r>
      <w:r w:rsidR="004721CA">
        <w:rPr>
          <w:rFonts w:ascii="Palatino" w:hAnsi="Palatino"/>
        </w:rPr>
        <w:t xml:space="preserve">, there was very little evidence in any population that between-individual variation in corticosterone predicted any aspect of </w:t>
      </w:r>
      <w:r w:rsidR="00CB5802">
        <w:rPr>
          <w:rFonts w:ascii="Palatino" w:hAnsi="Palatino"/>
        </w:rPr>
        <w:t xml:space="preserve">between-individual variation in </w:t>
      </w:r>
      <w:r w:rsidR="004721CA">
        <w:rPr>
          <w:rFonts w:ascii="Palatino" w:hAnsi="Palatino"/>
        </w:rPr>
        <w:t xml:space="preserve">glucose regulation. Using a subset of individuals sampled four or more times, we also found that within-individual variation in corticosterone did not predict within-individual variation in glucose. </w:t>
      </w:r>
      <w:r w:rsidR="001F2911">
        <w:rPr>
          <w:rFonts w:ascii="Palatino" w:hAnsi="Palatino"/>
        </w:rPr>
        <w:t>Our results highlight the fact that a strong response in one aspect of the coordinated acute stress response (corticosterone) does not necessarily indicate that an individual is a strong responder overall. These results have important implications for understanding both how individuals differ in their response to challenges and for studying how the full stress-response system is likely to respond to selection.</w:t>
      </w:r>
    </w:p>
    <w:p w14:paraId="69AF91B8" w14:textId="0F761C4F" w:rsidR="005A2FA5" w:rsidRDefault="005A2FA5" w:rsidP="003C4490">
      <w:pPr>
        <w:rPr>
          <w:rFonts w:ascii="Palatino" w:hAnsi="Palatino"/>
          <w:b/>
          <w:bCs/>
        </w:rPr>
      </w:pPr>
    </w:p>
    <w:p w14:paraId="4128BBB8" w14:textId="5CF5FF7A" w:rsidR="005A2FA5" w:rsidRPr="000E7EBE" w:rsidRDefault="005A2FA5" w:rsidP="003C4490">
      <w:pPr>
        <w:rPr>
          <w:rFonts w:ascii="Palatino" w:hAnsi="Palatino"/>
          <w:i/>
          <w:iCs/>
        </w:rPr>
      </w:pPr>
      <w:r>
        <w:rPr>
          <w:rFonts w:ascii="Palatino" w:hAnsi="Palatino"/>
          <w:b/>
          <w:bCs/>
          <w:i/>
          <w:iCs/>
        </w:rPr>
        <w:t>Keywords:</w:t>
      </w:r>
      <w:r w:rsidR="000E7EBE">
        <w:rPr>
          <w:rFonts w:ascii="Palatino" w:hAnsi="Palatino"/>
          <w:b/>
          <w:bCs/>
          <w:i/>
          <w:iCs/>
        </w:rPr>
        <w:t xml:space="preserve"> </w:t>
      </w:r>
      <w:r w:rsidR="000E7EBE">
        <w:rPr>
          <w:rFonts w:ascii="Palatino" w:hAnsi="Palatino"/>
          <w:i/>
          <w:iCs/>
        </w:rPr>
        <w:t xml:space="preserve">stress response, glucose regulation, </w:t>
      </w:r>
      <w:r w:rsidR="00E05C1F">
        <w:rPr>
          <w:rFonts w:ascii="Palatino" w:hAnsi="Palatino"/>
          <w:i/>
          <w:iCs/>
        </w:rPr>
        <w:t>evolutionary endocrinology</w:t>
      </w:r>
    </w:p>
    <w:p w14:paraId="25251455" w14:textId="32EC754C" w:rsidR="005A2FA5" w:rsidRDefault="005A2FA5" w:rsidP="003C4490">
      <w:pPr>
        <w:rPr>
          <w:rFonts w:ascii="Palatino" w:hAnsi="Palatino"/>
          <w:b/>
          <w:bCs/>
          <w:i/>
          <w:iCs/>
        </w:rPr>
      </w:pPr>
    </w:p>
    <w:p w14:paraId="345CAD5E" w14:textId="3ADDE944" w:rsidR="005A2FA5" w:rsidRDefault="005A2FA5" w:rsidP="003C4490">
      <w:pPr>
        <w:rPr>
          <w:rFonts w:ascii="Palatino" w:hAnsi="Palatino"/>
          <w:b/>
          <w:bCs/>
        </w:rPr>
      </w:pPr>
      <w:r>
        <w:rPr>
          <w:rFonts w:ascii="Palatino" w:hAnsi="Palatino"/>
          <w:b/>
          <w:bCs/>
        </w:rPr>
        <w:t>INTRODUCTION</w:t>
      </w:r>
    </w:p>
    <w:p w14:paraId="3D8B3664" w14:textId="316B17DC" w:rsidR="00821784" w:rsidRDefault="00821784" w:rsidP="003C4490">
      <w:pPr>
        <w:rPr>
          <w:rFonts w:ascii="Palatino" w:hAnsi="Palatino"/>
        </w:rPr>
      </w:pPr>
    </w:p>
    <w:p w14:paraId="3898DA7E" w14:textId="01AF2881" w:rsidR="000F61CD" w:rsidRDefault="004638CD" w:rsidP="003C4490">
      <w:pPr>
        <w:rPr>
          <w:rFonts w:ascii="Palatino" w:hAnsi="Palatino"/>
        </w:rPr>
      </w:pPr>
      <w:r>
        <w:rPr>
          <w:rFonts w:ascii="Palatino" w:hAnsi="Palatino"/>
        </w:rPr>
        <w:tab/>
      </w:r>
      <w:r w:rsidR="00ED2E0A">
        <w:rPr>
          <w:rFonts w:ascii="Palatino" w:hAnsi="Palatino"/>
        </w:rPr>
        <w:t>Wild animals</w:t>
      </w:r>
      <w:r>
        <w:rPr>
          <w:rFonts w:ascii="Palatino" w:hAnsi="Palatino"/>
        </w:rPr>
        <w:t xml:space="preserve"> live in capricious environments where sudden challenges are encountered regularly. </w:t>
      </w:r>
      <w:r w:rsidR="000F61CD">
        <w:rPr>
          <w:rFonts w:ascii="Palatino" w:hAnsi="Palatino"/>
        </w:rPr>
        <w:t xml:space="preserve">Successfully navigating these challenges </w:t>
      </w:r>
      <w:r w:rsidR="003D3CF0">
        <w:rPr>
          <w:rFonts w:ascii="Palatino" w:hAnsi="Palatino"/>
        </w:rPr>
        <w:t>requires</w:t>
      </w:r>
      <w:r>
        <w:rPr>
          <w:rFonts w:ascii="Palatino" w:hAnsi="Palatino"/>
        </w:rPr>
        <w:t xml:space="preserve"> a</w:t>
      </w:r>
      <w:r w:rsidR="000F61CD">
        <w:rPr>
          <w:rFonts w:ascii="Palatino" w:hAnsi="Palatino"/>
        </w:rPr>
        <w:t>n integrated physiological and behavioral response (</w:t>
      </w:r>
      <w:r w:rsidR="000F61CD" w:rsidRPr="002A2453">
        <w:rPr>
          <w:rFonts w:ascii="Palatino" w:hAnsi="Palatino"/>
          <w:highlight w:val="yellow"/>
        </w:rPr>
        <w:t>cite</w:t>
      </w:r>
      <w:r w:rsidR="000F61CD">
        <w:rPr>
          <w:rFonts w:ascii="Palatino" w:hAnsi="Palatino"/>
        </w:rPr>
        <w:t xml:space="preserve">). In vertebrates, </w:t>
      </w:r>
      <w:r w:rsidR="00944022">
        <w:rPr>
          <w:rFonts w:ascii="Palatino" w:hAnsi="Palatino"/>
        </w:rPr>
        <w:t>acute challenges trigger</w:t>
      </w:r>
      <w:r w:rsidR="000F61CD">
        <w:rPr>
          <w:rFonts w:ascii="Palatino" w:hAnsi="Palatino"/>
        </w:rPr>
        <w:t xml:space="preserve"> both the catecholamine regulated ‘fight-or-flight’ response and the glucocorticoid mediated acute stress response (</w:t>
      </w:r>
      <w:r w:rsidR="000F61CD" w:rsidRPr="002A2453">
        <w:rPr>
          <w:rFonts w:ascii="Palatino" w:hAnsi="Palatino"/>
          <w:highlight w:val="yellow"/>
        </w:rPr>
        <w:t>cite</w:t>
      </w:r>
      <w:r w:rsidR="000F61CD">
        <w:rPr>
          <w:rFonts w:ascii="Palatino" w:hAnsi="Palatino"/>
        </w:rPr>
        <w:t xml:space="preserve">). </w:t>
      </w:r>
      <w:r w:rsidR="00D60574">
        <w:rPr>
          <w:rFonts w:ascii="Palatino" w:hAnsi="Palatino"/>
        </w:rPr>
        <w:t>When rapidly elevated, g</w:t>
      </w:r>
      <w:r w:rsidR="00E06EC1">
        <w:rPr>
          <w:rFonts w:ascii="Palatino" w:hAnsi="Palatino"/>
        </w:rPr>
        <w:t xml:space="preserve">lucocorticoids organize a variety </w:t>
      </w:r>
      <w:r w:rsidR="009B3911">
        <w:rPr>
          <w:rFonts w:ascii="Palatino" w:hAnsi="Palatino"/>
        </w:rPr>
        <w:t xml:space="preserve">of </w:t>
      </w:r>
      <w:r w:rsidR="008F253E">
        <w:rPr>
          <w:rFonts w:ascii="Palatino" w:hAnsi="Palatino"/>
        </w:rPr>
        <w:t xml:space="preserve">physiological and behavioral </w:t>
      </w:r>
      <w:r w:rsidR="00E06EC1">
        <w:rPr>
          <w:rFonts w:ascii="Palatino" w:hAnsi="Palatino"/>
        </w:rPr>
        <w:t xml:space="preserve">changes that </w:t>
      </w:r>
      <w:r w:rsidR="00B04AC3">
        <w:rPr>
          <w:rFonts w:ascii="Palatino" w:hAnsi="Palatino"/>
        </w:rPr>
        <w:t xml:space="preserve">facilitate the </w:t>
      </w:r>
      <w:r w:rsidR="003D3CF0">
        <w:rPr>
          <w:rFonts w:ascii="Palatino" w:hAnsi="Palatino"/>
        </w:rPr>
        <w:t>successful</w:t>
      </w:r>
      <w:r w:rsidR="00B04AC3">
        <w:rPr>
          <w:rFonts w:ascii="Palatino" w:hAnsi="Palatino"/>
        </w:rPr>
        <w:t xml:space="preserve"> response to an acute challenge along with recovery and preparation for subsequent challenges (</w:t>
      </w:r>
      <w:r w:rsidR="00B04AC3" w:rsidRPr="002A2453">
        <w:rPr>
          <w:rFonts w:ascii="Palatino" w:hAnsi="Palatino"/>
          <w:highlight w:val="yellow"/>
        </w:rPr>
        <w:t>cite</w:t>
      </w:r>
      <w:r w:rsidR="00B04AC3">
        <w:rPr>
          <w:rFonts w:ascii="Palatino" w:hAnsi="Palatino"/>
        </w:rPr>
        <w:t xml:space="preserve">). </w:t>
      </w:r>
      <w:r w:rsidR="00BA4344">
        <w:rPr>
          <w:rFonts w:ascii="Palatino" w:hAnsi="Palatino"/>
        </w:rPr>
        <w:t xml:space="preserve">In the past fifteen years, </w:t>
      </w:r>
      <w:r w:rsidR="00BE7857">
        <w:rPr>
          <w:rFonts w:ascii="Palatino" w:hAnsi="Palatino"/>
        </w:rPr>
        <w:t xml:space="preserve">attention has shifted from </w:t>
      </w:r>
      <w:r w:rsidR="002A2453">
        <w:rPr>
          <w:rFonts w:ascii="Palatino" w:hAnsi="Palatino"/>
        </w:rPr>
        <w:t>describing</w:t>
      </w:r>
      <w:r w:rsidR="00264149">
        <w:rPr>
          <w:rFonts w:ascii="Palatino" w:hAnsi="Palatino"/>
        </w:rPr>
        <w:t xml:space="preserve"> </w:t>
      </w:r>
      <w:r w:rsidR="00226DBF">
        <w:rPr>
          <w:rFonts w:ascii="Palatino" w:hAnsi="Palatino"/>
        </w:rPr>
        <w:t xml:space="preserve">the general response to investigating how individuals differ and what consequences this variation may have for fitness and </w:t>
      </w:r>
      <w:r w:rsidR="00E17598">
        <w:rPr>
          <w:rFonts w:ascii="Palatino" w:hAnsi="Palatino"/>
        </w:rPr>
        <w:t xml:space="preserve">the evolution of physiological systems </w:t>
      </w:r>
      <w:r w:rsidR="006C1696">
        <w:rPr>
          <w:rFonts w:ascii="Palatino" w:hAnsi="Palatino"/>
        </w:rPr>
        <w:fldChar w:fldCharType="begin"/>
      </w:r>
      <w:r w:rsidR="006C1696">
        <w:rPr>
          <w:rFonts w:ascii="Palatino" w:hAnsi="Palatino"/>
        </w:rPr>
        <w:instrText xml:space="preserve"> ADDIN ZOTERO_ITEM CSL_CITATION {"citationID":"GAK9nEuO","properties":{"formattedCitation":"(Bonier et al., 2009; Breuner et al., 2008)","plainCitation":"(Bonier et al., 2009; Breuner et al., 2008)","noteIndex":0},"citationItems":[{"id":49885,"uris":["http://zotero.org/users/4289944/items/3DZUMX7V"],"uri":["http://zotero.org/users/4289944/items/3DZUMX7V"],"itemData":{"id":49885,"type":"article-journal","container-title":"TREE","page":"634-642","title":"Do baseline glucocorticoids predict fitness?","volume":"24","author":[{"family":"Bonier","given":"F."},{"family":"Martin","given":"P. R."},{"family":"Moore","given":"I. T."},{"family":"Wingfield","given":"J. C."}],"issued":{"date-parts":[["2009"]]}}},{"id":43111,"uris":["http://zotero.org/users/4289944/items/IMG88FCM"],"uri":["http://zotero.org/users/4289944/items/IMG88FCM"],"itemData":{"id":43111,"type":"article-journal","container-title":"Gen Comp Endocrinol","ISSN":"0016-6480","issue":"3","page":"288-295","title":"In search of relationships between the acute adrenocortical response and fitness","volume":"157","author":[{"family":"Breuner","given":"Creagh W."},{"family":"Patterson","given":"Stephen H."},{"family":"Hahn","given":"Thomas P."}],"issued":{"date-parts":[["2008"]]}}}],"schema":"https://github.com/citation-style-language/schema/raw/master/csl-citation.json"} </w:instrText>
      </w:r>
      <w:r w:rsidR="006C1696">
        <w:rPr>
          <w:rFonts w:ascii="Palatino" w:hAnsi="Palatino"/>
        </w:rPr>
        <w:fldChar w:fldCharType="separate"/>
      </w:r>
      <w:r w:rsidR="006C1696">
        <w:rPr>
          <w:rFonts w:ascii="Palatino" w:hAnsi="Palatino"/>
          <w:noProof/>
        </w:rPr>
        <w:t>(Bonier et al., 2009; Breuner et al., 2008)</w:t>
      </w:r>
      <w:r w:rsidR="006C1696">
        <w:rPr>
          <w:rFonts w:ascii="Palatino" w:hAnsi="Palatino"/>
        </w:rPr>
        <w:fldChar w:fldCharType="end"/>
      </w:r>
      <w:r w:rsidR="006C1696">
        <w:rPr>
          <w:rFonts w:ascii="Palatino" w:hAnsi="Palatino"/>
        </w:rPr>
        <w:t xml:space="preserve">. </w:t>
      </w:r>
      <w:r w:rsidR="00F46742">
        <w:rPr>
          <w:rFonts w:ascii="Palatino" w:hAnsi="Palatino"/>
        </w:rPr>
        <w:t xml:space="preserve">While some patterns have emerged </w:t>
      </w:r>
      <w:r w:rsidR="0077430E">
        <w:rPr>
          <w:rFonts w:ascii="Palatino" w:hAnsi="Palatino"/>
        </w:rPr>
        <w:fldChar w:fldCharType="begin"/>
      </w:r>
      <w:r w:rsidR="0077430E">
        <w:rPr>
          <w:rFonts w:ascii="Palatino" w:hAnsi="Palatino"/>
        </w:rPr>
        <w:instrText xml:space="preserve"> ADDIN ZOTERO_ITEM CSL_CITATION {"citationID":"EHdRrTni","properties":{"formattedCitation":"(Schoenle et al., 2021)","plainCitation":"(Schoenle et al., 2021)","noteIndex":0},"citationItems":[{"id":71557,"uris":["http://zotero.org/users/4289944/items/Z2JE23VK"],"uri":["http://zotero.org/users/4289944/items/Z2JE23VK"],"itemData":{"id":71557,"type":"article-journal","abstract":"Glucocorticoid hormones (GCs) are central mediators of metabolism and the response to challenges. Because circulating GC levels increase in response to challenges, within-population variation in GCs could reflect among-individual variation in condition or experience. At the same time, individual variation in GC regulation could have causal effects on energetic balance or stress coping capacity in ways that influence fitness. Although a number of studies in vertebrates have tested whether variation in GCs among individuals predicts components of fitness, it is not clear whether there are consistent patterns across taxa. Here we present the first phylogenetic meta-analysis testing whether variation in GCs is associated with survival and reproductive success across vertebrates. At the same time, we introduce and test predictions about a potentially important mediator of GC-fitness relationships: life history context. We suggest that strong context-dependence in the fitness benefit of maintaining elevated GCs could obscure consistent patterns between GCs and fitness across taxa. Meta-analyses revealed that baseline and stress-induced GCs were consistently negatively correlated with reproductive success. This relationship did not differ depending on life history context. In contrast, the relationships between GCs and survival were highly context dependent, differing according to life history strategy. Both baseline and stress-induced GCs were more strongly negatively associated with survival in longer-lived populations and species. Stress-induced GCs were also more positively associated with survival in organisms that engage in relatively more valuable reproductive attempts. Fecal GCs did not correlate with survival or reproductive success. We also found that experimental increases in GCs reduced both survival and reproductive success; however, evidence of publication bias and the small sample size suggest that more data is required to confirm this conclusion. Overall, these results support the prediction that GC-fitness relationships can be strongly context dependent, and suggest that incorporating life history may be particularly important for understanding GC-survival relationships.","container-title":"General and Comparative Endocrinology","DOI":"10.1016/j.ygcen.2020.113611","ISSN":"0016-6480","journalAbbreviation":"General and Comparative Endocrinology","language":"en","page":"113611","source":"ScienceDirect","title":"Does variation in glucocorticoid concentrations predict fitness? A phylogenetic meta-analysis","title-short":"Does variation in glucocorticoid concentrations predict fitness?","volume":"300","author":[{"family":"Schoenle","given":"Laura A."},{"family":"Zimmer","given":"Cedric"},{"family":"Miller","given":"Eliot T."},{"family":"Vitousek","given":"Maren N."}],"issued":{"date-parts":[["2021",1,1]]}}}],"schema":"https://github.com/citation-style-language/schema/raw/master/csl-citation.json"} </w:instrText>
      </w:r>
      <w:r w:rsidR="0077430E">
        <w:rPr>
          <w:rFonts w:ascii="Palatino" w:hAnsi="Palatino"/>
        </w:rPr>
        <w:fldChar w:fldCharType="separate"/>
      </w:r>
      <w:r w:rsidR="0077430E">
        <w:rPr>
          <w:rFonts w:ascii="Palatino" w:hAnsi="Palatino"/>
          <w:noProof/>
        </w:rPr>
        <w:t>(Schoenle et al., 2021)</w:t>
      </w:r>
      <w:r w:rsidR="0077430E">
        <w:rPr>
          <w:rFonts w:ascii="Palatino" w:hAnsi="Palatino"/>
        </w:rPr>
        <w:fldChar w:fldCharType="end"/>
      </w:r>
      <w:r w:rsidR="0077430E">
        <w:rPr>
          <w:rFonts w:ascii="Palatino" w:hAnsi="Palatino"/>
        </w:rPr>
        <w:t xml:space="preserve">, the </w:t>
      </w:r>
      <w:r w:rsidR="002F6B7E">
        <w:rPr>
          <w:rFonts w:ascii="Palatino" w:hAnsi="Palatino"/>
        </w:rPr>
        <w:t>lack of consistent links bet</w:t>
      </w:r>
      <w:r w:rsidR="006416C8">
        <w:rPr>
          <w:rFonts w:ascii="Palatino" w:hAnsi="Palatino"/>
        </w:rPr>
        <w:t>ween fitness and corticosterone</w:t>
      </w:r>
      <w:r w:rsidR="00547647">
        <w:rPr>
          <w:rFonts w:ascii="Palatino" w:hAnsi="Palatino"/>
        </w:rPr>
        <w:t>,</w:t>
      </w:r>
      <w:r w:rsidR="006416C8">
        <w:rPr>
          <w:rFonts w:ascii="Palatino" w:hAnsi="Palatino"/>
        </w:rPr>
        <w:t xml:space="preserve"> coupled with </w:t>
      </w:r>
      <w:r w:rsidR="00A44893">
        <w:rPr>
          <w:rFonts w:ascii="Palatino" w:hAnsi="Palatino"/>
        </w:rPr>
        <w:t xml:space="preserve">substantial within-individual variation in components of the stress response across time, contexts, or </w:t>
      </w:r>
      <w:r w:rsidR="00547647">
        <w:rPr>
          <w:rFonts w:ascii="Palatino" w:hAnsi="Palatino"/>
        </w:rPr>
        <w:t xml:space="preserve">even </w:t>
      </w:r>
      <w:r w:rsidR="00A44893">
        <w:rPr>
          <w:rFonts w:ascii="Palatino" w:hAnsi="Palatino"/>
        </w:rPr>
        <w:t>different tissues</w:t>
      </w:r>
      <w:r w:rsidR="00AD6F29">
        <w:rPr>
          <w:rFonts w:ascii="Palatino" w:hAnsi="Palatino"/>
        </w:rPr>
        <w:t xml:space="preserve"> in one animal</w:t>
      </w:r>
      <w:r w:rsidR="00EF6DA1">
        <w:rPr>
          <w:rFonts w:ascii="Palatino" w:hAnsi="Palatino"/>
        </w:rPr>
        <w:t xml:space="preserve"> has </w:t>
      </w:r>
      <w:r w:rsidR="00ED27C6">
        <w:rPr>
          <w:rFonts w:ascii="Palatino" w:hAnsi="Palatino"/>
        </w:rPr>
        <w:t xml:space="preserve">led to some debate about how to interpret studies that </w:t>
      </w:r>
      <w:r w:rsidR="00D27856">
        <w:rPr>
          <w:rFonts w:ascii="Palatino" w:hAnsi="Palatino"/>
        </w:rPr>
        <w:t xml:space="preserve">seek to link fitness with corticosterone </w:t>
      </w:r>
      <w:r w:rsidR="00CD77F2">
        <w:rPr>
          <w:rFonts w:ascii="Palatino" w:hAnsi="Palatino"/>
        </w:rPr>
        <w:t xml:space="preserve">without measuring other aspects </w:t>
      </w:r>
      <w:r w:rsidR="00D27856">
        <w:rPr>
          <w:rFonts w:ascii="Palatino" w:hAnsi="Palatino"/>
        </w:rPr>
        <w:t xml:space="preserve">of the </w:t>
      </w:r>
      <w:r w:rsidR="00A929A6">
        <w:rPr>
          <w:rFonts w:ascii="Palatino" w:hAnsi="Palatino"/>
        </w:rPr>
        <w:t>multifaceted</w:t>
      </w:r>
      <w:r w:rsidR="00D27856">
        <w:rPr>
          <w:rFonts w:ascii="Palatino" w:hAnsi="Palatino"/>
        </w:rPr>
        <w:t xml:space="preserve"> stress response</w:t>
      </w:r>
      <w:r w:rsidR="00A44893">
        <w:rPr>
          <w:rFonts w:ascii="Palatino" w:hAnsi="Palatino"/>
        </w:rPr>
        <w:t xml:space="preserve"> </w:t>
      </w:r>
      <w:r w:rsidR="00C02758">
        <w:rPr>
          <w:rFonts w:ascii="Palatino" w:hAnsi="Palatino"/>
        </w:rPr>
        <w:fldChar w:fldCharType="begin"/>
      </w:r>
      <w:r w:rsidR="008663EB">
        <w:rPr>
          <w:rFonts w:ascii="Palatino" w:hAnsi="Palatino"/>
        </w:rPr>
        <w:instrText xml:space="preserve"> ADDIN ZOTERO_ITEM CSL_CITATION {"citationID":"xpGcH834","properties":{"formattedCitation":"(Gormally et al., 2020; Lattin et al., 2015; Romero and Gormally, 2019)","plainCitation":"(Gormally et al., 2020; Lattin et al., 2015; Romero and Gormally, 2019)","noteIndex":0},"citationItems":[{"id":71563,"uris":["http://zotero.org/users/4289944/items/2QILYQ9C"],"uri":["http://zotero.org/users/4289944/items/2QILYQ9C"],"itemData":{"id":71563,"type":"article-journal","abstract":"Although corticosterone (Cort) has been the predominant metric used to assess acute stress in birds, it does not always accurately reflect how an animal copes with a stressor. Downstream measurements may be more reliable. In the current study, we tested the hypothesis that acute increases in DNA damage could be used to assess stressor exposure. Studies have shown DNA damage increases in response to stress-related hormones in vitro; however, this has not yet been thoroughly applied in wild animals. We exposed house sparrows (Passer domesticus) to a 30- or 120-min restraint stressor and took blood samples at 0, 30, 60, and 120 min to measure Cort, DNA damage, and uric acid. Both treatments increased DNA damage and Cort, and decreased uric acid. It thus appears that DNA damage can reflect acute stressor exposure. To improve the usability of DNA damage as a metric for stress, we also tested the impacts of sample storage on DNA damage. Leaving red blood cells on ice for up to 24 hr, only slightly influenced DNA damage. Freezing blood samples for 1–4 weeks substantially increased DNA damage. These findings emphasize the importance of reducing variation between samples by assaying them together whenever possible. Overall, these results indicate that assessing DNA damage is a valid method of assessing acute stressor exposure that is suitable for both laboratory- and field-based studies; however, additional research is needed on the molecular dynamics of nucleated red blood cells, including whether and how their DNA is repaired.","container-title":"Journal of Experimental Zoology Part A: Ecological and Integrative Physiology","DOI":"https://doi.org/10.1002/jez.2405","ISSN":"2471-5646","issue":"8","language":"en","note":"_eprint: https://onlinelibrary.wiley.com/doi/pdf/10.1002/jez.2405","page":"595-606","source":"Wiley Online Library","title":"Beyond corticosterone: The acute stress response increases DNA damage in house sparrows","title-short":"Beyond corticosterone","volume":"333","author":[{"family":"Gormally","given":"Brenna M. G."},{"family":"Estrada","given":"Rodolfo"},{"family":"McVey","given":"Mitch"},{"family":"Romero","given":"L. Michael"}],"issued":{"date-parts":[["2020"]]}}},{"id":71560,"uris":["http://zotero.org/users/4289944/items/6HLPRU2Y"],"uri":["http://zotero.org/users/4289944/items/6HLPRU2Y"],"itemData":{"id":71560,"type":"article-journal","abstract":"Hormone receptors are a necessary (although not sufficient) part of the process through which hormones like corticosterone create physiological responses. However, it is currently unknown to what extent receptor concentrations across different target tissues may be correlated within individual animals. In this study, we examined this question using a large dataset of radioligand binding data for glucocorticoid receptors (GRs) and mineralocorticoid receptors (MRs) in 13 different tissues in the house sparrow (Passer domesticus) (n = 72). Our data revealed that individual house sparrows tended to exhibit higher or lower receptor binding across all tissues, which could be part of what creates the physiological and behavioral syndromes associated with different hormonal profiles. However, although statistically significant, the correlations between tissues were very weak. Thus, when each tissue was independently regressed on receptor concentrations in the other tissues, multivariate analysis revealed significant relationships only for sc fat (for GR) and whole brain, hippocampus, kidney, omental fat, and sc fat (for MR). We also found significant pairwise correlations only between receptor concentrations in brain and hippocampus, and brain and kidney (both for MR). This research reveals that although there are generalized individual consistencies in GR and MR concentrations, possibly due to such factors as hormonal regulation and genetic effects, the ability of 2 different tissues to respond to the same hormonal signal appears to be affected by additional factors that remain to be identified.","container-title":"Endocrinology","DOI":"10.1210/en.2014-1811","ISSN":"0013-7227","issue":"4","journalAbbreviation":"Endocrinology","page":"1354-1361","source":"Silverchair","title":"Are Receptor Concentrations Correlated Across Tissues Within Individuals? A Case Study Examining Glucocorticoid and Mineralocorticoid Receptor Binding","title-short":"Are Receptor Concentrations Correlated Across Tissues Within Individuals?","volume":"156","author":[{"family":"Lattin","given":"Christine R."},{"family":"Keniston","given":"Daniel E."},{"family":"Reed","given":"J. Michael"},{"family":"Romero","given":"L. Michael"}],"issued":{"date-parts":[["2015",4,1]]}}},{"id":71184,"uris":["http://zotero.org/users/4289944/items/ECF3X2KY"],"uri":["http://zotero.org/users/4289944/items/ECF3X2KY"],"itemData":{"id":71184,"type":"article-journal","abstract":"Abstract.  The vertebrate stress response is considered to be a highly conserved suite of responses that are evolved to help animals survive noxious environment","container-title":"Integrative and Comparative Biology","DOI":"10.1093/icb/icz011","ISSN":"1540-7063","issue":"2","journalAbbreviation":"Integr Comp Biol","language":"en","note":"publisher: Oxford Academic","page":"273-281","source":"academic.oup.com","title":"How Truly Conserved Is the “Well-Conserved” Vertebrate Stress Response?","volume":"59","author":[{"family":"Romero","given":"L. M."},{"family":"Gormally","given":"B. M. G."}],"issued":{"date-parts":[["2019",8,1]]}}}],"schema":"https://github.com/citation-style-language/schema/raw/master/csl-citation.json"} </w:instrText>
      </w:r>
      <w:r w:rsidR="00C02758">
        <w:rPr>
          <w:rFonts w:ascii="Palatino" w:hAnsi="Palatino"/>
        </w:rPr>
        <w:fldChar w:fldCharType="separate"/>
      </w:r>
      <w:r w:rsidR="008663EB">
        <w:rPr>
          <w:rFonts w:ascii="Palatino" w:hAnsi="Palatino"/>
          <w:noProof/>
        </w:rPr>
        <w:t xml:space="preserve">(Gormally et al., 2020; Lattin et al., 2015; Romero and </w:t>
      </w:r>
      <w:r w:rsidR="008663EB">
        <w:rPr>
          <w:rFonts w:ascii="Palatino" w:hAnsi="Palatino"/>
          <w:noProof/>
        </w:rPr>
        <w:lastRenderedPageBreak/>
        <w:t>Gormally, 2019)</w:t>
      </w:r>
      <w:r w:rsidR="00C02758">
        <w:rPr>
          <w:rFonts w:ascii="Palatino" w:hAnsi="Palatino"/>
        </w:rPr>
        <w:fldChar w:fldCharType="end"/>
      </w:r>
      <w:r w:rsidR="002F573C">
        <w:rPr>
          <w:rFonts w:ascii="Palatino" w:hAnsi="Palatino"/>
        </w:rPr>
        <w:t>.</w:t>
      </w:r>
      <w:r w:rsidR="00E24B2F">
        <w:rPr>
          <w:rFonts w:ascii="Palatino" w:hAnsi="Palatino"/>
        </w:rPr>
        <w:t xml:space="preserve"> </w:t>
      </w:r>
      <w:r w:rsidR="00A37D15">
        <w:rPr>
          <w:rFonts w:ascii="Palatino" w:hAnsi="Palatino"/>
        </w:rPr>
        <w:t>Addressing these critiques will require m</w:t>
      </w:r>
      <w:r w:rsidR="009B3911">
        <w:rPr>
          <w:rFonts w:ascii="Palatino" w:hAnsi="Palatino"/>
        </w:rPr>
        <w:t xml:space="preserve">ore studies </w:t>
      </w:r>
      <w:r w:rsidR="006A06F0">
        <w:rPr>
          <w:rFonts w:ascii="Palatino" w:hAnsi="Palatino"/>
        </w:rPr>
        <w:t>of</w:t>
      </w:r>
      <w:r w:rsidR="00E24B2F">
        <w:rPr>
          <w:rFonts w:ascii="Palatino" w:hAnsi="Palatino"/>
        </w:rPr>
        <w:t xml:space="preserve"> </w:t>
      </w:r>
      <w:r w:rsidR="002A1424">
        <w:rPr>
          <w:rFonts w:ascii="Palatino" w:hAnsi="Palatino"/>
        </w:rPr>
        <w:t xml:space="preserve">how </w:t>
      </w:r>
      <w:r w:rsidR="00E24B2F">
        <w:rPr>
          <w:rFonts w:ascii="Palatino" w:hAnsi="Palatino"/>
        </w:rPr>
        <w:t>different aspects of the stress response system covary within and between individuals</w:t>
      </w:r>
      <w:r w:rsidR="008663EB">
        <w:rPr>
          <w:rFonts w:ascii="Palatino" w:hAnsi="Palatino"/>
        </w:rPr>
        <w:t xml:space="preserve">. </w:t>
      </w:r>
    </w:p>
    <w:p w14:paraId="09DCA62C" w14:textId="59B419E0" w:rsidR="00501568" w:rsidRDefault="00501568" w:rsidP="003C4490">
      <w:pPr>
        <w:rPr>
          <w:rFonts w:ascii="Palatino" w:hAnsi="Palatino"/>
        </w:rPr>
      </w:pPr>
      <w:r>
        <w:rPr>
          <w:rFonts w:ascii="Palatino" w:hAnsi="Palatino"/>
        </w:rPr>
        <w:tab/>
        <w:t xml:space="preserve">One of the primary </w:t>
      </w:r>
      <w:r w:rsidR="00D66C3D">
        <w:rPr>
          <w:rFonts w:ascii="Palatino" w:hAnsi="Palatino"/>
        </w:rPr>
        <w:t xml:space="preserve">actions of glucocorticoids during an acute stress response is to alter </w:t>
      </w:r>
      <w:r w:rsidR="00517E73">
        <w:rPr>
          <w:rFonts w:ascii="Palatino" w:hAnsi="Palatino"/>
        </w:rPr>
        <w:t xml:space="preserve">glucose homeostasis </w:t>
      </w:r>
      <w:r w:rsidR="00F80C7D">
        <w:rPr>
          <w:rFonts w:ascii="Palatino" w:hAnsi="Palatino"/>
        </w:rPr>
        <w:t>and</w:t>
      </w:r>
      <w:r w:rsidR="00517E73">
        <w:rPr>
          <w:rFonts w:ascii="Palatino" w:hAnsi="Palatino"/>
        </w:rPr>
        <w:t xml:space="preserve"> increase the availability of glucose</w:t>
      </w:r>
      <w:r w:rsidR="0014349F">
        <w:rPr>
          <w:rFonts w:ascii="Palatino" w:hAnsi="Palatino"/>
        </w:rPr>
        <w:t xml:space="preserve"> </w:t>
      </w:r>
      <w:r w:rsidR="00D66C3D">
        <w:rPr>
          <w:rFonts w:ascii="Palatino" w:hAnsi="Palatino"/>
        </w:rPr>
        <w:t>(</w:t>
      </w:r>
      <w:r w:rsidR="00D66C3D" w:rsidRPr="00CF10A7">
        <w:rPr>
          <w:rFonts w:ascii="Palatino" w:hAnsi="Palatino"/>
          <w:highlight w:val="yellow"/>
        </w:rPr>
        <w:t>cite</w:t>
      </w:r>
      <w:r w:rsidR="00D66C3D">
        <w:rPr>
          <w:rFonts w:ascii="Palatino" w:hAnsi="Palatino"/>
        </w:rPr>
        <w:t>).</w:t>
      </w:r>
      <w:r w:rsidR="0050531A">
        <w:rPr>
          <w:rFonts w:ascii="Palatino" w:hAnsi="Palatino"/>
        </w:rPr>
        <w:t xml:space="preserve"> </w:t>
      </w:r>
      <w:r w:rsidR="00CA1F28">
        <w:rPr>
          <w:rFonts w:ascii="Palatino" w:hAnsi="Palatino"/>
        </w:rPr>
        <w:t>Regulation is accomplished through multiple routes; first, g</w:t>
      </w:r>
      <w:r w:rsidR="00124E69">
        <w:rPr>
          <w:rFonts w:ascii="Palatino" w:hAnsi="Palatino"/>
        </w:rPr>
        <w:t xml:space="preserve">lucocorticoids </w:t>
      </w:r>
      <w:r w:rsidR="005F49C1">
        <w:rPr>
          <w:rFonts w:ascii="Palatino" w:hAnsi="Palatino"/>
        </w:rPr>
        <w:t xml:space="preserve">act antagonistically to insulin in peripheral tissue </w:t>
      </w:r>
      <w:r w:rsidR="00650965">
        <w:rPr>
          <w:rFonts w:ascii="Palatino" w:hAnsi="Palatino"/>
        </w:rPr>
        <w:t>and</w:t>
      </w:r>
      <w:r w:rsidR="005F49C1">
        <w:rPr>
          <w:rFonts w:ascii="Palatino" w:hAnsi="Palatino"/>
        </w:rPr>
        <w:t xml:space="preserve"> decrease glucose uptake across cell membranes</w:t>
      </w:r>
      <w:r w:rsidR="00EF2425">
        <w:rPr>
          <w:rFonts w:ascii="Palatino" w:hAnsi="Palatino"/>
        </w:rPr>
        <w:t xml:space="preserve">, </w:t>
      </w:r>
      <w:r w:rsidR="0027000B">
        <w:rPr>
          <w:rFonts w:ascii="Palatino" w:hAnsi="Palatino"/>
        </w:rPr>
        <w:t>thereby increas</w:t>
      </w:r>
      <w:r w:rsidR="007C2EB3">
        <w:rPr>
          <w:rFonts w:ascii="Palatino" w:hAnsi="Palatino"/>
        </w:rPr>
        <w:t>ing</w:t>
      </w:r>
      <w:r w:rsidR="0027000B">
        <w:rPr>
          <w:rFonts w:ascii="Palatino" w:hAnsi="Palatino"/>
        </w:rPr>
        <w:t xml:space="preserve"> circulating</w:t>
      </w:r>
      <w:r w:rsidR="00351DCC">
        <w:rPr>
          <w:rFonts w:ascii="Palatino" w:hAnsi="Palatino"/>
        </w:rPr>
        <w:t xml:space="preserve"> glucose</w:t>
      </w:r>
      <w:r w:rsidR="0027000B">
        <w:rPr>
          <w:rFonts w:ascii="Palatino" w:hAnsi="Palatino"/>
        </w:rPr>
        <w:t xml:space="preserve"> </w:t>
      </w:r>
      <w:r w:rsidR="00B32821">
        <w:rPr>
          <w:rFonts w:ascii="Palatino" w:hAnsi="Palatino"/>
        </w:rPr>
        <w:t>availability</w:t>
      </w:r>
      <w:r w:rsidR="00972087">
        <w:rPr>
          <w:rFonts w:ascii="Palatino" w:hAnsi="Palatino"/>
        </w:rPr>
        <w:t xml:space="preserve"> </w:t>
      </w:r>
      <w:r w:rsidR="00650965">
        <w:rPr>
          <w:rFonts w:ascii="Palatino" w:hAnsi="Palatino"/>
        </w:rPr>
        <w:fldChar w:fldCharType="begin"/>
      </w:r>
      <w:r w:rsidR="00650965">
        <w:rPr>
          <w:rFonts w:ascii="Palatino" w:hAnsi="Palatino"/>
        </w:rPr>
        <w:instrText xml:space="preserve"> ADDIN ZOTERO_ITEM CSL_CITATION {"citationID":"56AT3g8E","properties":{"formattedCitation":"(Horner et al., 1987; Remage-Healey and Romero, 2001)","plainCitation":"(Horner et al., 1987; Remage-Healey and Romero, 2001)","noteIndex":0},"citationItems":[{"id":71544,"uris":["http://zotero.org/users/4289944/items/A7LTFCMW"],"uri":["http://zotero.org/users/4289944/items/A7LTFCMW"],"itemData":{"id":71544,"type":"article-journal","abstract":"To investigate the mechanism by which glucocorticoids inhibit glucose transport in peripheral tissues, we have used a monoclonal antibody directed against the human glucose transporter to measure the relative amounts of glucose transporter polypeptide in various cell fractions of human foreskin fibroblasts after treatment with and without dexamethasone. In cells treated for 4 h with 100 nM dexamethasone, a decrease of 48% in glucose transport was accompanied by a decrease of 40% in the amount of glucose transporter polypeptide in a plasma membrane fraction enriched 10-fold in 5′-nucleotidase activity and a 78% increase in the amount of transporter polypeptide in a fraction of putative intracellular membranes, designated P2. There was no significant change in the amount of transporter polypeptide in whole cell lysates. Insulin (200 nM) stimulated glucose transport in basal fibroblasts by only 9%. However, addition of insulin for 30 min to cells that had been treated for 4 h with dexamethasone completely reversed the dexamethasone-induced decrease in glucose transport and also reversed the dexamethasone-induced changes in glucose transporter polypeptide content of the plasma membrane and P2 fractions. From these observations we conclude that dexamethasone decreases glucose transport by causing translocation of glucose transporters from the plasma membrane to an internal location and that insulin reverses the dexamethasone effect by reversing the translocation.","container-title":"Journal of Biological Chemistry","DOI":"10.1016/S0021-9258(18)45435-X","ISSN":"0021-9258","issue":"36","journalAbbreviation":"Journal of Biological Chemistry","language":"en","page":"17696-17702","source":"ScienceDirect","title":"Dexamethasone causes translocation of glucose transporters from the plasma membrane to an intracellular site in human fibroblasts.","volume":"262","author":[{"family":"Horner","given":"H C"},{"family":"Munck","given":"A"},{"family":"Lienhard","given":"G E"}],"issued":{"date-parts":[["1987",12,25]]}}},{"id":36577,"uris":["http://zotero.org/users/4289944/items/4NEBAIGP"],"uri":["http://zotero.org/users/4289944/items/4NEBAIGP"],"itemData":{"id":36577,"type":"article-journal","container-title":"American Journal of Physiology-Regulatory, Integrative and Comparative Physiology","page":"994-1003","title":"Corticosterone and insulin interact to regulate glucose and triglyceride levels during stress in a bird","volume":"281","author":[{"family":"Remage-Healey","given":"Luke"},{"family":"Romero","given":"L. Michael"}],"issued":{"date-parts":[["2001"]]}}}],"schema":"https://github.com/citation-style-language/schema/raw/master/csl-citation.json"} </w:instrText>
      </w:r>
      <w:r w:rsidR="00650965">
        <w:rPr>
          <w:rFonts w:ascii="Palatino" w:hAnsi="Palatino"/>
        </w:rPr>
        <w:fldChar w:fldCharType="separate"/>
      </w:r>
      <w:r w:rsidR="00650965">
        <w:rPr>
          <w:rFonts w:ascii="Palatino" w:hAnsi="Palatino"/>
          <w:noProof/>
        </w:rPr>
        <w:t>(Horner et al., 1987; Remage-Healey and Romero, 2001)</w:t>
      </w:r>
      <w:r w:rsidR="00650965">
        <w:rPr>
          <w:rFonts w:ascii="Palatino" w:hAnsi="Palatino"/>
        </w:rPr>
        <w:fldChar w:fldCharType="end"/>
      </w:r>
      <w:r w:rsidR="005F49C1">
        <w:rPr>
          <w:rFonts w:ascii="Palatino" w:hAnsi="Palatino"/>
        </w:rPr>
        <w:t xml:space="preserve">. At the same time, glucocorticoids promote gluconeogenesis in the liver and alter glucose homeostasis through a variety of other </w:t>
      </w:r>
      <w:r w:rsidR="00DD2A96">
        <w:rPr>
          <w:rFonts w:ascii="Palatino" w:hAnsi="Palatino"/>
        </w:rPr>
        <w:t xml:space="preserve">indirect </w:t>
      </w:r>
      <w:r w:rsidR="005F49C1">
        <w:rPr>
          <w:rFonts w:ascii="Palatino" w:hAnsi="Palatino"/>
        </w:rPr>
        <w:t>pathways</w:t>
      </w:r>
      <w:r w:rsidR="004F5EEA">
        <w:rPr>
          <w:rFonts w:ascii="Palatino" w:hAnsi="Palatino"/>
        </w:rPr>
        <w:t xml:space="preserve"> </w:t>
      </w:r>
      <w:r w:rsidR="004F5EEA">
        <w:rPr>
          <w:rFonts w:ascii="Palatino" w:hAnsi="Palatino"/>
        </w:rPr>
        <w:fldChar w:fldCharType="begin"/>
      </w:r>
      <w:r w:rsidR="004F5EEA">
        <w:rPr>
          <w:rFonts w:ascii="Palatino" w:hAnsi="Palatino"/>
        </w:rPr>
        <w:instrText xml:space="preserve"> ADDIN ZOTERO_ITEM CSL_CITATION {"citationID":"NSwE6uOw","properties":{"formattedCitation":"(Kuo et al., 2015)","plainCitation":"(Kuo et al., 2015)","noteIndex":0},"citationItems":[{"id":71547,"uris":["http://zotero.org/users/4289944/items/4MV4A6RD"],"uri":["http://zotero.org/users/4289944/items/4MV4A6RD"],"itemData":{"id":71547,"type":"article-journal","abstract":"Glucocorticoids are steroid hormones that regulate multiple aspects of glucose homeostasis. Glucocorticoids promote gluconeogenesis in liver, whereas in skeletal muscle and white adipose tissue they decrease glucose uptake and utilization by antagonizing insulin response. Therefore, excess glucocorticoid exposure causes hyperglycemia and insulin resistance. Glucocorticoids also regulate glycogen metabolism. In liver, glucocorticoids increase glycogen storage, whereas in skeletal muscle they play a permissive role for catecholamine-induced glycogenolysis and/or inhibit insulin-stimulated glycogen synthesis. Moreover, glucocorticoids modulate the function of pancreatic </w:instrText>
      </w:r>
      <w:r w:rsidR="004F5EEA">
        <w:rPr>
          <w:rFonts w:ascii="Palatino" w:hAnsi="Palatino" w:hint="eastAsia"/>
        </w:rPr>
        <w:instrText>α</w:instrText>
      </w:r>
      <w:r w:rsidR="004F5EEA">
        <w:rPr>
          <w:rFonts w:ascii="Palatino" w:hAnsi="Palatino"/>
        </w:rPr>
        <w:instrText xml:space="preserve"> and </w:instrText>
      </w:r>
      <w:r w:rsidR="004F5EEA">
        <w:rPr>
          <w:rFonts w:ascii="Palatino" w:hAnsi="Palatino" w:hint="eastAsia"/>
        </w:rPr>
        <w:instrText>β</w:instrText>
      </w:r>
      <w:r w:rsidR="004F5EEA">
        <w:rPr>
          <w:rFonts w:ascii="Palatino" w:hAnsi="Palatino"/>
        </w:rPr>
        <w:instrText xml:space="preserve"> cells to regulate the secretion of glucagon and insulin, two hormones that play a pivotal role in the regulation of blood glucose levels. Overall, the major glucocorticoid effect on glucose homeostasis is to preserve plasma glucose for brain during stress, as transiently raising blood glucose is important to promote maximal brain function. In this chapter we will discuss the current understanding of the mechanisms underlying different aspects of glucocorticoid-regulated mammalian glucose homeostasis.","container-title":"Advances in Experimental Medicine and Biology","DOI":"10.1007/978-1-4939-2895-8_5","ISSN":"0065-2598","journalAbbreviation":"Adv Exp Med Biol","language":"eng","note":"PMID: 26215992\nPMCID: PMC6185996","page":"99-126","source":"PubMed","title":"Regulation of Glucose Homeostasis by Glucocorticoids","volume":"872","author":[{"family":"Kuo","given":"Taiyi"},{"family":"McQueen","given":"Allison"},{"family":"Chen","given":"Tzu-Chieh"},{"family":"Wang","given":"Jen-Chywan"}],"issued":{"date-parts":[["2015"]]}}}],"schema":"https://github.com/citation-style-language/schema/raw/master/csl-citation.json"} </w:instrText>
      </w:r>
      <w:r w:rsidR="004F5EEA">
        <w:rPr>
          <w:rFonts w:ascii="Palatino" w:hAnsi="Palatino"/>
        </w:rPr>
        <w:fldChar w:fldCharType="separate"/>
      </w:r>
      <w:r w:rsidR="004F5EEA">
        <w:rPr>
          <w:rFonts w:ascii="Palatino" w:hAnsi="Palatino"/>
          <w:noProof/>
        </w:rPr>
        <w:t>(Kuo et al., 2015)</w:t>
      </w:r>
      <w:r w:rsidR="004F5EEA">
        <w:rPr>
          <w:rFonts w:ascii="Palatino" w:hAnsi="Palatino"/>
        </w:rPr>
        <w:fldChar w:fldCharType="end"/>
      </w:r>
      <w:r w:rsidR="005F49C1">
        <w:rPr>
          <w:rFonts w:ascii="Palatino" w:hAnsi="Palatino"/>
        </w:rPr>
        <w:t xml:space="preserve">. </w:t>
      </w:r>
      <w:r w:rsidR="00CF6E64">
        <w:rPr>
          <w:rFonts w:ascii="Palatino" w:hAnsi="Palatino"/>
        </w:rPr>
        <w:t xml:space="preserve">In the context of the acute vertebrate stress response, </w:t>
      </w:r>
      <w:r w:rsidR="008126DE">
        <w:rPr>
          <w:rFonts w:ascii="Palatino" w:hAnsi="Palatino"/>
        </w:rPr>
        <w:t>glucocorticoids are thought to</w:t>
      </w:r>
      <w:r w:rsidR="00CF6E64">
        <w:rPr>
          <w:rFonts w:ascii="Palatino" w:hAnsi="Palatino"/>
        </w:rPr>
        <w:t xml:space="preserve"> increase the availability of glucose for use by the brain and to allow animals to cope with</w:t>
      </w:r>
      <w:r w:rsidR="00DD604F">
        <w:rPr>
          <w:rFonts w:ascii="Palatino" w:hAnsi="Palatino"/>
        </w:rPr>
        <w:t xml:space="preserve"> and recover from</w:t>
      </w:r>
      <w:r w:rsidR="00CF6E64">
        <w:rPr>
          <w:rFonts w:ascii="Palatino" w:hAnsi="Palatino"/>
        </w:rPr>
        <w:t xml:space="preserve"> an </w:t>
      </w:r>
      <w:r w:rsidR="00780E1C">
        <w:rPr>
          <w:rFonts w:ascii="Palatino" w:hAnsi="Palatino"/>
        </w:rPr>
        <w:t>acute</w:t>
      </w:r>
      <w:r w:rsidR="00CF6E64">
        <w:rPr>
          <w:rFonts w:ascii="Palatino" w:hAnsi="Palatino"/>
        </w:rPr>
        <w:t xml:space="preserve"> challenge</w:t>
      </w:r>
      <w:r w:rsidR="004F5EEA">
        <w:rPr>
          <w:rFonts w:ascii="Palatino" w:hAnsi="Palatino"/>
        </w:rPr>
        <w:t xml:space="preserve"> </w:t>
      </w:r>
      <w:r w:rsidR="004F5EEA">
        <w:rPr>
          <w:rFonts w:ascii="Palatino" w:hAnsi="Palatino"/>
        </w:rPr>
        <w:fldChar w:fldCharType="begin"/>
      </w:r>
      <w:r w:rsidR="004F5EEA">
        <w:rPr>
          <w:rFonts w:ascii="Palatino" w:hAnsi="Palatino"/>
        </w:rPr>
        <w:instrText xml:space="preserve"> ADDIN ZOTERO_ITEM CSL_CITATION {"citationID":"scKLVmG3","properties":{"formattedCitation":"(Kuo et al., 2015; Remage-Healey and Romero, 2001)","plainCitation":"(Kuo et al., 2015; Remage-Healey and Romero, 2001)","noteIndex":0},"citationItems":[{"id":71547,"uris":["http://zotero.org/users/4289944/items/4MV4A6RD"],"uri":["http://zotero.org/users/4289944/items/4MV4A6RD"],"itemData":{"id":71547,"type":"article-journal","abstract":"Glucocorticoids are steroid hormones that regulate multiple aspects of glucose homeostasis. Glucocorticoids promote gluconeogenesis in liver, whereas in skeletal muscle and white adipose tissue they decrease glucose uptake and utilization by antagonizing insulin response. Therefore, excess glucocorticoid exposure causes hyperglycemia and insulin resistance. Glucocorticoids also regulate glycogen metabolism. In liver, glucocorticoids increase glycogen storage, whereas in skeletal muscle they play a permissive role for catecholamine-induced glycogenolysis and/or inhibit insulin-stimulated glycogen synthesis. Moreover, glucocorticoids modulate the function of pancreatic </w:instrText>
      </w:r>
      <w:r w:rsidR="004F5EEA">
        <w:rPr>
          <w:rFonts w:ascii="Palatino" w:hAnsi="Palatino" w:hint="eastAsia"/>
        </w:rPr>
        <w:instrText>α</w:instrText>
      </w:r>
      <w:r w:rsidR="004F5EEA">
        <w:rPr>
          <w:rFonts w:ascii="Palatino" w:hAnsi="Palatino"/>
        </w:rPr>
        <w:instrText xml:space="preserve"> and </w:instrText>
      </w:r>
      <w:r w:rsidR="004F5EEA">
        <w:rPr>
          <w:rFonts w:ascii="Palatino" w:hAnsi="Palatino" w:hint="eastAsia"/>
        </w:rPr>
        <w:instrText>β</w:instrText>
      </w:r>
      <w:r w:rsidR="004F5EEA">
        <w:rPr>
          <w:rFonts w:ascii="Palatino" w:hAnsi="Palatino"/>
        </w:rPr>
        <w:instrText xml:space="preserve"> cells to regulate the secretion of glucagon and insulin, two hormones that play a pivotal role in the regulation of blood glucose levels. Overall, the major glucocorticoid effect on glucose homeostasis is to preserve plasma glucose for brain during stress, as transiently raising blood glucose is important to promote maximal brain function. In this chapter we will discuss the current understanding of the mechanisms underlying different aspects of glucocorticoid-regulated mammalian glucose homeostasis.","container-title":"Advances in Experimental Medicine and Biology","DOI":"10.1007/978-1-4939-2895-8_5","ISSN":"0065-2598","journalAbbreviation":"Adv Exp Med Biol","language":"eng","note":"PMID: 26215992\nPMCID: PMC6185996","page":"99-126","source":"PubMed","title":"Regulation of Glucose Homeostasis by Glucocorticoids","volume":"872","author":[{"family":"Kuo","given":"Taiyi"},{"family":"McQueen","given":"Allison"},{"family":"Chen","given":"Tzu-Chieh"},{"family":"Wang","given":"Jen-Chywan"}],"issued":{"date-parts":[["2015"]]}}},{"id":36577,"uris":["http://zotero.org/users/4289944/items/4NEBAIGP"],"uri":["http://zotero.org/users/4289944/items/4NEBAIGP"],"itemData":{"id":36577,"type":"article-journal","container-title":"American Journal of Physiology-Regulatory, Integrative and Comparative Physiology","page":"994-1003","title":"Corticosterone and insulin interact to regulate glucose and triglyceride levels during stress in a bird","volume":"281","author":[{"family":"Remage-Healey","given":"Luke"},{"family":"Romero","given":"L. Michael"}],"issued":{"date-parts":[["2001"]]}}}],"schema":"https://github.com/citation-style-language/schema/raw/master/csl-citation.json"} </w:instrText>
      </w:r>
      <w:r w:rsidR="004F5EEA">
        <w:rPr>
          <w:rFonts w:ascii="Palatino" w:hAnsi="Palatino"/>
        </w:rPr>
        <w:fldChar w:fldCharType="separate"/>
      </w:r>
      <w:r w:rsidR="004F5EEA">
        <w:rPr>
          <w:rFonts w:ascii="Palatino" w:hAnsi="Palatino"/>
          <w:noProof/>
        </w:rPr>
        <w:t>(Kuo et al., 2015; Remage-Healey and Romero, 2001)</w:t>
      </w:r>
      <w:r w:rsidR="004F5EEA">
        <w:rPr>
          <w:rFonts w:ascii="Palatino" w:hAnsi="Palatino"/>
        </w:rPr>
        <w:fldChar w:fldCharType="end"/>
      </w:r>
      <w:r w:rsidR="00CF6E64">
        <w:rPr>
          <w:rFonts w:ascii="Palatino" w:hAnsi="Palatino"/>
        </w:rPr>
        <w:t xml:space="preserve">. </w:t>
      </w:r>
    </w:p>
    <w:p w14:paraId="1A4C2650" w14:textId="2FC76E4D" w:rsidR="00820975" w:rsidRDefault="00975EF4" w:rsidP="003C4490">
      <w:pPr>
        <w:rPr>
          <w:rFonts w:ascii="Palatino" w:hAnsi="Palatino"/>
        </w:rPr>
      </w:pPr>
      <w:r>
        <w:rPr>
          <w:rFonts w:ascii="Palatino" w:hAnsi="Palatino"/>
        </w:rPr>
        <w:tab/>
      </w:r>
      <w:r w:rsidR="00E16925">
        <w:rPr>
          <w:rFonts w:ascii="Palatino" w:hAnsi="Palatino"/>
        </w:rPr>
        <w:t xml:space="preserve">Although the general pattern of acute challenges increasing glucose </w:t>
      </w:r>
      <w:r w:rsidR="0047619D">
        <w:rPr>
          <w:rFonts w:ascii="Palatino" w:hAnsi="Palatino"/>
        </w:rPr>
        <w:t xml:space="preserve">availability </w:t>
      </w:r>
      <w:r w:rsidR="00E16925">
        <w:rPr>
          <w:rFonts w:ascii="Palatino" w:hAnsi="Palatino"/>
        </w:rPr>
        <w:t>has been demonstrated many times (</w:t>
      </w:r>
      <w:r w:rsidR="00E16925" w:rsidRPr="00F903F4">
        <w:rPr>
          <w:rFonts w:ascii="Palatino" w:hAnsi="Palatino"/>
          <w:highlight w:val="yellow"/>
        </w:rPr>
        <w:t>cite</w:t>
      </w:r>
      <w:r w:rsidR="00E16925">
        <w:rPr>
          <w:rFonts w:ascii="Palatino" w:hAnsi="Palatino"/>
        </w:rPr>
        <w:t>)</w:t>
      </w:r>
      <w:r w:rsidR="00F42017">
        <w:rPr>
          <w:rFonts w:ascii="Palatino" w:hAnsi="Palatino"/>
        </w:rPr>
        <w:t xml:space="preserve">, there is a great deal of variation </w:t>
      </w:r>
      <w:r w:rsidR="00E16925">
        <w:rPr>
          <w:rFonts w:ascii="Palatino" w:hAnsi="Palatino"/>
        </w:rPr>
        <w:t>and context dependence in this response both within and between specie</w:t>
      </w:r>
      <w:r w:rsidR="00E5644C">
        <w:rPr>
          <w:rFonts w:ascii="Palatino" w:hAnsi="Palatino"/>
        </w:rPr>
        <w:t>s</w:t>
      </w:r>
      <w:r w:rsidR="0074733E">
        <w:rPr>
          <w:rFonts w:ascii="Palatino" w:hAnsi="Palatino"/>
        </w:rPr>
        <w:t xml:space="preserve"> (</w:t>
      </w:r>
      <w:r w:rsidR="0074733E" w:rsidRPr="0074733E">
        <w:rPr>
          <w:rFonts w:ascii="Palatino" w:hAnsi="Palatino"/>
          <w:highlight w:val="yellow"/>
        </w:rPr>
        <w:t>cite</w:t>
      </w:r>
      <w:r w:rsidR="0074733E">
        <w:rPr>
          <w:rFonts w:ascii="Palatino" w:hAnsi="Palatino"/>
        </w:rPr>
        <w:t>)</w:t>
      </w:r>
      <w:r w:rsidR="00E5644C">
        <w:rPr>
          <w:rFonts w:ascii="Palatino" w:hAnsi="Palatino"/>
        </w:rPr>
        <w:t xml:space="preserve">. </w:t>
      </w:r>
      <w:r w:rsidR="00D95EAC">
        <w:rPr>
          <w:rFonts w:ascii="Palatino" w:hAnsi="Palatino"/>
        </w:rPr>
        <w:t>For example</w:t>
      </w:r>
      <w:r w:rsidR="009F67FC">
        <w:rPr>
          <w:rFonts w:ascii="Palatino" w:hAnsi="Palatino"/>
        </w:rPr>
        <w:t xml:space="preserve">, </w:t>
      </w:r>
      <w:r w:rsidR="00D95EAC">
        <w:rPr>
          <w:rFonts w:ascii="Palatino" w:hAnsi="Palatino"/>
        </w:rPr>
        <w:t>in captive European starlings (</w:t>
      </w:r>
      <w:r w:rsidR="00D95EAC">
        <w:rPr>
          <w:rFonts w:ascii="Palatino" w:hAnsi="Palatino"/>
          <w:i/>
          <w:iCs/>
        </w:rPr>
        <w:t>Sturnus vulgaris</w:t>
      </w:r>
      <w:r w:rsidR="00D95EAC">
        <w:rPr>
          <w:rFonts w:ascii="Palatino" w:hAnsi="Palatino"/>
        </w:rPr>
        <w:t>)</w:t>
      </w:r>
      <w:r w:rsidR="00731BC5">
        <w:rPr>
          <w:rFonts w:ascii="Palatino" w:hAnsi="Palatino"/>
        </w:rPr>
        <w:t>, handling stress increase</w:t>
      </w:r>
      <w:r w:rsidR="00661E81">
        <w:rPr>
          <w:rFonts w:ascii="Palatino" w:hAnsi="Palatino"/>
        </w:rPr>
        <w:t>s</w:t>
      </w:r>
      <w:r w:rsidR="00731BC5">
        <w:rPr>
          <w:rFonts w:ascii="Palatino" w:hAnsi="Palatino"/>
        </w:rPr>
        <w:t xml:space="preserve"> </w:t>
      </w:r>
      <w:r w:rsidR="00547610">
        <w:rPr>
          <w:rFonts w:ascii="Palatino" w:hAnsi="Palatino"/>
        </w:rPr>
        <w:t xml:space="preserve">both corticosterone and glucose, but only </w:t>
      </w:r>
      <w:r w:rsidR="004F5EEA">
        <w:rPr>
          <w:rFonts w:ascii="Palatino" w:hAnsi="Palatino"/>
        </w:rPr>
        <w:t xml:space="preserve">in samples taken during or shortly after nighttime </w:t>
      </w:r>
      <w:r w:rsidR="004F5EEA">
        <w:rPr>
          <w:rFonts w:ascii="Palatino" w:hAnsi="Palatino"/>
        </w:rPr>
        <w:fldChar w:fldCharType="begin"/>
      </w:r>
      <w:r w:rsidR="004F5EEA">
        <w:rPr>
          <w:rFonts w:ascii="Palatino" w:hAnsi="Palatino"/>
        </w:rPr>
        <w:instrText xml:space="preserve"> ADDIN ZOTERO_ITEM CSL_CITATION {"citationID":"X48J4UXz","properties":{"formattedCitation":"(Remage-Healey and Romero, 2000)","plainCitation":"(Remage-Healey and Romero, 2000)","noteIndex":0},"citationItems":[{"id":71527,"uris":["http://zotero.org/users/4289944/items/FPUV9VMF"],"uri":["http://zotero.org/users/4289944/items/FPUV9VMF"],"itemData":{"id":71527,"type":"article-journal","container-title":"General and Comparative Endocrinology","DOI":"10.1006/gcen.2000.7492","ISSN":"00166480","issue":"1","journalAbbreviation":"General and Comparative Endocrinology","language":"en","page":"60-68","source":"DOI.org (Crossref)","title":"Daily and Seasonal Variation in Response to Stress in Captive Starlings (Sturnus Vulgaris): Glucose","title-short":"Daily and Seasonal Variation in Response to Stress in Captive Starlings (Sturnus Vulgaris)","volume":"119","author":[{"family":"Remage-Healey","given":"Luke"},{"family":"Romero","given":"L.Michael"}],"issued":{"date-parts":[["2000",7]]}}}],"schema":"https://github.com/citation-style-language/schema/raw/master/csl-citation.json"} </w:instrText>
      </w:r>
      <w:r w:rsidR="004F5EEA">
        <w:rPr>
          <w:rFonts w:ascii="Palatino" w:hAnsi="Palatino"/>
        </w:rPr>
        <w:fldChar w:fldCharType="separate"/>
      </w:r>
      <w:r w:rsidR="004F5EEA">
        <w:rPr>
          <w:rFonts w:ascii="Palatino" w:hAnsi="Palatino"/>
          <w:noProof/>
        </w:rPr>
        <w:t>(Remage-Healey and Romero, 2000)</w:t>
      </w:r>
      <w:r w:rsidR="004F5EEA">
        <w:rPr>
          <w:rFonts w:ascii="Palatino" w:hAnsi="Palatino"/>
        </w:rPr>
        <w:fldChar w:fldCharType="end"/>
      </w:r>
      <w:r w:rsidR="00547610">
        <w:rPr>
          <w:rFonts w:ascii="Palatino" w:hAnsi="Palatino"/>
        </w:rPr>
        <w:t xml:space="preserve">. </w:t>
      </w:r>
      <w:r w:rsidR="00911663">
        <w:rPr>
          <w:rFonts w:ascii="Palatino" w:hAnsi="Palatino"/>
        </w:rPr>
        <w:t>I</w:t>
      </w:r>
      <w:r w:rsidR="001006A1">
        <w:rPr>
          <w:rFonts w:ascii="Palatino" w:hAnsi="Palatino"/>
        </w:rPr>
        <w:t xml:space="preserve">n </w:t>
      </w:r>
      <w:r w:rsidR="007C4012">
        <w:rPr>
          <w:rFonts w:ascii="Palatino" w:hAnsi="Palatino"/>
        </w:rPr>
        <w:t xml:space="preserve">a wild population of </w:t>
      </w:r>
      <w:r w:rsidR="00B6515C">
        <w:rPr>
          <w:rFonts w:ascii="Palatino" w:hAnsi="Palatino"/>
        </w:rPr>
        <w:t>Rufous-winged sparrows (</w:t>
      </w:r>
      <w:proofErr w:type="spellStart"/>
      <w:r w:rsidR="00B6515C">
        <w:rPr>
          <w:rFonts w:ascii="Palatino" w:hAnsi="Palatino"/>
          <w:i/>
          <w:iCs/>
        </w:rPr>
        <w:t>Peucaea</w:t>
      </w:r>
      <w:proofErr w:type="spellEnd"/>
      <w:r w:rsidR="00B6515C">
        <w:rPr>
          <w:rFonts w:ascii="Palatino" w:hAnsi="Palatino"/>
          <w:i/>
          <w:iCs/>
        </w:rPr>
        <w:t xml:space="preserve"> </w:t>
      </w:r>
      <w:proofErr w:type="spellStart"/>
      <w:r w:rsidR="00B6515C">
        <w:rPr>
          <w:rFonts w:ascii="Palatino" w:hAnsi="Palatino"/>
          <w:i/>
          <w:iCs/>
        </w:rPr>
        <w:t>capalis</w:t>
      </w:r>
      <w:proofErr w:type="spellEnd"/>
      <w:r w:rsidR="00B6515C">
        <w:rPr>
          <w:rFonts w:ascii="Palatino" w:hAnsi="Palatino"/>
        </w:rPr>
        <w:t>)</w:t>
      </w:r>
      <w:r w:rsidR="007C4012">
        <w:rPr>
          <w:rFonts w:ascii="Palatino" w:hAnsi="Palatino"/>
        </w:rPr>
        <w:t xml:space="preserve">, </w:t>
      </w:r>
      <w:r w:rsidR="00C43230">
        <w:rPr>
          <w:rFonts w:ascii="Palatino" w:hAnsi="Palatino"/>
        </w:rPr>
        <w:t xml:space="preserve">glucose </w:t>
      </w:r>
      <w:r w:rsidR="00A07501">
        <w:rPr>
          <w:rFonts w:ascii="Palatino" w:hAnsi="Palatino"/>
        </w:rPr>
        <w:t>either</w:t>
      </w:r>
      <w:r w:rsidR="007C4012">
        <w:rPr>
          <w:rFonts w:ascii="Palatino" w:hAnsi="Palatino"/>
        </w:rPr>
        <w:t xml:space="preserve"> </w:t>
      </w:r>
      <w:r w:rsidR="00C43230">
        <w:rPr>
          <w:rFonts w:ascii="Palatino" w:hAnsi="Palatino"/>
        </w:rPr>
        <w:t>increase</w:t>
      </w:r>
      <w:r w:rsidR="00914DAC">
        <w:rPr>
          <w:rFonts w:ascii="Palatino" w:hAnsi="Palatino"/>
        </w:rPr>
        <w:t>s</w:t>
      </w:r>
      <w:r w:rsidR="00C43230">
        <w:rPr>
          <w:rFonts w:ascii="Palatino" w:hAnsi="Palatino"/>
        </w:rPr>
        <w:t>, decrease</w:t>
      </w:r>
      <w:r w:rsidR="00914DAC">
        <w:rPr>
          <w:rFonts w:ascii="Palatino" w:hAnsi="Palatino"/>
        </w:rPr>
        <w:t>s</w:t>
      </w:r>
      <w:r w:rsidR="00C43230">
        <w:rPr>
          <w:rFonts w:ascii="Palatino" w:hAnsi="Palatino"/>
        </w:rPr>
        <w:t>, or stay</w:t>
      </w:r>
      <w:r w:rsidR="00914DAC">
        <w:rPr>
          <w:rFonts w:ascii="Palatino" w:hAnsi="Palatino"/>
        </w:rPr>
        <w:t>s</w:t>
      </w:r>
      <w:r w:rsidR="00C43230">
        <w:rPr>
          <w:rFonts w:ascii="Palatino" w:hAnsi="Palatino"/>
        </w:rPr>
        <w:t xml:space="preserve"> the same</w:t>
      </w:r>
      <w:r w:rsidR="00A07501">
        <w:rPr>
          <w:rFonts w:ascii="Palatino" w:hAnsi="Palatino"/>
        </w:rPr>
        <w:t xml:space="preserve"> in response to handling stress</w:t>
      </w:r>
      <w:r w:rsidR="000E342C">
        <w:rPr>
          <w:rFonts w:ascii="Palatino" w:hAnsi="Palatino"/>
        </w:rPr>
        <w:t>,</w:t>
      </w:r>
      <w:r w:rsidR="00A07501">
        <w:rPr>
          <w:rFonts w:ascii="Palatino" w:hAnsi="Palatino"/>
        </w:rPr>
        <w:t xml:space="preserve"> depending on the life history stage</w:t>
      </w:r>
      <w:r w:rsidR="004F5EEA">
        <w:rPr>
          <w:rFonts w:ascii="Palatino" w:hAnsi="Palatino"/>
        </w:rPr>
        <w:t xml:space="preserve"> </w:t>
      </w:r>
      <w:r w:rsidR="004F5EEA">
        <w:rPr>
          <w:rFonts w:ascii="Palatino" w:hAnsi="Palatino"/>
        </w:rPr>
        <w:fldChar w:fldCharType="begin"/>
      </w:r>
      <w:r w:rsidR="006166EF">
        <w:rPr>
          <w:rFonts w:ascii="Palatino" w:hAnsi="Palatino"/>
        </w:rPr>
        <w:instrText xml:space="preserve"> ADDIN ZOTERO_ITEM CSL_CITATION {"citationID":"ntHqU3oc","properties":{"formattedCitation":"(Deviche et al., 2016a)","plainCitation":"(Deviche et al., 2016a)","noteIndex":0},"citationItems":[{"id":39367,"uris":["http://zotero.org/users/4289944/items/ZV2PQF4V"],"uri":["http://zotero.org/users/4289944/items/ZV2PQF4V"],"itemData":{"id":39367,"type":"article-journal","abstract":"We sought to clarify functional relationships between baseline and acute stress-induced changes in plasma levels of the stress hormone corticosterone (CORT) and the reproductive hormone testosterone (T), and those of two main metabolites, uric acid (UA) and glucose (GLU). Acute stress in vertebrates generally stimulates the secretion of glucocorticoids, which in birds is primarily CORT. This stimulation is thought to promote behavioral and metabolic changes, including increased glycemia. However, limited information in free-ranging birds supports the view that acutely elevated plasma CORT stimulates glycemia. Acute stress also often decreases the secretion of reproductive hormones (e.g., T in males), but the role of CORT in this decrease and the contribution of T to the regulation of plasma GLU remain poorly understood. We measured initial (pre-stress) and acute stress-induced plasma CORT and T as well as GLU in adult male Rufous-winged Sparrows, Peucaea carpalis, sampled during the pre-breeding, breeding, post-breeding molt, and non-breeding stages. Stress increased plasma CORT and the magnitude of this increase did not differ across life history stages. The stress-induced elevation of plasma CORT was consistently associated with decreased plasma UA, suggesting a role for CORT in the regulation of plasma UA during stress. During stress plasma GLU either increased (pre-breeding), did not change (breeding), or decreased (molt and non-breeding), and plasma T either decreased (pre-breeding and breeding) or did not change (molt and non-breeding). These data provide only partial support to the hypothesis that CORT secretion during acute stress exerts a hyperglycemic action or is responsible for the observed decrease in plasma T taking place at certain life history stages. They also do not support the hypothesis that rapid changes in plasma T influence glycemia.","container-title":"Gen Comp Endocrinol","DOI":"10.1016/j.ygcen.2016.06.011","ISSN":"1095-6840 (Electronic) 0016-6480 (Linking)","page":"78-88","title":"The seasonal glucocorticoid response of male Rufous-winged Sparrows to acute stress correlates with changes in plasma uric acid, but neither glucose nor testosterone","volume":"235","author":[{"family":"Deviche","given":"P."},{"family":"Valle","given":"S."},{"family":"Gao","given":"S."},{"family":"Davies","given":"S."},{"family":"Bittner","given":"S."},{"family":"Carpentier","given":"E."}],"issued":{"date-parts":[["2016",6,9]]}}}],"schema":"https://github.com/citation-style-language/schema/raw/master/csl-citation.json"} </w:instrText>
      </w:r>
      <w:r w:rsidR="004F5EEA">
        <w:rPr>
          <w:rFonts w:ascii="Palatino" w:hAnsi="Palatino"/>
        </w:rPr>
        <w:fldChar w:fldCharType="separate"/>
      </w:r>
      <w:r w:rsidR="006166EF">
        <w:rPr>
          <w:rFonts w:ascii="Palatino" w:hAnsi="Palatino"/>
          <w:noProof/>
        </w:rPr>
        <w:t>(Deviche et al., 2016a)</w:t>
      </w:r>
      <w:r w:rsidR="004F5EEA">
        <w:rPr>
          <w:rFonts w:ascii="Palatino" w:hAnsi="Palatino"/>
        </w:rPr>
        <w:fldChar w:fldCharType="end"/>
      </w:r>
      <w:r w:rsidR="00A07501">
        <w:rPr>
          <w:rFonts w:ascii="Palatino" w:hAnsi="Palatino"/>
        </w:rPr>
        <w:t>.</w:t>
      </w:r>
      <w:r w:rsidR="00F903F4">
        <w:rPr>
          <w:rFonts w:ascii="Palatino" w:hAnsi="Palatino"/>
        </w:rPr>
        <w:t xml:space="preserve"> </w:t>
      </w:r>
      <w:r w:rsidR="00A43428">
        <w:rPr>
          <w:rFonts w:ascii="Palatino" w:hAnsi="Palatino"/>
        </w:rPr>
        <w:t xml:space="preserve">Thus, the magnitude of </w:t>
      </w:r>
      <w:r w:rsidR="00317220">
        <w:rPr>
          <w:rFonts w:ascii="Palatino" w:hAnsi="Palatino"/>
        </w:rPr>
        <w:t>the</w:t>
      </w:r>
      <w:r w:rsidR="00A43428">
        <w:rPr>
          <w:rFonts w:ascii="Palatino" w:hAnsi="Palatino"/>
        </w:rPr>
        <w:t xml:space="preserve"> glucose response to a stressor—and whether a response occurs at all—may differ with season, time of day, and nutrition. </w:t>
      </w:r>
      <w:r w:rsidR="00C03B9E">
        <w:rPr>
          <w:rFonts w:ascii="Palatino" w:hAnsi="Palatino"/>
        </w:rPr>
        <w:t xml:space="preserve">A small number of studies published to date demonstrate that </w:t>
      </w:r>
      <w:r w:rsidR="005C763D">
        <w:rPr>
          <w:rFonts w:ascii="Palatino" w:hAnsi="Palatino"/>
        </w:rPr>
        <w:t>baseline glucose</w:t>
      </w:r>
      <w:r w:rsidR="00C03B9E">
        <w:rPr>
          <w:rFonts w:ascii="Palatino" w:hAnsi="Palatino"/>
        </w:rPr>
        <w:t xml:space="preserve"> can be moderately repeatable and associated with individual performance </w:t>
      </w:r>
      <w:r w:rsidR="00C03B9E">
        <w:rPr>
          <w:rFonts w:ascii="Palatino" w:hAnsi="Palatino"/>
        </w:rPr>
        <w:fldChar w:fldCharType="begin"/>
      </w:r>
      <w:r w:rsidR="00C03B9E">
        <w:rPr>
          <w:rFonts w:ascii="Palatino" w:hAnsi="Palatino"/>
        </w:rPr>
        <w:instrText xml:space="preserve"> ADDIN ZOTERO_ITEM CSL_CITATION {"citationID":"Ciy6K386","properties":{"formattedCitation":"(Montoya et al., 2018; Montoya et al., 2020)","plainCitation":"(Montoya et al., 2018; Montoya et al., 2020)","noteIndex":0},"citationItems":[{"id":71535,"uris":["http://zotero.org/users/4289944/items/GKQ7THNU"],"uri":["http://zotero.org/users/4289944/items/GKQ7THNU"],"itemData":{"id":71535,"type":"article-journal","abstract":"High baseline glucose levels are associated with pathologies and shorter lifespan in humans, but little is known about causes and consequences of individual variation in glucose levels in other species. We tested to what extent baseline blood glucose level is a repeatable trait in adult zebra finches, and whether glucose levels were associated with age, manipulated environmental conditions during development (rearing brood size) and adulthood (foraging cost), and lifespan. We found that: (1) repeatability of glucose levels was 30%, both within and between years. (2) Having been reared in a large brood and living with higher foraging costs as adult were independently associated with higher glucose levels. Furthermore, the finding that baseline glucose was low when ambient temperature was high, and foraging costs were low, indicates that glucose is regulated at a lower level when energy turnover is low. (3) Survival probability decreased with increasing baseline glucose. We conclude that baseline glucose is an individual trait negatively associated with survival, and increases due to adverse environmental conditions during development (rearing brood size) and adulthood (foraging cost). Blood glucose may be, therefore, part of the physiological processes linking environmental conditions to lifespan.","container-title":"Journal of Comparative Physiology B","DOI":"10.1007/s00360-017-1143-0","ISSN":"1432-136X","issue":"3","journalAbbreviation":"J Comp Physiol B","language":"en","page":"517-526","source":"Springer Link","title":"Baseline glucose level is an individual trait that is negatively associated with lifespan and increases due to adverse environmental conditions during development and adulthood","volume":"188","author":[{"family":"Montoya","given":"Bibiana"},{"family":"Briga","given":"Michael"},{"family":"Jimeno","given":"Blanca"},{"family":"Moonen","given":"Sander"},{"family":"Verhulst","given":"Simon"}],"issued":{"date-parts":[["2018",5,1]]}}},{"id":71556,"uris":["http://zotero.org/users/4289944/items/5U8GK7F7"],"uri":["http://zotero.org/users/4289944/items/5U8GK7F7"],"itemData":{"id":71556,"type":"article-journal","abstract":"The capacity to adequately respond to (physiological) perturbations is a fundamental aspect of physiology, and may affect health and thereby Darwinian fitness. However, little is known of the degree of individual variation in this capacity in nonmodel organisms. The glucose tolerance test evaluates the individual’s ability to regulate circulating glucose levels, and is a widely used tool in medicine and biomedical research, because glucose regulation is thought to play a role in the ageing process, among other reasons. Here, we developed an application of the intraperitoneal glucose tolerance test (IP-GTT) to be used in small birds, to test whether individuals can be characterized by their regulation of glucose levels and the effect of successive handling on such regulation. Since the IP-injection (intraperitoneal glucose injection), repeated handling and blood sampling may trigger a stress response, which involves a rise in glucose levels, we also evaluated the effects of handling protocols on glucose response. Blood glucose levels decreased immediately following an IP-injection, either vehicle or glucose loaded, and increased with successive blood sampling. Blood glucose levels peaked, on average, at 20 min postinjection (PI) and had not yet returned back to initial levels at 120 min PI. Glucose measurements taken during the IP-GTT were integrated to estimate magnitude of changes in glucose levels over time using the incremental area under the curve (AUC) up to 40 min PI. Glucose levels integrated in the AUC were significantly repeatable within individuals over months (r = 50%; 95% CI 30–79%), showing that the ability to regulate glucose differs consistently between individuals.","container-title":"Journal of Comparative Physiology B","DOI":"10.1007/s00360-020-01283-4","ISSN":"0174-1578, 1432-136X","issue":"4","journalAbbreviation":"J Comp Physiol B","language":"en","page":"455-464","source":"DOI.org (Crossref)","title":"Glucose regulation is a repeatable trait affected by successive handling in zebra finches","volume":"190","author":[{"family":"Montoya","given":"Bibiana"},{"family":"Briga","given":"Michael"},{"family":"Jimeno","given":"Blanca"},{"family":"Verhulst","given":"Simon"}],"issued":{"date-parts":[["2020",7]]}}}],"schema":"https://github.com/citation-style-language/schema/raw/master/csl-citation.json"} </w:instrText>
      </w:r>
      <w:r w:rsidR="00C03B9E">
        <w:rPr>
          <w:rFonts w:ascii="Palatino" w:hAnsi="Palatino"/>
        </w:rPr>
        <w:fldChar w:fldCharType="separate"/>
      </w:r>
      <w:r w:rsidR="00C03B9E">
        <w:rPr>
          <w:rFonts w:ascii="Palatino" w:hAnsi="Palatino"/>
          <w:noProof/>
        </w:rPr>
        <w:t>(Montoya et al., 2018; Montoya et al., 2020)</w:t>
      </w:r>
      <w:r w:rsidR="00C03B9E">
        <w:rPr>
          <w:rFonts w:ascii="Palatino" w:hAnsi="Palatino"/>
        </w:rPr>
        <w:fldChar w:fldCharType="end"/>
      </w:r>
      <w:r w:rsidR="00C03B9E">
        <w:rPr>
          <w:rFonts w:ascii="Palatino" w:hAnsi="Palatino"/>
        </w:rPr>
        <w:t xml:space="preserve">. Across many more species, baseline and stress-induced glucocorticoid levels are also moderately repeatable within individuals </w:t>
      </w:r>
      <w:r w:rsidR="00C03B9E">
        <w:rPr>
          <w:rFonts w:ascii="Palatino" w:hAnsi="Palatino"/>
        </w:rPr>
        <w:fldChar w:fldCharType="begin"/>
      </w:r>
      <w:r w:rsidR="00C03B9E">
        <w:rPr>
          <w:rFonts w:ascii="Palatino" w:hAnsi="Palatino"/>
        </w:rPr>
        <w:instrText xml:space="preserve"> ADDIN ZOTERO_ITEM CSL_CITATION {"citationID":"M6fDMZ2M","properties":{"formattedCitation":"(Taff et al., 2018)","plainCitation":"(Taff et al., 2018)","noteIndex":0},"citationItems":[{"id":36268,"uris":["http://zotero.org/users/4289944/items/RPIBD253"],"uri":["http://zotero.org/users/4289944/items/RPIBD253"],"itemData":{"id":36268,"type":"article-journal","container-title":"General and Comparative Endocrinology","page":"136-145","title":"The repeatability of glucocorticoids: A review and meta-analysis","volume":"260","author":[{"family":"Taff","given":"Conor C"},{"family":"Schoenle","given":"Laura A"},{"family":"Vitousek","given":"Maren N"}],"issued":{"date-parts":[["2018"]]}}}],"schema":"https://github.com/citation-style-language/schema/raw/master/csl-citation.json"} </w:instrText>
      </w:r>
      <w:r w:rsidR="00C03B9E">
        <w:rPr>
          <w:rFonts w:ascii="Palatino" w:hAnsi="Palatino"/>
        </w:rPr>
        <w:fldChar w:fldCharType="separate"/>
      </w:r>
      <w:r w:rsidR="00C03B9E">
        <w:rPr>
          <w:rFonts w:ascii="Palatino" w:hAnsi="Palatino"/>
          <w:noProof/>
        </w:rPr>
        <w:t>(Taff et al., 2018)</w:t>
      </w:r>
      <w:r w:rsidR="00C03B9E">
        <w:rPr>
          <w:rFonts w:ascii="Palatino" w:hAnsi="Palatino"/>
        </w:rPr>
        <w:fldChar w:fldCharType="end"/>
      </w:r>
      <w:r w:rsidR="00385ABF">
        <w:rPr>
          <w:rFonts w:ascii="Palatino" w:hAnsi="Palatino"/>
        </w:rPr>
        <w:t xml:space="preserve">, but </w:t>
      </w:r>
      <w:r w:rsidR="00330F30">
        <w:rPr>
          <w:rFonts w:ascii="Palatino" w:hAnsi="Palatino"/>
        </w:rPr>
        <w:t>repeatability of each trait does not necessarily imply covariation</w:t>
      </w:r>
      <w:r w:rsidR="00110F01">
        <w:rPr>
          <w:rFonts w:ascii="Palatino" w:hAnsi="Palatino"/>
        </w:rPr>
        <w:t xml:space="preserve"> within or between individuals</w:t>
      </w:r>
      <w:r w:rsidR="00C03B9E">
        <w:rPr>
          <w:rFonts w:ascii="Palatino" w:hAnsi="Palatino"/>
        </w:rPr>
        <w:t>.</w:t>
      </w:r>
    </w:p>
    <w:p w14:paraId="365D2881" w14:textId="4A62AD0E" w:rsidR="003B68F0" w:rsidRPr="00810A7D" w:rsidRDefault="007B7493" w:rsidP="00C03B9E">
      <w:pPr>
        <w:rPr>
          <w:rFonts w:ascii="Palatino" w:hAnsi="Palatino"/>
        </w:rPr>
      </w:pPr>
      <w:r>
        <w:rPr>
          <w:rFonts w:ascii="Palatino" w:hAnsi="Palatino"/>
        </w:rPr>
        <w:tab/>
        <w:t>Despite the</w:t>
      </w:r>
      <w:r w:rsidR="003F0250">
        <w:rPr>
          <w:rFonts w:ascii="Palatino" w:hAnsi="Palatino"/>
        </w:rPr>
        <w:t xml:space="preserve"> </w:t>
      </w:r>
      <w:r w:rsidR="00FB0BF2">
        <w:rPr>
          <w:rFonts w:ascii="Palatino" w:hAnsi="Palatino"/>
        </w:rPr>
        <w:t>mechanistic link</w:t>
      </w:r>
      <w:r w:rsidR="003F0250">
        <w:rPr>
          <w:rFonts w:ascii="Palatino" w:hAnsi="Palatino"/>
        </w:rPr>
        <w:t xml:space="preserve"> between glucocorticoids and glucose</w:t>
      </w:r>
      <w:r>
        <w:rPr>
          <w:rFonts w:ascii="Palatino" w:hAnsi="Palatino"/>
        </w:rPr>
        <w:t xml:space="preserve">, relatively few studies have investigated changes in </w:t>
      </w:r>
      <w:r w:rsidR="00401498">
        <w:rPr>
          <w:rFonts w:ascii="Palatino" w:hAnsi="Palatino"/>
        </w:rPr>
        <w:t xml:space="preserve">both </w:t>
      </w:r>
      <w:r w:rsidR="00197850">
        <w:rPr>
          <w:rFonts w:ascii="Palatino" w:hAnsi="Palatino"/>
        </w:rPr>
        <w:t>measure</w:t>
      </w:r>
      <w:r w:rsidR="00AB2A6D">
        <w:rPr>
          <w:rFonts w:ascii="Palatino" w:hAnsi="Palatino"/>
        </w:rPr>
        <w:t>s</w:t>
      </w:r>
      <w:r w:rsidR="00401498">
        <w:rPr>
          <w:rFonts w:ascii="Palatino" w:hAnsi="Palatino"/>
        </w:rPr>
        <w:t xml:space="preserve"> </w:t>
      </w:r>
      <w:r w:rsidR="00292828">
        <w:rPr>
          <w:rFonts w:ascii="Palatino" w:hAnsi="Palatino"/>
        </w:rPr>
        <w:t xml:space="preserve">simultaneously </w:t>
      </w:r>
      <w:r w:rsidR="00401498">
        <w:rPr>
          <w:rFonts w:ascii="Palatino" w:hAnsi="Palatino"/>
        </w:rPr>
        <w:t xml:space="preserve">in wild </w:t>
      </w:r>
      <w:r w:rsidR="00197850">
        <w:rPr>
          <w:rFonts w:ascii="Palatino" w:hAnsi="Palatino"/>
        </w:rPr>
        <w:t>birds</w:t>
      </w:r>
      <w:r w:rsidR="006166EF">
        <w:rPr>
          <w:rFonts w:ascii="Palatino" w:hAnsi="Palatino"/>
        </w:rPr>
        <w:t xml:space="preserve"> </w:t>
      </w:r>
      <w:r w:rsidR="006166EF">
        <w:rPr>
          <w:rFonts w:ascii="Palatino" w:hAnsi="Palatino"/>
        </w:rPr>
        <w:fldChar w:fldCharType="begin"/>
      </w:r>
      <w:r w:rsidR="006166EF">
        <w:rPr>
          <w:rFonts w:ascii="Palatino" w:hAnsi="Palatino"/>
        </w:rPr>
        <w:instrText xml:space="preserve"> ADDIN ZOTERO_ITEM CSL_CITATION {"citationID":"4H4aqgae","properties":{"formattedCitation":"(but see Deviche et al., 2016a; Deviche et al., 2016b)","plainCitation":"(but see Deviche et al., 2016a; Deviche et al., 2016b)","noteIndex":0},"citationItems":[{"id":39367,"uris":["http://zotero.org/users/4289944/items/ZV2PQF4V"],"uri":["http://zotero.org/users/4289944/items/ZV2PQF4V"],"itemData":{"id":39367,"type":"article-journal","abstract":"We sought to clarify functional relationships between baseline and acute stress-induced changes in plasma levels of the stress hormone corticosterone (CORT) and the reproductive hormone testosterone (T), and those of two main metabolites, uric acid (UA) and glucose (GLU). Acute stress in vertebrates generally stimulates the secretion of glucocorticoids, which in birds is primarily CORT. This stimulation is thought to promote behavioral and metabolic changes, including increased glycemia. However, limited information in free-ranging birds supports the view that acutely elevated plasma CORT stimulates glycemia. Acute stress also often decreases the secretion of reproductive hormones (e.g., T in males), but the role of CORT in this decrease and the contribution of T to the regulation of plasma GLU remain poorly understood. We measured initial (pre-stress) and acute stress-induced plasma CORT and T as well as GLU in adult male Rufous-winged Sparrows, Peucaea carpalis, sampled during the pre-breeding, breeding, post-breeding molt, and non-breeding stages. Stress increased plasma CORT and the magnitude of this increase did not differ across life history stages. The stress-induced elevation of plasma CORT was consistently associated with decreased plasma UA, suggesting a role for CORT in the regulation of plasma UA during stress. During stress plasma GLU either increased (pre-breeding), did not change (breeding), or decreased (molt and non-breeding), and plasma T either decreased (pre-breeding and breeding) or did not change (molt and non-breeding). These data provide only partial support to the hypothesis that CORT secretion during acute stress exerts a hyperglycemic action or is responsible for the observed decrease in plasma T taking place at certain life history stages. They also do not support the hypothesis that rapid changes in plasma T influence glycemia.","container-title":"Gen Comp Endocrinol","DOI":"10.1016/j.ygcen.2016.06.011","ISSN":"1095-6840 (Electronic) 0016-6480 (Linking)","page":"78-88","title":"The seasonal glucocorticoid response of male Rufous-winged Sparrows to acute stress correlates with changes in plasma uric acid, but neither glucose nor testosterone","volume":"235","author":[{"family":"Deviche","given":"P."},{"family":"Valle","given":"S."},{"family":"Gao","given":"S."},{"family":"Davies","given":"S."},{"family":"Bittner","given":"S."},{"family":"Carpentier","given":"E."}],"issued":{"date-parts":[["2016",6,9]]}},"prefix":"but see "},{"id":39360,"uris":["http://zotero.org/users/4289944/items/T9AWITRQ"],"uri":["http://zotero.org/users/4289944/items/T9AWITRQ"],"itemData":{"id":39360,"type":"article-journal","abstract":"Acute stress in vertebrates generally stimulates the hypothalamo-pituitary-adrenal axis and is often associated with multiple metabolic changes, such as increased gluconeogenesis, and with behavioral alterations. Little information is available, especially in free-ranging organisms, on the duration of these reversible effects once animals are no longer exposed to the stressor. To investigate this question, we exposed free-ranging adult male Rufous-winged Sparrows, Peucaea carpalis, in breeding condition to a standard protocol consisting of a social challenge (conspecific song playback) followed with capture and restraint for 30min, after which birds were released on site. Capture and restraint increased plasma corticosterone (CORT) and decreased plasma testosterone (T), glucose (GLU), and uric acid (UA). In birds that we recaptured the next day after exposure to conspecific song playback, plasma CORT and UA levels no longer differed from levels immediately after capture the preceding day. However, plasma T was similar to that measured after stress exposure the preceding day, and plasma GLU was markedly elevated. Thus, exposure to social challenge and acute stress resulted in persistent (24h) parameter-specific effects. In recaptured sparrows, the territorial aggressive response to conspecific song playback, as measured by song rate and the number of flights over the song-broadcasting speakers, did not, however, differ between the first capture and the recapture, suggesting no proximate functional association between plasma T and conspecific territorial aggression. The study is the first in free-ranging birds to report the endocrine, metabolic, and behavioral recovery from the effects of combined social challenge and acute stress.","container-title":"Gen Comp Endocrinol","DOI":"10.1016/j.ygcen.2016.06.020","ISSN":"1095-6840 (Electronic) 0016-6480 (Linking)","title":"Endocrine, metabolic, and behavioral effects of and recovery from acute stress in a free-ranging bird","author":[{"family":"Deviche","given":"P."},{"family":"Bittner","given":"S."},{"family":"Davies","given":"S."},{"family":"Valle","given":"S."},{"family":"Gao","given":"S."},{"family":"Carpentier","given":"E."}],"issued":{"date-parts":[["2016",6,14]]}}}],"schema":"https://github.com/citation-style-language/schema/raw/master/csl-citation.json"} </w:instrText>
      </w:r>
      <w:r w:rsidR="006166EF">
        <w:rPr>
          <w:rFonts w:ascii="Palatino" w:hAnsi="Palatino"/>
        </w:rPr>
        <w:fldChar w:fldCharType="separate"/>
      </w:r>
      <w:r w:rsidR="006166EF">
        <w:rPr>
          <w:rFonts w:ascii="Palatino" w:hAnsi="Palatino"/>
          <w:noProof/>
        </w:rPr>
        <w:t>(but see Deviche et al., 2016a; Deviche et al., 2016b)</w:t>
      </w:r>
      <w:r w:rsidR="006166EF">
        <w:rPr>
          <w:rFonts w:ascii="Palatino" w:hAnsi="Palatino"/>
        </w:rPr>
        <w:fldChar w:fldCharType="end"/>
      </w:r>
      <w:r w:rsidR="00830511">
        <w:rPr>
          <w:rFonts w:ascii="Palatino" w:hAnsi="Palatino"/>
        </w:rPr>
        <w:t>. E</w:t>
      </w:r>
      <w:r w:rsidR="00401498">
        <w:rPr>
          <w:rFonts w:ascii="Palatino" w:hAnsi="Palatino"/>
        </w:rPr>
        <w:t xml:space="preserve">ven fewer </w:t>
      </w:r>
      <w:r w:rsidR="00830511">
        <w:rPr>
          <w:rFonts w:ascii="Palatino" w:hAnsi="Palatino"/>
        </w:rPr>
        <w:t>studies have investigated</w:t>
      </w:r>
      <w:r w:rsidR="00401498">
        <w:rPr>
          <w:rFonts w:ascii="Palatino" w:hAnsi="Palatino"/>
        </w:rPr>
        <w:t xml:space="preserve"> </w:t>
      </w:r>
      <w:r w:rsidR="00830511">
        <w:rPr>
          <w:rFonts w:ascii="Palatino" w:hAnsi="Palatino"/>
        </w:rPr>
        <w:t xml:space="preserve">whether between-individual variation in the </w:t>
      </w:r>
      <w:r w:rsidR="008A7DB7">
        <w:rPr>
          <w:rFonts w:ascii="Palatino" w:hAnsi="Palatino"/>
        </w:rPr>
        <w:t>absolute value or magnitude of change in glucocorticoids during an acute stress</w:t>
      </w:r>
      <w:r w:rsidR="001A2257">
        <w:rPr>
          <w:rFonts w:ascii="Palatino" w:hAnsi="Palatino"/>
        </w:rPr>
        <w:t xml:space="preserve"> </w:t>
      </w:r>
      <w:r w:rsidR="008A7DB7">
        <w:rPr>
          <w:rFonts w:ascii="Palatino" w:hAnsi="Palatino"/>
        </w:rPr>
        <w:t xml:space="preserve">response predicts the degree of change </w:t>
      </w:r>
      <w:r w:rsidR="009C64C7">
        <w:rPr>
          <w:rFonts w:ascii="Palatino" w:hAnsi="Palatino"/>
        </w:rPr>
        <w:t>in glucose availability.</w:t>
      </w:r>
      <w:r w:rsidR="00B67126">
        <w:rPr>
          <w:rFonts w:ascii="Palatino" w:hAnsi="Palatino"/>
        </w:rPr>
        <w:t xml:space="preserve"> </w:t>
      </w:r>
      <w:r w:rsidR="00E7043D">
        <w:rPr>
          <w:rFonts w:ascii="Palatino" w:hAnsi="Palatino"/>
        </w:rPr>
        <w:t xml:space="preserve">In a recent study of </w:t>
      </w:r>
      <w:r w:rsidR="00B1390C">
        <w:rPr>
          <w:rFonts w:ascii="Palatino" w:hAnsi="Palatino"/>
        </w:rPr>
        <w:t xml:space="preserve">Wandering </w:t>
      </w:r>
      <w:proofErr w:type="spellStart"/>
      <w:r w:rsidR="00B1390C">
        <w:rPr>
          <w:rFonts w:ascii="Palatino" w:hAnsi="Palatino"/>
        </w:rPr>
        <w:t>gartersnakes</w:t>
      </w:r>
      <w:proofErr w:type="spellEnd"/>
      <w:r w:rsidR="00B1390C">
        <w:rPr>
          <w:rFonts w:ascii="Palatino" w:hAnsi="Palatino"/>
        </w:rPr>
        <w:t xml:space="preserve"> (</w:t>
      </w:r>
      <w:r w:rsidR="00B1390C">
        <w:rPr>
          <w:rFonts w:ascii="Palatino" w:hAnsi="Palatino"/>
          <w:i/>
          <w:iCs/>
        </w:rPr>
        <w:t xml:space="preserve">Thamnophis elegans </w:t>
      </w:r>
      <w:proofErr w:type="spellStart"/>
      <w:r w:rsidR="00B1390C">
        <w:rPr>
          <w:rFonts w:ascii="Palatino" w:hAnsi="Palatino"/>
          <w:i/>
          <w:iCs/>
        </w:rPr>
        <w:t>vagrans</w:t>
      </w:r>
      <w:proofErr w:type="spellEnd"/>
      <w:r w:rsidR="00B1390C">
        <w:rPr>
          <w:rFonts w:ascii="Palatino" w:hAnsi="Palatino"/>
        </w:rPr>
        <w:t xml:space="preserve">), Neuman-Lee et al. </w:t>
      </w:r>
      <w:r w:rsidR="00B1390C">
        <w:rPr>
          <w:rFonts w:ascii="Palatino" w:hAnsi="Palatino"/>
        </w:rPr>
        <w:fldChar w:fldCharType="begin"/>
      </w:r>
      <w:r w:rsidR="00B1390C">
        <w:rPr>
          <w:rFonts w:ascii="Palatino" w:hAnsi="Palatino"/>
        </w:rPr>
        <w:instrText xml:space="preserve"> ADDIN ZOTERO_ITEM CSL_CITATION {"citationID":"HAvAYzaM","properties":{"formattedCitation":"(2020)","plainCitation":"(2020)","noteIndex":0},"citationItems":[{"id":71540,"uris":["http://zotero.org/users/4289944/items/PDJ4PWYX"],"uri":["http://zotero.org/users/4289944/items/PDJ4PWYX"],"itemData":{"id":71540,"type":"article-journal","abstract":"Skip to Next Section\nThe glucocorticoid hormone corticosterone (CORT) has classically been used in ecophysiological studies as a proxy for stress and energy mobilization, but rarely are CORT and the energy metabolites themselves concurrently measured. To examine CORT's role in mobilizing glucose in a wild reptile, we conducted two studies. The first study measured natural baseline and stress-induced blood-borne CORT and glucose levels in snakes during spring emergence and again when snakes return to the denning sites in autumn. The second study manipulated the hypothalamic–pituitary–adrenal (HPA) axis in male snakes in the autumn by taking a baseline blood sample, then subjecting individuals to one of five treatments (no injection, saline, CORT, adrenocorticotropin hormone and metyrapone). Subsequent samples were taken at 30 and 60 min. In both studies, we found that glucose levels do increase with acute stress, but that the relationship was not directly related to CORT elevation. In the second study, we found that none of the HPA axis manipulations directly affected blood glucose levels, further indicating that CORT may play a complex but not direct role in glucose mobilization in snakes. This study highlights the need for testing mechanisms in wild organisms by combining in situ observations with manipulative studies.","container-title":"Journal of Experimental Biology","DOI":"10.1242/jeb.203885","ISSN":"0022-0949, 1477-9145","issue":"2","language":"en","note":"publisher: The Company of Biologists Ltd\nsection: Research Article\nPMID: 31767736","source":"jeb.biologists.org","title":"Investigating the relationship between corticosterone and glucose in a reptile","URL":"https://jeb.biologists.org/content/223/2/jeb203885","volume":"223","author":[{"family":"Neuman-Lee","given":"Lorin A."},{"family":"Hudson","given":"Spencer B."},{"family":"Webb","given":"Alison C."},{"family":"French","given":"Susannah S."}],"accessed":{"date-parts":[["2021",2,1]]},"issued":{"date-parts":[["2020",1,15]]}},"suppress-author":true}],"schema":"https://github.com/citation-style-language/schema/raw/master/csl-citation.json"} </w:instrText>
      </w:r>
      <w:r w:rsidR="00B1390C">
        <w:rPr>
          <w:rFonts w:ascii="Palatino" w:hAnsi="Palatino"/>
        </w:rPr>
        <w:fldChar w:fldCharType="separate"/>
      </w:r>
      <w:r w:rsidR="00B1390C">
        <w:rPr>
          <w:rFonts w:ascii="Palatino" w:hAnsi="Palatino"/>
          <w:noProof/>
        </w:rPr>
        <w:t>(2020)</w:t>
      </w:r>
      <w:r w:rsidR="00B1390C">
        <w:rPr>
          <w:rFonts w:ascii="Palatino" w:hAnsi="Palatino"/>
        </w:rPr>
        <w:fldChar w:fldCharType="end"/>
      </w:r>
      <w:r w:rsidR="00A42139">
        <w:rPr>
          <w:rFonts w:ascii="Palatino" w:hAnsi="Palatino"/>
        </w:rPr>
        <w:t xml:space="preserve"> used both observational and experimental data to show that while glucose did increase with an acute stress response, individual differences in the amount of glucocorticoid change did not predict </w:t>
      </w:r>
      <w:r w:rsidR="00866BB7">
        <w:rPr>
          <w:rFonts w:ascii="Palatino" w:hAnsi="Palatino"/>
        </w:rPr>
        <w:t xml:space="preserve">the </w:t>
      </w:r>
      <w:r w:rsidR="00115DF0">
        <w:rPr>
          <w:rFonts w:ascii="Palatino" w:hAnsi="Palatino"/>
        </w:rPr>
        <w:t>magnitude</w:t>
      </w:r>
      <w:r w:rsidR="00866BB7">
        <w:rPr>
          <w:rFonts w:ascii="Palatino" w:hAnsi="Palatino"/>
        </w:rPr>
        <w:t xml:space="preserve"> of change in circulating glucose </w:t>
      </w:r>
      <w:r w:rsidR="00115DF0">
        <w:rPr>
          <w:rFonts w:ascii="Palatino" w:hAnsi="Palatino"/>
        </w:rPr>
        <w:fldChar w:fldCharType="begin"/>
      </w:r>
      <w:r w:rsidR="00115DF0">
        <w:rPr>
          <w:rFonts w:ascii="Palatino" w:hAnsi="Palatino"/>
        </w:rPr>
        <w:instrText xml:space="preserve"> ADDIN ZOTERO_ITEM CSL_CITATION {"citationID":"yry34tkD","properties":{"formattedCitation":"(see also Gangloff et al., 2017)","plainCitation":"(see also Gangloff et al., 2017)","noteIndex":0},"citationItems":[{"id":71550,"uris":["http://zotero.org/users/4289944/items/3SWNAL62"],"uri":["http://zotero.org/users/4289944/items/3SWNAL62"],"itemData":{"id":71550,"type":"article-journal","abstract":"Characterizing the baseline and stress-induced hormonal, metabolite, and immune profiles of wild animals is important to assess the impacts of variable environments, including human-induced landscape changes, on organismal health. Additionally, the extent to which these profiles are coordinated across physiological systems within individuals remains an important question in understanding how stressors can differentially affect aspects of an individual's physiology. Here, we present data from wild populations of the common garter snake (Thamnophis sirtalis) on both baseline and stress-induced biomarkers: plasma corticosterone (CORT) concentration, plasma glucose concentration, and whole blood heterophil:lymphocyte ratio. Using a standardized restraint protocol with individuals from populations in disparate portions of this species' range – the Sierra Nevada Mountains of California and the plains of Iowa – we collected blood plasma samples at nine time points over three days. Both CORT and glucose response curves differed between georegions, with Iowa snakes attaining higher glucose concentration and maintaining elevated CORT and glucose levels for a longer duration. Additionally, both the total amount and proportional increases of CORT and glucose were lower in larger and therefore older snakes, suggesting ontogenetic shifts in stress perception or response. Within-individual correlation among the three physiological indicators was significant at the time of capture, absent after 3h in captivity, and partially restored after 3days in captivity, demonstrating the effect of stress on the relationships among these physiological systems. Together, these results provide further evidence for the great physiological flexibility of ectothermic tetrapods in maintaining homeostasis across a range of factors.","container-title":"Comparative Biochemistry and Physiology Part A: Molecular &amp; Integrative Physiology","DOI":"10.1016/j.cbpa.2016.12.019","ISSN":"1095-6433","journalAbbreviation":"Comparative Biochemistry and Physiology Part A: Molecular &amp; Integrative Physiology","language":"en","page":"68-76","source":"ScienceDirect","title":"Geographic variation and within-individual correlations of physiological stress markers in a widespread reptile, the common garter snake (Thamnophis sirtalis)","volume":"205","author":[{"family":"Gangloff","given":"Eric J."},{"family":"Sparkman","given":"Amanda M."},{"family":"Holden","given":"Kaitlyn G."},{"family":"Corwin","given":"Caitlyn J."},{"family":"Topf","given":"Madeline"},{"family":"Bronikowski","given":"Anne M."}],"issued":{"date-parts":[["2017",3,1]]}},"prefix":"see also "}],"schema":"https://github.com/citation-style-language/schema/raw/master/csl-citation.json"} </w:instrText>
      </w:r>
      <w:r w:rsidR="00115DF0">
        <w:rPr>
          <w:rFonts w:ascii="Palatino" w:hAnsi="Palatino"/>
        </w:rPr>
        <w:fldChar w:fldCharType="separate"/>
      </w:r>
      <w:r w:rsidR="00115DF0">
        <w:rPr>
          <w:rFonts w:ascii="Palatino" w:hAnsi="Palatino"/>
          <w:noProof/>
        </w:rPr>
        <w:t>(see also Gangloff et al., 2017)</w:t>
      </w:r>
      <w:r w:rsidR="00115DF0">
        <w:rPr>
          <w:rFonts w:ascii="Palatino" w:hAnsi="Palatino"/>
        </w:rPr>
        <w:fldChar w:fldCharType="end"/>
      </w:r>
      <w:r w:rsidR="00115DF0">
        <w:rPr>
          <w:rFonts w:ascii="Palatino" w:hAnsi="Palatino"/>
        </w:rPr>
        <w:t>.</w:t>
      </w:r>
      <w:r w:rsidR="009C64C7">
        <w:rPr>
          <w:rFonts w:ascii="Palatino" w:hAnsi="Palatino"/>
        </w:rPr>
        <w:t xml:space="preserve"> </w:t>
      </w:r>
      <w:r w:rsidR="004A4AF9">
        <w:rPr>
          <w:rFonts w:ascii="Palatino" w:hAnsi="Palatino"/>
        </w:rPr>
        <w:t>Th</w:t>
      </w:r>
      <w:r w:rsidR="000A0329">
        <w:rPr>
          <w:rFonts w:ascii="Palatino" w:hAnsi="Palatino"/>
        </w:rPr>
        <w:t xml:space="preserve">e generality of this </w:t>
      </w:r>
      <w:r w:rsidR="00781EC6">
        <w:rPr>
          <w:rFonts w:ascii="Palatino" w:hAnsi="Palatino"/>
        </w:rPr>
        <w:t>lack of</w:t>
      </w:r>
      <w:r w:rsidR="004A4AF9">
        <w:rPr>
          <w:rFonts w:ascii="Palatino" w:hAnsi="Palatino"/>
        </w:rPr>
        <w:t xml:space="preserve"> </w:t>
      </w:r>
      <w:r w:rsidR="00B91E1F">
        <w:rPr>
          <w:rFonts w:ascii="Palatino" w:hAnsi="Palatino"/>
        </w:rPr>
        <w:t xml:space="preserve">relationship has important implications for understanding how selection operates on variation in the physiological stress response. </w:t>
      </w:r>
      <w:r w:rsidR="00661E81">
        <w:rPr>
          <w:rFonts w:ascii="Palatino" w:hAnsi="Palatino"/>
        </w:rPr>
        <w:t>There is a</w:t>
      </w:r>
      <w:r w:rsidR="001A2257">
        <w:rPr>
          <w:rFonts w:ascii="Palatino" w:hAnsi="Palatino"/>
        </w:rPr>
        <w:t xml:space="preserve">n </w:t>
      </w:r>
      <w:r w:rsidR="00661E81">
        <w:rPr>
          <w:rFonts w:ascii="Palatino" w:hAnsi="Palatino"/>
        </w:rPr>
        <w:t>assumption</w:t>
      </w:r>
      <w:r w:rsidR="005F139F">
        <w:rPr>
          <w:rFonts w:ascii="Palatino" w:hAnsi="Palatino"/>
        </w:rPr>
        <w:t>—often implicit—</w:t>
      </w:r>
      <w:r w:rsidR="00661E81">
        <w:rPr>
          <w:rFonts w:ascii="Palatino" w:hAnsi="Palatino"/>
        </w:rPr>
        <w:t>in evolutionary physiology that a strong</w:t>
      </w:r>
      <w:r w:rsidR="00257B75">
        <w:rPr>
          <w:rFonts w:ascii="Palatino" w:hAnsi="Palatino"/>
        </w:rPr>
        <w:t>er</w:t>
      </w:r>
      <w:r w:rsidR="00661E81">
        <w:rPr>
          <w:rFonts w:ascii="Palatino" w:hAnsi="Palatino"/>
        </w:rPr>
        <w:t xml:space="preserve"> glucocorticoid response to a stressor will </w:t>
      </w:r>
      <w:r w:rsidR="003E14FD">
        <w:rPr>
          <w:rFonts w:ascii="Palatino" w:hAnsi="Palatino"/>
        </w:rPr>
        <w:t>result in</w:t>
      </w:r>
      <w:r w:rsidR="00661E81">
        <w:rPr>
          <w:rFonts w:ascii="Palatino" w:hAnsi="Palatino"/>
        </w:rPr>
        <w:t xml:space="preserve"> a similarly </w:t>
      </w:r>
      <w:r w:rsidR="00FA4F58">
        <w:rPr>
          <w:rFonts w:ascii="Palatino" w:hAnsi="Palatino"/>
        </w:rPr>
        <w:t>strong</w:t>
      </w:r>
      <w:r w:rsidR="00257B75">
        <w:rPr>
          <w:rFonts w:ascii="Palatino" w:hAnsi="Palatino"/>
        </w:rPr>
        <w:t>er</w:t>
      </w:r>
      <w:r w:rsidR="00FA4F58">
        <w:rPr>
          <w:rFonts w:ascii="Palatino" w:hAnsi="Palatino"/>
        </w:rPr>
        <w:t xml:space="preserve"> </w:t>
      </w:r>
      <w:r w:rsidR="003E14FD">
        <w:rPr>
          <w:rFonts w:ascii="Palatino" w:hAnsi="Palatino"/>
        </w:rPr>
        <w:t xml:space="preserve">change in downstream </w:t>
      </w:r>
      <w:r w:rsidR="00B51972">
        <w:rPr>
          <w:rFonts w:ascii="Palatino" w:hAnsi="Palatino"/>
        </w:rPr>
        <w:t>regulation</w:t>
      </w:r>
      <w:r w:rsidR="00FA4F58">
        <w:rPr>
          <w:rFonts w:ascii="Palatino" w:hAnsi="Palatino"/>
        </w:rPr>
        <w:t>, including a larger increase in glucose</w:t>
      </w:r>
      <w:r w:rsidR="00661E81">
        <w:rPr>
          <w:rFonts w:ascii="Palatino" w:hAnsi="Palatino"/>
        </w:rPr>
        <w:t xml:space="preserve"> </w:t>
      </w:r>
      <w:r w:rsidR="00661E81">
        <w:rPr>
          <w:rFonts w:ascii="Palatino" w:hAnsi="Palatino"/>
        </w:rPr>
        <w:fldChar w:fldCharType="begin"/>
      </w:r>
      <w:r w:rsidR="00661E81">
        <w:rPr>
          <w:rFonts w:ascii="Palatino" w:hAnsi="Palatino"/>
        </w:rPr>
        <w:instrText xml:space="preserve"> ADDIN ZOTERO_ITEM CSL_CITATION {"citationID":"wnq2C49b","properties":{"formattedCitation":"(Romero and Gormally, 2019)","plainCitation":"(Romero and Gormally, 2019)","noteIndex":0},"citationItems":[{"id":71184,"uris":["http://zotero.org/users/4289944/items/ECF3X2KY"],"uri":["http://zotero.org/users/4289944/items/ECF3X2KY"],"itemData":{"id":71184,"type":"article-journal","abstract":"Abstract.  The vertebrate stress response is considered to be a highly conserved suite of responses that are evolved to help animals survive noxious environment","container-title":"Integrative and Comparative Biology","DOI":"10.1093/icb/icz011","ISSN":"1540-7063","issue":"2","journalAbbreviation":"Integr Comp Biol","language":"en","note":"publisher: Oxford Academic","page":"273-281","source":"academic.oup.com","title":"How Truly Conserved Is the “Well-Conserved” Vertebrate Stress Response?","volume":"59","author":[{"family":"Romero","given":"L. M."},{"family":"Gormally","given":"B. M. G."}],"issued":{"date-parts":[["2019",8,1]]}}}],"schema":"https://github.com/citation-style-language/schema/raw/master/csl-citation.json"} </w:instrText>
      </w:r>
      <w:r w:rsidR="00661E81">
        <w:rPr>
          <w:rFonts w:ascii="Palatino" w:hAnsi="Palatino"/>
        </w:rPr>
        <w:fldChar w:fldCharType="separate"/>
      </w:r>
      <w:r w:rsidR="00661E81">
        <w:rPr>
          <w:rFonts w:ascii="Palatino" w:hAnsi="Palatino"/>
          <w:noProof/>
        </w:rPr>
        <w:t>(Romero and Gormally, 2019)</w:t>
      </w:r>
      <w:r w:rsidR="00661E81">
        <w:rPr>
          <w:rFonts w:ascii="Palatino" w:hAnsi="Palatino"/>
        </w:rPr>
        <w:fldChar w:fldCharType="end"/>
      </w:r>
      <w:r w:rsidR="00661E81">
        <w:rPr>
          <w:rFonts w:ascii="Palatino" w:hAnsi="Palatino"/>
        </w:rPr>
        <w:t>.</w:t>
      </w:r>
      <w:r w:rsidR="0081423C">
        <w:rPr>
          <w:rFonts w:ascii="Palatino" w:hAnsi="Palatino"/>
        </w:rPr>
        <w:t xml:space="preserve"> </w:t>
      </w:r>
      <w:r w:rsidR="00FF6052">
        <w:rPr>
          <w:rFonts w:ascii="Palatino" w:hAnsi="Palatino"/>
        </w:rPr>
        <w:t xml:space="preserve">However, this assumption is rarely directly tested and </w:t>
      </w:r>
      <w:r w:rsidR="00CC2A7E">
        <w:rPr>
          <w:rFonts w:ascii="Palatino" w:hAnsi="Palatino"/>
        </w:rPr>
        <w:t xml:space="preserve">if substantial regulation occurs in other components of the system </w:t>
      </w:r>
      <w:r w:rsidR="00CC2A7E">
        <w:rPr>
          <w:rFonts w:ascii="Palatino" w:hAnsi="Palatino"/>
        </w:rPr>
        <w:fldChar w:fldCharType="begin"/>
      </w:r>
      <w:r w:rsidR="00CC2A7E">
        <w:rPr>
          <w:rFonts w:ascii="Palatino" w:hAnsi="Palatino"/>
        </w:rPr>
        <w:instrText xml:space="preserve"> ADDIN ZOTERO_ITEM CSL_CITATION {"citationID":"dy0vTSTy","properties":{"formattedCitation":"(e.g., in tissue specific receptor density; Lattin et al., 2015)","plainCitation":"(e.g., in tissue specific receptor density; Lattin et al., 2015)","noteIndex":0},"citationItems":[{"id":71560,"uris":["http://zotero.org/users/4289944/items/6HLPRU2Y"],"uri":["http://zotero.org/users/4289944/items/6HLPRU2Y"],"itemData":{"id":71560,"type":"article-journal","abstract":"Hormone receptors are a necessary (although not sufficient) part of the process through which hormones like corticosterone create physiological responses. However, it is currently unknown to what extent receptor concentrations across different target tissues may be correlated within individual animals. In this study, we examined this question using a large dataset of radioligand binding data for glucocorticoid receptors (GRs) and mineralocorticoid receptors (MRs) in 13 different tissues in the house sparrow (Passer domesticus) (n = 72). Our data revealed that individual house sparrows tended to exhibit higher or lower receptor binding across all tissues, which could be part of what creates the physiological and behavioral syndromes associated with different hormonal profiles. However, although statistically significant, the correlations between tissues were very weak. Thus, when each tissue was independently regressed on receptor concentrations in the other tissues, multivariate analysis revealed significant relationships only for sc fat (for GR) and whole brain, hippocampus, kidney, omental fat, and sc fat (for MR). We also found significant pairwise correlations only between receptor concentrations in brain and hippocampus, and brain and kidney (both for MR). This research reveals that although there are generalized individual consistencies in GR and MR concentrations, possibly due to such factors as hormonal regulation and genetic effects, the ability of 2 different tissues to respond to the same hormonal signal appears to be affected by additional factors that remain to be identified.","container-title":"Endocrinology","DOI":"10.1210/en.2014-1811","ISSN":"0013-7227","issue":"4","journalAbbreviation":"Endocrinology","page":"1354-1361","source":"Silverchair","title":"Are Receptor Concentrations Correlated Across Tissues Within Individuals? A Case Study Examining Glucocorticoid and Mineralocorticoid Receptor Binding","title-short":"Are Receptor Concentrations Correlated Across Tissues Within Individuals?","volume":"156","author":[{"family":"Lattin","given":"Christine R."},{"family":"Keniston","given":"Daniel E."},{"family":"Reed","given":"J. Michael"},{"family":"Romero","given":"L. Michael"}],"issued":{"date-parts":[["2015",4,1]]}},"prefix":"e.g., in tissue specific receptor density; "}],"schema":"https://github.com/citation-style-language/schema/raw/master/csl-citation.json"} </w:instrText>
      </w:r>
      <w:r w:rsidR="00CC2A7E">
        <w:rPr>
          <w:rFonts w:ascii="Palatino" w:hAnsi="Palatino"/>
        </w:rPr>
        <w:fldChar w:fldCharType="separate"/>
      </w:r>
      <w:r w:rsidR="00CC2A7E">
        <w:rPr>
          <w:rFonts w:ascii="Palatino" w:hAnsi="Palatino"/>
          <w:noProof/>
        </w:rPr>
        <w:t>(e.g., in tissue specific receptor density; Lattin et al., 2015)</w:t>
      </w:r>
      <w:r w:rsidR="00CC2A7E">
        <w:rPr>
          <w:rFonts w:ascii="Palatino" w:hAnsi="Palatino"/>
        </w:rPr>
        <w:fldChar w:fldCharType="end"/>
      </w:r>
      <w:r w:rsidR="00CC2A7E">
        <w:rPr>
          <w:rFonts w:ascii="Palatino" w:hAnsi="Palatino"/>
        </w:rPr>
        <w:t xml:space="preserve"> then </w:t>
      </w:r>
      <w:r w:rsidR="00810A7D">
        <w:rPr>
          <w:rFonts w:ascii="Palatino" w:hAnsi="Palatino"/>
        </w:rPr>
        <w:t xml:space="preserve">a </w:t>
      </w:r>
      <w:r w:rsidR="000E342C">
        <w:rPr>
          <w:rFonts w:ascii="Palatino" w:hAnsi="Palatino"/>
        </w:rPr>
        <w:t>similar glucose response might require different levels of corticosterone in two different animals</w:t>
      </w:r>
      <w:r w:rsidR="00810A7D">
        <w:rPr>
          <w:rFonts w:ascii="Palatino" w:hAnsi="Palatino"/>
        </w:rPr>
        <w:t xml:space="preserve">. </w:t>
      </w:r>
      <w:r w:rsidR="00BE3E1F">
        <w:rPr>
          <w:rFonts w:ascii="Palatino" w:hAnsi="Palatino"/>
        </w:rPr>
        <w:t>Moreover, individuals may differ in their degree of within-individual variation (how tightly linked corticosterone and glucose are within the same individual when measured multiple times).</w:t>
      </w:r>
      <w:r w:rsidR="00BC78B9">
        <w:rPr>
          <w:rFonts w:ascii="Palatino" w:hAnsi="Palatino"/>
        </w:rPr>
        <w:t xml:space="preserve"> </w:t>
      </w:r>
      <w:r w:rsidR="00F24CBA">
        <w:rPr>
          <w:rFonts w:ascii="Palatino" w:hAnsi="Palatino"/>
        </w:rPr>
        <w:t xml:space="preserve">Even if corticosterone and glucose are tightly coupled within-individuals, there is no guarantee </w:t>
      </w:r>
      <w:r w:rsidR="00F24CBA">
        <w:rPr>
          <w:rFonts w:ascii="Palatino" w:hAnsi="Palatino"/>
        </w:rPr>
        <w:lastRenderedPageBreak/>
        <w:t xml:space="preserve">that within-individual trait correlations will scale to between-individual covariation </w:t>
      </w:r>
      <w:r w:rsidR="00185AB5">
        <w:rPr>
          <w:rFonts w:ascii="Palatino" w:hAnsi="Palatino"/>
        </w:rPr>
        <w:fldChar w:fldCharType="begin"/>
      </w:r>
      <w:r w:rsidR="00185AB5">
        <w:rPr>
          <w:rFonts w:ascii="Palatino" w:hAnsi="Palatino"/>
        </w:rPr>
        <w:instrText xml:space="preserve"> ADDIN ZOTERO_ITEM CSL_CITATION {"citationID":"hPG7HC6N","properties":{"formattedCitation":"(Agrawal, 2020)","plainCitation":"(Agrawal, 2020)","noteIndex":0},"citationItems":[{"id":71312,"uris":["http://zotero.org/users/4289944/items/3DHXB5TQ"],"uri":["http://zotero.org/users/4289944/items/3DHXB5TQ"],"itemData":{"id":71312,"type":"article-journal","container-title":"Ecology","DOI":"10.1002/ecy.2924","ISSN":"0012-9658, 1939-9170","issue":"2","journalAbbreviation":"Ecology","language":"en","source":"DOI.org (Crossref)","title":"A scale</w:instrText>
      </w:r>
      <w:r w:rsidR="00185AB5">
        <w:rPr>
          <w:rFonts w:ascii="Cambria Math" w:hAnsi="Cambria Math" w:cs="Cambria Math"/>
        </w:rPr>
        <w:instrText>‐</w:instrText>
      </w:r>
      <w:r w:rsidR="00185AB5">
        <w:rPr>
          <w:rFonts w:ascii="Palatino" w:hAnsi="Palatino"/>
        </w:rPr>
        <w:instrText>dependent framework for trade</w:instrText>
      </w:r>
      <w:r w:rsidR="00185AB5">
        <w:rPr>
          <w:rFonts w:ascii="Cambria Math" w:hAnsi="Cambria Math" w:cs="Cambria Math"/>
        </w:rPr>
        <w:instrText>‐</w:instrText>
      </w:r>
      <w:r w:rsidR="00185AB5">
        <w:rPr>
          <w:rFonts w:ascii="Palatino" w:hAnsi="Palatino"/>
        </w:rPr>
        <w:instrText xml:space="preserve">offs, syndromes, and specialization in organismal biology","URL":"https://onlinelibrary.wiley.com/doi/abs/10.1002/ecy.2924","volume":"101","author":[{"family":"Agrawal","given":"Anurag A."}],"accessed":{"date-parts":[["2020",11,11]]},"issued":{"date-parts":[["2020",2]]}}}],"schema":"https://github.com/citation-style-language/schema/raw/master/csl-citation.json"} </w:instrText>
      </w:r>
      <w:r w:rsidR="00185AB5">
        <w:rPr>
          <w:rFonts w:ascii="Palatino" w:hAnsi="Palatino"/>
        </w:rPr>
        <w:fldChar w:fldCharType="separate"/>
      </w:r>
      <w:r w:rsidR="00185AB5">
        <w:rPr>
          <w:rFonts w:ascii="Palatino" w:hAnsi="Palatino"/>
          <w:noProof/>
        </w:rPr>
        <w:t>(Agrawal, 2020)</w:t>
      </w:r>
      <w:r w:rsidR="00185AB5">
        <w:rPr>
          <w:rFonts w:ascii="Palatino" w:hAnsi="Palatino"/>
        </w:rPr>
        <w:fldChar w:fldCharType="end"/>
      </w:r>
      <w:r w:rsidR="00185AB5">
        <w:rPr>
          <w:rFonts w:ascii="Palatino" w:hAnsi="Palatino"/>
        </w:rPr>
        <w:t>.</w:t>
      </w:r>
    </w:p>
    <w:p w14:paraId="774A9650" w14:textId="77777777" w:rsidR="00920A91" w:rsidRDefault="003B68F0" w:rsidP="003C4490">
      <w:pPr>
        <w:rPr>
          <w:rFonts w:ascii="Palatino" w:hAnsi="Palatino"/>
        </w:rPr>
      </w:pPr>
      <w:r>
        <w:rPr>
          <w:rFonts w:ascii="Palatino" w:hAnsi="Palatino"/>
        </w:rPr>
        <w:tab/>
        <w:t xml:space="preserve">Here, we studied </w:t>
      </w:r>
      <w:r w:rsidR="00182A05">
        <w:rPr>
          <w:rFonts w:ascii="Palatino" w:hAnsi="Palatino"/>
        </w:rPr>
        <w:t>between-</w:t>
      </w:r>
      <w:r w:rsidR="00257B75">
        <w:rPr>
          <w:rFonts w:ascii="Palatino" w:hAnsi="Palatino"/>
        </w:rPr>
        <w:t xml:space="preserve"> and within-</w:t>
      </w:r>
      <w:r w:rsidR="00182A05">
        <w:rPr>
          <w:rFonts w:ascii="Palatino" w:hAnsi="Palatino"/>
        </w:rPr>
        <w:t>individual covariation</w:t>
      </w:r>
      <w:r w:rsidR="00DF041C">
        <w:rPr>
          <w:rFonts w:ascii="Palatino" w:hAnsi="Palatino"/>
        </w:rPr>
        <w:t xml:space="preserve"> in glucose and corticosterone regulation during an acute stress response</w:t>
      </w:r>
      <w:r w:rsidR="00504DB6">
        <w:rPr>
          <w:rFonts w:ascii="Palatino" w:hAnsi="Palatino"/>
        </w:rPr>
        <w:t xml:space="preserve"> in the breeding season</w:t>
      </w:r>
      <w:r w:rsidR="00DF041C">
        <w:rPr>
          <w:rFonts w:ascii="Palatino" w:hAnsi="Palatino"/>
        </w:rPr>
        <w:t xml:space="preserve"> </w:t>
      </w:r>
      <w:r w:rsidR="00504DB6">
        <w:rPr>
          <w:rFonts w:ascii="Palatino" w:hAnsi="Palatino"/>
        </w:rPr>
        <w:t>of</w:t>
      </w:r>
      <w:r w:rsidR="00DF041C">
        <w:rPr>
          <w:rFonts w:ascii="Palatino" w:hAnsi="Palatino"/>
        </w:rPr>
        <w:t xml:space="preserve"> wild tree swallows (</w:t>
      </w:r>
      <w:proofErr w:type="spellStart"/>
      <w:r w:rsidR="00DF041C">
        <w:rPr>
          <w:rFonts w:ascii="Palatino" w:hAnsi="Palatino"/>
          <w:i/>
          <w:iCs/>
        </w:rPr>
        <w:t>Tachycineta</w:t>
      </w:r>
      <w:proofErr w:type="spellEnd"/>
      <w:r w:rsidR="00DF041C">
        <w:rPr>
          <w:rFonts w:ascii="Palatino" w:hAnsi="Palatino"/>
          <w:i/>
          <w:iCs/>
        </w:rPr>
        <w:t xml:space="preserve"> bicolor</w:t>
      </w:r>
      <w:r w:rsidR="00DF041C">
        <w:rPr>
          <w:rFonts w:ascii="Palatino" w:hAnsi="Palatino"/>
        </w:rPr>
        <w:t xml:space="preserve">). </w:t>
      </w:r>
      <w:r w:rsidR="00505BF2">
        <w:rPr>
          <w:rFonts w:ascii="Palatino" w:hAnsi="Palatino"/>
        </w:rPr>
        <w:t xml:space="preserve">We measured glucose and corticosterone repeatedly at baseline and stress-induced levels for adults from four populations with different </w:t>
      </w:r>
      <w:r w:rsidR="005F333B">
        <w:rPr>
          <w:rFonts w:ascii="Palatino" w:hAnsi="Palatino"/>
        </w:rPr>
        <w:t>climate variability</w:t>
      </w:r>
      <w:r w:rsidR="00505BF2">
        <w:rPr>
          <w:rFonts w:ascii="Palatino" w:hAnsi="Palatino"/>
        </w:rPr>
        <w:t xml:space="preserve"> along with nestlings from one population. </w:t>
      </w:r>
      <w:r w:rsidR="005D0F39">
        <w:rPr>
          <w:rFonts w:ascii="Palatino" w:hAnsi="Palatino"/>
        </w:rPr>
        <w:t xml:space="preserve">In the main population, we also coupled observational data with experimental manipulations </w:t>
      </w:r>
      <w:r w:rsidR="004E16F7">
        <w:rPr>
          <w:rFonts w:ascii="Palatino" w:hAnsi="Palatino"/>
        </w:rPr>
        <w:t>that directly increased</w:t>
      </w:r>
      <w:r w:rsidR="005D0F39">
        <w:rPr>
          <w:rFonts w:ascii="Palatino" w:hAnsi="Palatino"/>
        </w:rPr>
        <w:t xml:space="preserve"> circulating corticosterone in adults and nestlings to determine whether there was a causal effect of additional corticosterone on subsequent glucose levels. </w:t>
      </w:r>
    </w:p>
    <w:p w14:paraId="69B46894" w14:textId="15A92459" w:rsidR="00C8161F" w:rsidRDefault="00660D93" w:rsidP="00920A91">
      <w:pPr>
        <w:ind w:firstLine="720"/>
        <w:rPr>
          <w:rFonts w:ascii="Palatino" w:hAnsi="Palatino"/>
        </w:rPr>
      </w:pPr>
      <w:r>
        <w:rPr>
          <w:rFonts w:ascii="Palatino" w:hAnsi="Palatino"/>
        </w:rPr>
        <w:t xml:space="preserve">We first predicted that glucose and corticosterone would be </w:t>
      </w:r>
      <w:r w:rsidR="00BC78B9">
        <w:rPr>
          <w:rFonts w:ascii="Palatino" w:hAnsi="Palatino"/>
        </w:rPr>
        <w:t xml:space="preserve">relatively </w:t>
      </w:r>
      <w:r w:rsidR="004E16F7">
        <w:rPr>
          <w:rFonts w:ascii="Palatino" w:hAnsi="Palatino"/>
        </w:rPr>
        <w:t xml:space="preserve">low in baseline samples, elevated in stress-induced samples, and highest in samples where </w:t>
      </w:r>
      <w:r w:rsidR="00A525CC">
        <w:rPr>
          <w:rFonts w:ascii="Palatino" w:hAnsi="Palatino"/>
        </w:rPr>
        <w:t>corticosterone</w:t>
      </w:r>
      <w:r w:rsidR="004E16F7">
        <w:rPr>
          <w:rFonts w:ascii="Palatino" w:hAnsi="Palatino"/>
        </w:rPr>
        <w:t xml:space="preserve"> was experimentally elevated. </w:t>
      </w:r>
      <w:r w:rsidR="002B4D62">
        <w:rPr>
          <w:rFonts w:ascii="Palatino" w:hAnsi="Palatino"/>
        </w:rPr>
        <w:t xml:space="preserve">Next, we </w:t>
      </w:r>
      <w:r w:rsidR="00DE7214">
        <w:rPr>
          <w:rFonts w:ascii="Palatino" w:hAnsi="Palatino"/>
        </w:rPr>
        <w:t xml:space="preserve">predicted that if variation in corticosterone levels is the direct cause of glucose elevation, then </w:t>
      </w:r>
      <w:r w:rsidR="002B4D62">
        <w:rPr>
          <w:rFonts w:ascii="Palatino" w:hAnsi="Palatino"/>
        </w:rPr>
        <w:t xml:space="preserve">individual variation in circulating corticosterone and in the magnitude of the natural or experimental increase in </w:t>
      </w:r>
      <w:r w:rsidR="00146280">
        <w:rPr>
          <w:rFonts w:ascii="Palatino" w:hAnsi="Palatino"/>
        </w:rPr>
        <w:t xml:space="preserve">corticosterone would be correlated with glucose levels or the increase in glucose levels over </w:t>
      </w:r>
      <w:r w:rsidR="005E658E">
        <w:rPr>
          <w:rFonts w:ascii="Palatino" w:hAnsi="Palatino"/>
        </w:rPr>
        <w:t>the</w:t>
      </w:r>
      <w:r w:rsidR="00146280">
        <w:rPr>
          <w:rFonts w:ascii="Palatino" w:hAnsi="Palatino"/>
        </w:rPr>
        <w:t xml:space="preserve"> same time period. Alternatively, </w:t>
      </w:r>
      <w:r w:rsidR="00AA1AB4">
        <w:rPr>
          <w:rFonts w:ascii="Palatino" w:hAnsi="Palatino"/>
        </w:rPr>
        <w:t>if</w:t>
      </w:r>
      <w:r w:rsidR="00BA31B2">
        <w:rPr>
          <w:rFonts w:ascii="Palatino" w:hAnsi="Palatino"/>
        </w:rPr>
        <w:t xml:space="preserve"> </w:t>
      </w:r>
      <w:r w:rsidR="0006621F">
        <w:rPr>
          <w:rFonts w:ascii="Palatino" w:hAnsi="Palatino"/>
        </w:rPr>
        <w:t xml:space="preserve">glucose and corticosterone regulation </w:t>
      </w:r>
      <w:r w:rsidR="00C874E1">
        <w:rPr>
          <w:rFonts w:ascii="Palatino" w:hAnsi="Palatino"/>
        </w:rPr>
        <w:t>do not covary</w:t>
      </w:r>
      <w:r w:rsidR="0006621F">
        <w:rPr>
          <w:rFonts w:ascii="Palatino" w:hAnsi="Palatino"/>
        </w:rPr>
        <w:t xml:space="preserve">, it would suggest </w:t>
      </w:r>
      <w:r w:rsidR="00C874E1">
        <w:rPr>
          <w:rFonts w:ascii="Palatino" w:hAnsi="Palatino"/>
        </w:rPr>
        <w:t>that</w:t>
      </w:r>
      <w:r w:rsidR="0006621F">
        <w:rPr>
          <w:rFonts w:ascii="Palatino" w:hAnsi="Palatino"/>
        </w:rPr>
        <w:t xml:space="preserve"> these two </w:t>
      </w:r>
      <w:r w:rsidR="003466CD">
        <w:rPr>
          <w:rFonts w:ascii="Palatino" w:hAnsi="Palatino"/>
        </w:rPr>
        <w:t xml:space="preserve">aspects of the acute stress response </w:t>
      </w:r>
      <w:r w:rsidR="00C874E1">
        <w:rPr>
          <w:rFonts w:ascii="Palatino" w:hAnsi="Palatino"/>
        </w:rPr>
        <w:t xml:space="preserve">can be regulated relatively </w:t>
      </w:r>
      <w:r w:rsidR="007F064B">
        <w:rPr>
          <w:rFonts w:ascii="Palatino" w:hAnsi="Palatino"/>
        </w:rPr>
        <w:t>independently</w:t>
      </w:r>
      <w:r w:rsidR="00257B75">
        <w:rPr>
          <w:rFonts w:ascii="Palatino" w:hAnsi="Palatino"/>
        </w:rPr>
        <w:t xml:space="preserve"> or that their link depends critical</w:t>
      </w:r>
      <w:r w:rsidR="005B4940">
        <w:rPr>
          <w:rFonts w:ascii="Palatino" w:hAnsi="Palatino"/>
        </w:rPr>
        <w:t>ly</w:t>
      </w:r>
      <w:r w:rsidR="00257B75">
        <w:rPr>
          <w:rFonts w:ascii="Palatino" w:hAnsi="Palatino"/>
        </w:rPr>
        <w:t xml:space="preserve"> on additional </w:t>
      </w:r>
      <w:r w:rsidR="00DA1B4A">
        <w:rPr>
          <w:rFonts w:ascii="Palatino" w:hAnsi="Palatino"/>
        </w:rPr>
        <w:t>unmeasured</w:t>
      </w:r>
      <w:r w:rsidR="00257B75">
        <w:rPr>
          <w:rFonts w:ascii="Palatino" w:hAnsi="Palatino"/>
        </w:rPr>
        <w:t xml:space="preserve"> traits (e.g., nutritional state)</w:t>
      </w:r>
      <w:r w:rsidR="007F064B">
        <w:rPr>
          <w:rFonts w:ascii="Palatino" w:hAnsi="Palatino"/>
        </w:rPr>
        <w:t xml:space="preserve">. </w:t>
      </w:r>
      <w:r w:rsidR="00810F39">
        <w:rPr>
          <w:rFonts w:ascii="Palatino" w:hAnsi="Palatino"/>
        </w:rPr>
        <w:t xml:space="preserve">Finally, using a subset of individuals that were measured multiple times, we assessed the degree to which corticosterone and glucose covaried within-individuals. </w:t>
      </w:r>
    </w:p>
    <w:p w14:paraId="04DF9079" w14:textId="0C3FB0BE" w:rsidR="005A2FA5" w:rsidRPr="00465B9D" w:rsidRDefault="00C8161F" w:rsidP="003C4490">
      <w:pPr>
        <w:rPr>
          <w:rFonts w:ascii="Palatino" w:hAnsi="Palatino"/>
        </w:rPr>
      </w:pPr>
      <w:r>
        <w:rPr>
          <w:rFonts w:ascii="Palatino" w:hAnsi="Palatino"/>
        </w:rPr>
        <w:tab/>
      </w:r>
      <w:r w:rsidR="005528A7">
        <w:rPr>
          <w:rFonts w:ascii="Palatino" w:hAnsi="Palatino"/>
        </w:rPr>
        <w:t xml:space="preserve"> </w:t>
      </w:r>
      <w:r w:rsidR="00670EA3">
        <w:rPr>
          <w:rFonts w:ascii="Palatino" w:hAnsi="Palatino"/>
        </w:rPr>
        <w:tab/>
      </w:r>
      <w:r w:rsidR="00D968F3" w:rsidRPr="00D8048F">
        <w:rPr>
          <w:rFonts w:ascii="Palatino" w:hAnsi="Palatino"/>
        </w:rPr>
        <w:tab/>
      </w:r>
    </w:p>
    <w:p w14:paraId="5B9B6FEA" w14:textId="7EA74ED5" w:rsidR="005A2FA5" w:rsidRDefault="005A2FA5" w:rsidP="003C4490">
      <w:pPr>
        <w:rPr>
          <w:rFonts w:ascii="Palatino" w:hAnsi="Palatino"/>
          <w:b/>
          <w:bCs/>
        </w:rPr>
      </w:pPr>
      <w:r>
        <w:rPr>
          <w:rFonts w:ascii="Palatino" w:hAnsi="Palatino"/>
          <w:b/>
          <w:bCs/>
        </w:rPr>
        <w:t>METHODS</w:t>
      </w:r>
    </w:p>
    <w:p w14:paraId="73883045" w14:textId="1BB463C8" w:rsidR="00D968F3" w:rsidRDefault="00D968F3" w:rsidP="003C4490">
      <w:pPr>
        <w:rPr>
          <w:rFonts w:ascii="Palatino" w:hAnsi="Palatino"/>
          <w:b/>
          <w:bCs/>
        </w:rPr>
      </w:pPr>
    </w:p>
    <w:p w14:paraId="7264AE98" w14:textId="473D70C8" w:rsidR="00D968F3" w:rsidRDefault="00E10827" w:rsidP="003C4490">
      <w:pPr>
        <w:rPr>
          <w:rFonts w:ascii="Palatino" w:hAnsi="Palatino"/>
          <w:i/>
          <w:iCs/>
        </w:rPr>
      </w:pPr>
      <w:r>
        <w:rPr>
          <w:rFonts w:ascii="Palatino" w:hAnsi="Palatino"/>
          <w:i/>
          <w:iCs/>
        </w:rPr>
        <w:t>General Field Methods</w:t>
      </w:r>
    </w:p>
    <w:p w14:paraId="1B1C81E6" w14:textId="1D7C2EC2" w:rsidR="00E10827" w:rsidRDefault="00E10827" w:rsidP="003C4490">
      <w:pPr>
        <w:rPr>
          <w:rFonts w:ascii="Palatino" w:hAnsi="Palatino"/>
          <w:i/>
          <w:iCs/>
        </w:rPr>
      </w:pPr>
    </w:p>
    <w:p w14:paraId="4A1CB106" w14:textId="4E5B5583" w:rsidR="009600E7" w:rsidRDefault="00B868DA" w:rsidP="003C4490">
      <w:pPr>
        <w:rPr>
          <w:rFonts w:ascii="Palatino" w:hAnsi="Palatino"/>
        </w:rPr>
      </w:pPr>
      <w:r>
        <w:rPr>
          <w:rFonts w:ascii="Palatino" w:hAnsi="Palatino"/>
        </w:rPr>
        <w:tab/>
        <w:t>We studied tree swallows breeding near Ithaca, New York, USA (</w:t>
      </w:r>
      <w:r w:rsidR="00DB6521">
        <w:rPr>
          <w:rFonts w:ascii="Palatino" w:hAnsi="Palatino"/>
        </w:rPr>
        <w:t>42.4</w:t>
      </w:r>
      <w:r w:rsidR="00DB6521">
        <w:rPr>
          <w:rFonts w:ascii="Palatino" w:hAnsi="Palatino"/>
        </w:rPr>
        <w:sym w:font="Symbol" w:char="F0B0"/>
      </w:r>
      <w:r w:rsidR="00DB6521">
        <w:rPr>
          <w:rFonts w:ascii="Palatino" w:hAnsi="Palatino"/>
        </w:rPr>
        <w:t>N, 76.5</w:t>
      </w:r>
      <w:r w:rsidR="00DB6521">
        <w:rPr>
          <w:rFonts w:ascii="Palatino" w:hAnsi="Palatino"/>
        </w:rPr>
        <w:sym w:font="Symbol" w:char="F0B0"/>
      </w:r>
      <w:r w:rsidR="00DB6521">
        <w:rPr>
          <w:rFonts w:ascii="Palatino" w:hAnsi="Palatino"/>
        </w:rPr>
        <w:t xml:space="preserve">W) from </w:t>
      </w:r>
      <w:r w:rsidR="0014136A">
        <w:rPr>
          <w:rFonts w:ascii="Palatino" w:hAnsi="Palatino"/>
        </w:rPr>
        <w:t xml:space="preserve">2016-2019. </w:t>
      </w:r>
      <w:r w:rsidR="00A00C50">
        <w:rPr>
          <w:rFonts w:ascii="Palatino" w:hAnsi="Palatino"/>
        </w:rPr>
        <w:t>In each year, we monitored nest boxes using established protocols for this population</w:t>
      </w:r>
      <w:r w:rsidR="00081D6C">
        <w:rPr>
          <w:rFonts w:ascii="Palatino" w:hAnsi="Palatino"/>
        </w:rPr>
        <w:t xml:space="preserve"> </w:t>
      </w:r>
      <w:r w:rsidR="00A00C50">
        <w:rPr>
          <w:rFonts w:ascii="Palatino" w:hAnsi="Palatino"/>
        </w:rPr>
        <w:fldChar w:fldCharType="begin"/>
      </w:r>
      <w:r w:rsidR="00A00C50">
        <w:rPr>
          <w:rFonts w:ascii="Palatino" w:hAnsi="Palatino"/>
        </w:rPr>
        <w:instrText xml:space="preserve"> ADDIN ZOTERO_ITEM CSL_CITATION {"citationID":"9vLQJCTr","properties":{"formattedCitation":"(Winkler et al., 2020)","plainCitation":"(Winkler et al., 2020)","noteIndex":0},"citationItems":[{"id":71121,"uris":["http://zotero.org/users/4289944/items/34WR84BQ"],"uri":["http://zotero.org/users/4289944/items/34WR84BQ"],"itemData":{"id":71121,"type":"article-journal","abstract":"Animals must balance various costs and benefits when deciding when to breed. The costs and benefits of breeding at different times have received much attention, but most studies have been limited to investigating short-term season-to-season fitness effects. However, breeding early, versus late, in a season may influence lifetime fitness over many years, trading off in complex ways across the breeder’s lifespan. In this study, we examined the complete life histories of 867 female tree swallows (Tachycineta bicolor) breeding in Ithaca, New York, between 2002 and 2016. Earlier breeders outperformed later breeders in short-term measures of reproductive output and offspring quality. Though there were weak indications that females paid long-term future survival costs for breeding early, lifetime fledgling output was markedly higher overall in early-breeding birds. Importantly, older females breeding later in the season did not experience compensating life history advantages that suggested an alternative equal-fitness breeding strategy. Rather, most or all of the swallows appear to be breeding as early as they can, and differences in lay dates appear to be determined primarily by differences in individual quality or condition. Lay date had a significant repeatability across breeding attempts by the same female, and the first lay date of females fledged in our population was strongly influenced by the first lay date of their mothers, indicating the potential for ongoing selection on lay date. By examining performance over the entire lifespan of a large number of individuals, we were able to clarify the relationship between timing of breeding and fitness and gain new insight into the sources of variability in this important life history trait.","container-title":"Ecology","DOI":"10.1002/ecy.3109","ISSN":"1939-9170","issue":"9","language":"en","note":"_eprint: https://esajournals.onlinelibrary.wiley.com/doi/pdf/10.1002/ecy.3109","page":"e03109","source":"Wiley Online Library","title":"Full lifetime perspectives on the costs and benefits of lay-date variation in tree swallows","volume":"101","author":[{"family":"Winkler","given":"David W"},{"family":"Hallinger","given":"Kelly K."},{"family":"Pegan","given":"Teresa M."},{"family":"Taff","given":"Conor C."},{"family":"Verhoeven","given":"Mo A."},{"family":"Oordt","given":"David Chang","dropping-particle":"van"},{"family":"Stager","given":"Maria"},{"family":"Uehling","given":"Jennifer J."},{"family":"Vitousek","given":"Maren N."},{"family":"Andersen","given":"Michael J."},{"family":"Ardia","given":"Daniel R."},{"family":"Belmaker","given":"Amos"},{"family":"Ferretti","given":"Valentina"},{"family":"Forsman","given":"Anna M."},{"family":"Gaul","given":"Jennifer R."},{"family":"Llambias","given":"Paulo E."},{"family":"Orzechowski","given":"Sophia C."},{"family":"Shipley","given":"Jeremy Ryan"},{"family":"Wilson","given":"Maya"},{"family":"Yoon","given":"Hyun Seok"}],"issued":{"date-parts":[["2020"]]}}}],"schema":"https://github.com/citation-style-language/schema/raw/master/csl-citation.json"} </w:instrText>
      </w:r>
      <w:r w:rsidR="00A00C50">
        <w:rPr>
          <w:rFonts w:ascii="Palatino" w:hAnsi="Palatino"/>
        </w:rPr>
        <w:fldChar w:fldCharType="separate"/>
      </w:r>
      <w:r w:rsidR="00540233">
        <w:rPr>
          <w:rFonts w:ascii="Palatino" w:hAnsi="Palatino"/>
          <w:noProof/>
        </w:rPr>
        <w:t>(Winkler et al., 2020)</w:t>
      </w:r>
      <w:r w:rsidR="00A00C50">
        <w:rPr>
          <w:rFonts w:ascii="Palatino" w:hAnsi="Palatino"/>
        </w:rPr>
        <w:fldChar w:fldCharType="end"/>
      </w:r>
      <w:r w:rsidR="00A00C50">
        <w:rPr>
          <w:rFonts w:ascii="Palatino" w:hAnsi="Palatino"/>
        </w:rPr>
        <w:t xml:space="preserve">. </w:t>
      </w:r>
      <w:r w:rsidR="003A3146">
        <w:rPr>
          <w:rFonts w:ascii="Palatino" w:hAnsi="Palatino"/>
        </w:rPr>
        <w:t>Adult females were captured</w:t>
      </w:r>
      <w:r w:rsidR="005660F9">
        <w:rPr>
          <w:rFonts w:ascii="Palatino" w:hAnsi="Palatino"/>
        </w:rPr>
        <w:t xml:space="preserve"> at the nest box</w:t>
      </w:r>
      <w:r w:rsidR="003A3146">
        <w:rPr>
          <w:rFonts w:ascii="Palatino" w:hAnsi="Palatino"/>
        </w:rPr>
        <w:t xml:space="preserve"> up to three times each breeding season (1-2 times during incubation and 1-2 times after nestlings had hatched). Adult males were typically captured once per year 3-8 days after nestlings had hatched. Nestlings were </w:t>
      </w:r>
      <w:r w:rsidR="00DF5F03">
        <w:rPr>
          <w:rFonts w:ascii="Palatino" w:hAnsi="Palatino"/>
        </w:rPr>
        <w:t>sampled</w:t>
      </w:r>
      <w:r w:rsidR="003A3146">
        <w:rPr>
          <w:rFonts w:ascii="Palatino" w:hAnsi="Palatino"/>
        </w:rPr>
        <w:t xml:space="preserve"> on days 12 and 15 </w:t>
      </w:r>
      <w:r w:rsidR="00AF37A6">
        <w:rPr>
          <w:rFonts w:ascii="Palatino" w:hAnsi="Palatino"/>
        </w:rPr>
        <w:t>after hatching.</w:t>
      </w:r>
      <w:r w:rsidR="00460B71">
        <w:rPr>
          <w:rFonts w:ascii="Palatino" w:hAnsi="Palatino"/>
        </w:rPr>
        <w:t xml:space="preserve"> All adults were captured between 6 a.m. and 10 a.m.</w:t>
      </w:r>
      <w:r w:rsidR="00C40202">
        <w:rPr>
          <w:rFonts w:ascii="Palatino" w:hAnsi="Palatino"/>
        </w:rPr>
        <w:t xml:space="preserve"> and nestlings were sampled between 12 p.m. and 3 p.m.</w:t>
      </w:r>
      <w:r w:rsidR="00460B71">
        <w:rPr>
          <w:rFonts w:ascii="Palatino" w:hAnsi="Palatino"/>
        </w:rPr>
        <w:t xml:space="preserve"> to limit variation in physiological measurements associated with circadian patterns.</w:t>
      </w:r>
    </w:p>
    <w:p w14:paraId="33A095A7" w14:textId="6F0882C1" w:rsidR="00D22D76" w:rsidRDefault="002C3D10" w:rsidP="00CD6B89">
      <w:pPr>
        <w:ind w:firstLine="720"/>
        <w:rPr>
          <w:rFonts w:ascii="Palatino" w:hAnsi="Palatino"/>
        </w:rPr>
      </w:pPr>
      <w:r>
        <w:rPr>
          <w:rFonts w:ascii="Palatino" w:hAnsi="Palatino"/>
        </w:rPr>
        <w:t xml:space="preserve">At each </w:t>
      </w:r>
      <w:r w:rsidR="000365BE">
        <w:rPr>
          <w:rFonts w:ascii="Palatino" w:hAnsi="Palatino"/>
        </w:rPr>
        <w:t xml:space="preserve">capture, we took </w:t>
      </w:r>
      <w:r w:rsidR="00692AD3">
        <w:rPr>
          <w:rFonts w:ascii="Palatino" w:hAnsi="Palatino"/>
        </w:rPr>
        <w:t>a measurement of individual mass to the nearest 0.25 grams and</w:t>
      </w:r>
      <w:r w:rsidR="009600E7">
        <w:rPr>
          <w:rFonts w:ascii="Palatino" w:hAnsi="Palatino"/>
        </w:rPr>
        <w:t xml:space="preserve"> added a unique USGS aluminum band to any individual that was not previously banded. </w:t>
      </w:r>
      <w:r w:rsidR="008279F6">
        <w:rPr>
          <w:rFonts w:ascii="Palatino" w:hAnsi="Palatino"/>
        </w:rPr>
        <w:t>For most captures, we</w:t>
      </w:r>
      <w:r w:rsidR="00305D1C">
        <w:rPr>
          <w:rFonts w:ascii="Palatino" w:hAnsi="Palatino"/>
        </w:rPr>
        <w:t xml:space="preserve"> took a series of blood samples</w:t>
      </w:r>
      <w:r w:rsidR="00D24099">
        <w:rPr>
          <w:rFonts w:ascii="Palatino" w:hAnsi="Palatino"/>
        </w:rPr>
        <w:t xml:space="preserve"> by brachial venipuncture to measure corticosterone and glucose</w:t>
      </w:r>
      <w:r w:rsidR="00305D1C">
        <w:rPr>
          <w:rFonts w:ascii="Palatino" w:hAnsi="Palatino"/>
        </w:rPr>
        <w:t xml:space="preserve">. First, </w:t>
      </w:r>
      <w:r w:rsidR="005F4644">
        <w:rPr>
          <w:rFonts w:ascii="Palatino" w:hAnsi="Palatino"/>
        </w:rPr>
        <w:t xml:space="preserve">we collected a baseline sample within 2 minutes of disturbance (&lt; 70 </w:t>
      </w:r>
      <w:r w:rsidR="005F4644">
        <w:rPr>
          <w:rFonts w:ascii="Palatino" w:hAnsi="Palatino"/>
        </w:rPr>
        <w:sym w:font="Symbol" w:char="F06D"/>
      </w:r>
      <w:r w:rsidR="005F4644">
        <w:rPr>
          <w:rFonts w:ascii="Palatino" w:hAnsi="Palatino"/>
        </w:rPr>
        <w:t xml:space="preserve">l). </w:t>
      </w:r>
      <w:r w:rsidR="00D24099">
        <w:rPr>
          <w:rFonts w:ascii="Palatino" w:hAnsi="Palatino"/>
        </w:rPr>
        <w:t xml:space="preserve">After 30 minutes, we </w:t>
      </w:r>
      <w:r w:rsidR="001D099B">
        <w:rPr>
          <w:rFonts w:ascii="Palatino" w:hAnsi="Palatino"/>
        </w:rPr>
        <w:t xml:space="preserve">collected a stress-induced blood sample (&lt; 30 </w:t>
      </w:r>
      <w:r w:rsidR="001D099B">
        <w:rPr>
          <w:rFonts w:ascii="Palatino" w:hAnsi="Palatino"/>
        </w:rPr>
        <w:sym w:font="Symbol" w:char="F06D"/>
      </w:r>
      <w:r w:rsidR="001D099B">
        <w:rPr>
          <w:rFonts w:ascii="Palatino" w:hAnsi="Palatino"/>
        </w:rPr>
        <w:t xml:space="preserve">l). </w:t>
      </w:r>
      <w:r w:rsidR="002C5653">
        <w:rPr>
          <w:rFonts w:ascii="Palatino" w:hAnsi="Palatino"/>
        </w:rPr>
        <w:t xml:space="preserve">For a subset of adults, </w:t>
      </w:r>
      <w:r w:rsidR="00101862">
        <w:rPr>
          <w:rFonts w:ascii="Palatino" w:hAnsi="Palatino"/>
        </w:rPr>
        <w:t>i</w:t>
      </w:r>
      <w:r w:rsidR="001D099B">
        <w:rPr>
          <w:rFonts w:ascii="Palatino" w:hAnsi="Palatino"/>
        </w:rPr>
        <w:t xml:space="preserve">mmediately after the stress-induced sample, </w:t>
      </w:r>
      <w:r w:rsidR="00BC7E55">
        <w:rPr>
          <w:rFonts w:ascii="Palatino" w:hAnsi="Palatino"/>
        </w:rPr>
        <w:t xml:space="preserve">we manipulated the course of the stress-response by </w:t>
      </w:r>
      <w:r w:rsidR="00920A91">
        <w:rPr>
          <w:rFonts w:ascii="Palatino" w:hAnsi="Palatino"/>
        </w:rPr>
        <w:t>injecting</w:t>
      </w:r>
      <w:r w:rsidR="00BC7E55">
        <w:rPr>
          <w:rFonts w:ascii="Palatino" w:hAnsi="Palatino"/>
        </w:rPr>
        <w:t xml:space="preserve"> Cortrosyn and collected a final blood sample 30 minutes later (&lt; 30 </w:t>
      </w:r>
      <w:r w:rsidR="00BC7E55">
        <w:rPr>
          <w:rFonts w:ascii="Palatino" w:hAnsi="Palatino"/>
        </w:rPr>
        <w:sym w:font="Symbol" w:char="F06D"/>
      </w:r>
      <w:r w:rsidR="00BC7E55">
        <w:rPr>
          <w:rFonts w:ascii="Palatino" w:hAnsi="Palatino"/>
        </w:rPr>
        <w:t>l; see details below).</w:t>
      </w:r>
      <w:r w:rsidR="00C43E76">
        <w:rPr>
          <w:rFonts w:ascii="Palatino" w:hAnsi="Palatino"/>
        </w:rPr>
        <w:t xml:space="preserve"> We performed the same manipulation on nestlings, except in the case of nestlings the </w:t>
      </w:r>
      <w:r w:rsidR="00D86443">
        <w:rPr>
          <w:rFonts w:ascii="Palatino" w:hAnsi="Palatino"/>
        </w:rPr>
        <w:t>Cortrosyn sample was collected on a separate day from the baseline and stress-induced sample (see below).</w:t>
      </w:r>
    </w:p>
    <w:p w14:paraId="2088200A" w14:textId="1BD0F639" w:rsidR="00556D16" w:rsidRDefault="00D22D76" w:rsidP="003C4490">
      <w:pPr>
        <w:rPr>
          <w:rFonts w:ascii="Palatino" w:hAnsi="Palatino"/>
        </w:rPr>
      </w:pPr>
      <w:r>
        <w:rPr>
          <w:rFonts w:ascii="Palatino" w:hAnsi="Palatino"/>
        </w:rPr>
        <w:lastRenderedPageBreak/>
        <w:tab/>
        <w:t>We measured glucose from baseline, stress-induced, and post-</w:t>
      </w:r>
      <w:r w:rsidR="00585651">
        <w:rPr>
          <w:rFonts w:ascii="Palatino" w:hAnsi="Palatino"/>
        </w:rPr>
        <w:t>C</w:t>
      </w:r>
      <w:r>
        <w:rPr>
          <w:rFonts w:ascii="Palatino" w:hAnsi="Palatino"/>
        </w:rPr>
        <w:t>ortrosyn blood samples at the time</w:t>
      </w:r>
      <w:r w:rsidR="007E05DF">
        <w:rPr>
          <w:rFonts w:ascii="Palatino" w:hAnsi="Palatino"/>
        </w:rPr>
        <w:t xml:space="preserve"> of</w:t>
      </w:r>
      <w:r>
        <w:rPr>
          <w:rFonts w:ascii="Palatino" w:hAnsi="Palatino"/>
        </w:rPr>
        <w:t xml:space="preserve"> collection using a handheld glucose meter and test strips (</w:t>
      </w:r>
      <w:proofErr w:type="spellStart"/>
      <w:r w:rsidR="001E0419">
        <w:rPr>
          <w:rFonts w:ascii="Palatino" w:hAnsi="Palatino"/>
        </w:rPr>
        <w:t>FreeStyle</w:t>
      </w:r>
      <w:proofErr w:type="spellEnd"/>
      <w:r w:rsidR="001E0419">
        <w:rPr>
          <w:rFonts w:ascii="Palatino" w:hAnsi="Palatino"/>
        </w:rPr>
        <w:t xml:space="preserve">, </w:t>
      </w:r>
      <w:r>
        <w:rPr>
          <w:rFonts w:ascii="Palatino" w:hAnsi="Palatino"/>
        </w:rPr>
        <w:t xml:space="preserve">Abbott Diabetes Care, Alameda, CA, USA). </w:t>
      </w:r>
      <w:r w:rsidR="005125CF">
        <w:rPr>
          <w:rFonts w:ascii="Palatino" w:hAnsi="Palatino"/>
        </w:rPr>
        <w:t xml:space="preserve">Similar devices have been used in previous studies of wild birds </w:t>
      </w:r>
      <w:r w:rsidR="005125CF">
        <w:rPr>
          <w:rFonts w:ascii="Palatino" w:hAnsi="Palatino"/>
        </w:rPr>
        <w:fldChar w:fldCharType="begin"/>
      </w:r>
      <w:r w:rsidR="005125CF">
        <w:rPr>
          <w:rFonts w:ascii="Palatino" w:hAnsi="Palatino"/>
        </w:rPr>
        <w:instrText xml:space="preserve"> ADDIN ZOTERO_ITEM CSL_CITATION {"citationID":"RX9DEIdm","properties":{"formattedCitation":"(Clinchy et al., 2004; Malisch et al., 2018)","plainCitation":"(Clinchy et al., 2004; Malisch et al., 2018)","noteIndex":0},"citationItems":[{"id":36212,"uris":["http://zotero.org/users/4289944/items/QLZKIQXS"],"uri":["http://zotero.org/users/4289944/items/QLZKIQXS"],"itemData":{"id":36212,"type":"article-journal","abstract":"The never-ending tension between finding food and avoiding predators may be the most universal natural stressor wild animals experience. The 'chronic stress' hypothesis predicts: (i) an animal's stress profile will be a simultaneous function of food and predator pressures given the aforesaid tension; and (ii) these inseparable effects on physiology will produce inseparable effects on demography because of the resulting adverse health effects. This hypothesis was originally proposed to explain synergistic (inseparable) food and predator effects on demography in snowshoe hares (Lepus americanus). We conducted a 2 x 2, manipulative food addition plus natural predator reduction experiment on song sparrows (Melospiza melodia) that was, to our knowledge, the first to demonstrate comparable synergistic effects in a bird: added food and lower predator pressure in combination produced an increase in annual reproductive success almost double that expected from an additive model. Here we report the predicted simultaneous food and predator effects on measures of chronic stress in the context of the same experiment: birds at unfed, high predator pressure (HPP) sites had the highest stress levels; those at either unfed or HPP sites showed intermediate levels; and fed birds at low predator pressure sites had the lowest stress levels.","container-title":"Proc Biol Sci","DOI":"10.1098/rspb.2004.2913","ISSN":"0962-8452 (Print) 0962-8452 (Linking)","issue":"1556","page":"2473-9","title":"Balancing food and predator pressure induces chronic stress in songbirds","volume":"271","author":[{"family":"Clinchy","given":"M."},{"family":"Zanette","given":"L."},{"family":"Boonstra","given":"R."},{"family":"Wingfield","given":"J. C."},{"family":"Smith","given":"J. N."}],"issued":{"date-parts":[["2004",12,7]]}}},{"id":34769,"uris":["http://zotero.org/users/4289944/items/EUUTUCS2"],"uri":["http://zotero.org/users/4289944/items/EUUTUCS2"],"itemData":{"id":34769,"type":"article-journal","abstract":"Organisms experience stressors, and the physiological response to these stressors is highly conserved. Acute stress activates both the sympathetic nervous system and the hypothalamic-pituitary-adrenal axis, increasing epinephrine, norepinephrine, and glucocorticoids, collectively promoting glucose mobilization. While this is well characterized in mammals, the hyperglycemic response to stress in avian and nonavian reptiles has received less attention. A number of factors, ranging from time of day to blood loss, are reported to influence the extent to which acute stress leads to hyperglycemia in birds. Here we characterized the glycemic response to acute handling stress in two species of free-living sparrows: white-throated sparrows (WTSPs: Zonotrichia albicollis) in St. Mary's County, Maryland, and white-crowned sparrows (WCSPs: Zonotrichia leucophrys) in Tioga Pass Meadow, California. We validated a novel technique for rapid field measurement of glucose using a human blood glucose meter, FreeStyle Lite. As expected, acute handling stress elevated blood glucose at both 15 and 30 min postcapture as compared to baseline for both WTSPs and WCSPs. In addition, handling for 30 min without bleeding had the same hyperglycemic effect as handling with serial bleeds in WCSPs. Finally, body condition that was measured as abdominal fat score predicted stress-induced blood glucose in WTSPs but not in WCSPs. Our results are consistent with the mammalian literature on acute stress and energy mobilization, and we introduce a new field technique for avian field biologists.","container-title":"Physiol Biochem Zool","DOI":"10.1086/698536","ISSN":"1537-5293 (Electronic) 1522-2152 (Linking)","issue":"4","page":"943-949","title":"Stress-Induced Hyperglycemia in White-Throated and White-Crowned Sparrows: A New Technique for Rapid Glucose Measurement in the Field","volume":"91","author":[{"family":"Malisch","given":"J. L."},{"family":"Bennett","given":"D. J."},{"family":"Davidson","given":"B. A."},{"family":"Wenker","given":"E. E."},{"family":"Suzich","given":"R. N."},{"family":"Johnson","given":"E. E."}],"issued":{"date-parts":[["2018",8]]}}}],"schema":"https://github.com/citation-style-language/schema/raw/master/csl-citation.json"} </w:instrText>
      </w:r>
      <w:r w:rsidR="005125CF">
        <w:rPr>
          <w:rFonts w:ascii="Palatino" w:hAnsi="Palatino"/>
        </w:rPr>
        <w:fldChar w:fldCharType="separate"/>
      </w:r>
      <w:r w:rsidR="00540233">
        <w:rPr>
          <w:rFonts w:ascii="Palatino" w:hAnsi="Palatino"/>
          <w:noProof/>
        </w:rPr>
        <w:t>(Clinchy et al., 2004; Malisch et al., 2018)</w:t>
      </w:r>
      <w:r w:rsidR="005125CF">
        <w:rPr>
          <w:rFonts w:ascii="Palatino" w:hAnsi="Palatino"/>
        </w:rPr>
        <w:fldChar w:fldCharType="end"/>
      </w:r>
      <w:r w:rsidR="005125CF">
        <w:rPr>
          <w:rFonts w:ascii="Palatino" w:hAnsi="Palatino"/>
        </w:rPr>
        <w:t>, and this device</w:t>
      </w:r>
      <w:r w:rsidR="00E13FA8">
        <w:rPr>
          <w:rFonts w:ascii="Palatino" w:hAnsi="Palatino"/>
        </w:rPr>
        <w:t xml:space="preserve"> was previously validated </w:t>
      </w:r>
      <w:r w:rsidR="005125CF">
        <w:rPr>
          <w:rFonts w:ascii="Palatino" w:hAnsi="Palatino"/>
        </w:rPr>
        <w:t>to provide</w:t>
      </w:r>
      <w:r w:rsidR="00E13FA8">
        <w:rPr>
          <w:rFonts w:ascii="Palatino" w:hAnsi="Palatino"/>
        </w:rPr>
        <w:t xml:space="preserve"> repeatable measure</w:t>
      </w:r>
      <w:r w:rsidR="00920A91">
        <w:rPr>
          <w:rFonts w:ascii="Palatino" w:hAnsi="Palatino"/>
        </w:rPr>
        <w:t>s</w:t>
      </w:r>
      <w:r w:rsidR="00E13FA8">
        <w:rPr>
          <w:rFonts w:ascii="Palatino" w:hAnsi="Palatino"/>
        </w:rPr>
        <w:t xml:space="preserve"> of glucose in this population of tree swallows </w:t>
      </w:r>
      <w:r w:rsidR="005125CF">
        <w:rPr>
          <w:rFonts w:ascii="Palatino" w:hAnsi="Palatino"/>
        </w:rPr>
        <w:fldChar w:fldCharType="begin"/>
      </w:r>
      <w:r w:rsidR="00E058A5">
        <w:rPr>
          <w:rFonts w:ascii="Palatino" w:hAnsi="Palatino"/>
        </w:rPr>
        <w:instrText xml:space="preserve"> ADDIN ZOTERO_ITEM CSL_CITATION {"citationID":"rcVn8ZNi","properties":{"formattedCitation":"(Taff et al., 2019c)","plainCitation":"(Taff et al., 2019c)","noteIndex":0},"citationItems":[{"id":71123,"uris":["http://zotero.org/users/4289944/items/I9HFKTM7"],"uri":["http://zotero.org/users/4289944/items/I9HFKTM7"],"itemData":{"id":71123,"type":"article-journal","abstract":"&lt;h3&gt;ABSTRACT&lt;/h3&gt; &lt;p&gt;Signals often covary with physiological and behavioral traits to form an axis of integrated phenotypic variation associated with reproductive performance. This pattern of phenotypic integration could result from intrinsic between-individual differences that are causally related to signal production, physiology, and behavior. Alternatively, signal expression itself might generate dynamic feedback between physiology, behavior, and the experienced social environment, resulting in an integrated phenotype. Here, we manipulated the plumage of female tree swallows (&lt;i&gt;Tachycineta bicolor&lt;/i&gt;) to decouple the expression of a social signal from any pre-existing behavioral or physiological differences. We collected a time series of physiological samples, monitored social interactions with a sensor network, and tracked reproductive performance. Relative to sham controls, dulled females experienced an altered social environment; overall, these females were visited more by conspecific females and less by males. Dulled females subsequently changed their own behavior by initiating fewer interactions and increasing nestling provisioning. These differences resulted in an altered internal microbiome and glucose levels and, ultimately, dulled females produced more offspring. Moreover, dulled females produced larger clutches than control females in the year after the manipulation. Thus, signal variation alone—independent from any pre-existing differences—had a sustained causal affect on a suite of integrated traits. This finding suggests that dynamic feedback may play an important role in coordinating an integrated signaling phenotype. Our results have implications for understanding how variation in signal expression arises and is maintained and the extent to which the information encoded in signals is contingent upon their use in a social environment.&lt;/p&gt;","container-title":"bioRxiv","DOI":"10.1101/826719","language":"en","note":"publisher: Cold Spring Harbor Laboratory\nsection: New Results","page":"826719","source":"www.biorxiv.org","title":"Plumage manipulation alters the integration of social behavior, physiology, internal microbiome, and fitness","author":[{"family":"Taff","given":"Conor C."},{"family":"Zimmer","given":"Cedric"},{"family":"Scheck","given":"David"},{"family":"Ryan","given":"Thomas A."},{"family":"Houtz","given":"Jennifer L."},{"family":"Smee","given":"Melanie R."},{"family":"Hendry","given":"Tory A."},{"family":"Vitousek","given":"Maren N."}],"issued":{"date-parts":[["2019",10,31]]}}}],"schema":"https://github.com/citation-style-language/schema/raw/master/csl-citation.json"} </w:instrText>
      </w:r>
      <w:r w:rsidR="005125CF">
        <w:rPr>
          <w:rFonts w:ascii="Palatino" w:hAnsi="Palatino"/>
        </w:rPr>
        <w:fldChar w:fldCharType="separate"/>
      </w:r>
      <w:r w:rsidR="00E058A5">
        <w:rPr>
          <w:rFonts w:ascii="Palatino" w:hAnsi="Palatino"/>
          <w:noProof/>
        </w:rPr>
        <w:t>(Taff et al., 2019c)</w:t>
      </w:r>
      <w:r w:rsidR="005125CF">
        <w:rPr>
          <w:rFonts w:ascii="Palatino" w:hAnsi="Palatino"/>
        </w:rPr>
        <w:fldChar w:fldCharType="end"/>
      </w:r>
      <w:r w:rsidR="005125CF">
        <w:rPr>
          <w:rFonts w:ascii="Palatino" w:hAnsi="Palatino"/>
        </w:rPr>
        <w:t>.</w:t>
      </w:r>
      <w:r w:rsidR="00860C7E">
        <w:rPr>
          <w:rFonts w:ascii="Palatino" w:hAnsi="Palatino"/>
        </w:rPr>
        <w:t xml:space="preserve"> The remaining blood sample was stored on ice in the field for &lt;3 hours. Plasma was then separated by centrifugation and stored frozen </w:t>
      </w:r>
      <w:r w:rsidR="00BA71C4">
        <w:rPr>
          <w:rFonts w:ascii="Palatino" w:hAnsi="Palatino"/>
        </w:rPr>
        <w:t>until corticosterone was measured</w:t>
      </w:r>
      <w:r w:rsidR="005426E3">
        <w:rPr>
          <w:rFonts w:ascii="Palatino" w:hAnsi="Palatino"/>
        </w:rPr>
        <w:t xml:space="preserve"> with an ELISA kit that was previously validated in this population </w:t>
      </w:r>
      <w:r w:rsidR="00E058A5">
        <w:rPr>
          <w:rFonts w:ascii="Palatino" w:hAnsi="Palatino"/>
        </w:rPr>
        <w:fldChar w:fldCharType="begin"/>
      </w:r>
      <w:r w:rsidR="00E058A5">
        <w:rPr>
          <w:rFonts w:ascii="Palatino" w:hAnsi="Palatino"/>
        </w:rPr>
        <w:instrText xml:space="preserve"> ADDIN ZOTERO_ITEM CSL_CITATION {"citationID":"hLk93eDv","properties":{"formattedCitation":"(Arbor Assays K014-H5; Taff et al., 2019a)","plainCitation":"(Arbor Assays K014-H5; Taff et al., 2019a)","noteIndex":0},"citationItems":[{"id":37261,"uris":["http://zotero.org/users/4289944/items/JVKJ8NEF"],"uri":["http://zotero.org/users/4289944/items/JVKJ8NEF"],"itemData":{"id":37261,"type":"article-journal","container-title":"Behavioral Ecology","journalAbbreviation":"Behav Ecol","page":"733-745","title":"Achromatic plumage brightness predicts stress resilience and social interactions in tree swallows (Tachycineta bicolor)","volume":"30","author":[{"family":"Taff","given":"Conor C"},{"family":"Zimmer","given":"Cedric"},{"family":"Vitousek","given":"Maren N"}],"issued":{"date-parts":[["2019"]]}},"prefix":"Arbor Assays K014-H5; "}],"schema":"https://github.com/citation-style-language/schema/raw/master/csl-citation.json"} </w:instrText>
      </w:r>
      <w:r w:rsidR="00E058A5">
        <w:rPr>
          <w:rFonts w:ascii="Palatino" w:hAnsi="Palatino"/>
        </w:rPr>
        <w:fldChar w:fldCharType="separate"/>
      </w:r>
      <w:r w:rsidR="00E058A5">
        <w:rPr>
          <w:rFonts w:ascii="Palatino" w:hAnsi="Palatino"/>
          <w:noProof/>
        </w:rPr>
        <w:t>(Arbor Assays K014-H5; Taff et al., 2019a)</w:t>
      </w:r>
      <w:r w:rsidR="00E058A5">
        <w:rPr>
          <w:rFonts w:ascii="Palatino" w:hAnsi="Palatino"/>
        </w:rPr>
        <w:fldChar w:fldCharType="end"/>
      </w:r>
      <w:r w:rsidR="00860C7E">
        <w:rPr>
          <w:rFonts w:ascii="Palatino" w:hAnsi="Palatino"/>
        </w:rPr>
        <w:t>.</w:t>
      </w:r>
    </w:p>
    <w:p w14:paraId="45ABED24" w14:textId="33B29DC7" w:rsidR="00556D16" w:rsidRPr="00487525" w:rsidRDefault="00556D16" w:rsidP="003C4490">
      <w:pPr>
        <w:rPr>
          <w:rFonts w:ascii="Palatino" w:hAnsi="Palatino"/>
        </w:rPr>
      </w:pPr>
      <w:r>
        <w:rPr>
          <w:rFonts w:ascii="Palatino" w:hAnsi="Palatino"/>
        </w:rPr>
        <w:tab/>
      </w:r>
      <w:r w:rsidR="00902766">
        <w:rPr>
          <w:rFonts w:ascii="Palatino" w:hAnsi="Palatino"/>
        </w:rPr>
        <w:t xml:space="preserve">During these years, adult females in the population were </w:t>
      </w:r>
      <w:r w:rsidR="00BA71C4">
        <w:rPr>
          <w:rFonts w:ascii="Palatino" w:hAnsi="Palatino"/>
        </w:rPr>
        <w:t>subjected to</w:t>
      </w:r>
      <w:r w:rsidR="00902766">
        <w:rPr>
          <w:rFonts w:ascii="Palatino" w:hAnsi="Palatino"/>
        </w:rPr>
        <w:t xml:space="preserve"> a variety of manipulative experiments</w:t>
      </w:r>
      <w:r w:rsidR="00360D1E">
        <w:rPr>
          <w:rFonts w:ascii="Palatino" w:hAnsi="Palatino"/>
        </w:rPr>
        <w:t xml:space="preserve"> </w:t>
      </w:r>
      <w:r w:rsidR="00360D1E">
        <w:rPr>
          <w:rFonts w:ascii="Palatino" w:hAnsi="Palatino"/>
        </w:rPr>
        <w:fldChar w:fldCharType="begin"/>
      </w:r>
      <w:r w:rsidR="00E058A5">
        <w:rPr>
          <w:rFonts w:ascii="Palatino" w:hAnsi="Palatino"/>
        </w:rPr>
        <w:instrText xml:space="preserve"> ADDIN ZOTERO_ITEM CSL_CITATION {"citationID":"7WgGVVfa","properties":{"formattedCitation":"(Taff et al., 2018; Taff et al., 2019b; Zimmer et al., 2019)","plainCitation":"(Taff et al., 2018; Taff et al., 2019b; Zimmer et al., 2019)","noteIndex":0},"citationItems":[{"id":36369,"uris":["http://zotero.org/users/4289944/items/V6MUNJA5"],"uri":["http://zotero.org/users/4289944/items/V6MUNJA5"],"itemData":{"id":36369,"type":"article-journal","abstract":"The glucocorticoid stress response mediates a suite of physiological and behavioural changes that allow vertebrates to cope with transient stressors. Chronically elevated glucocorticoid levels are known to result in a variety of organismal costs, but relatively little is known about the downstream effects of mounting a series of brief, acute spikes in circulating glucocorticoids. Conceptual models of stress suggest that repeated acute stressors might produce 'wear-and-tear' on the stress-response system when encountered in sequence. We used a novel technique to experimentally induce acute corticosterone spikes on either three or six consecutive days in incubating tree swallows. Consistent with the 'wear-and-tear' hypothesis, we found that (i) a sequence of corticosterone spikes produced cumulative effects on corticosterone regulation, (ii) treatment frequency predicted the severity of consequences, and (iii) individual variation in the ability to terminate the stress response through negative feedback predicted the duration of physiological disruption in the group that experienced the most frequent challenges. Our results illustrate the importance of assessing multiple aspects of the hormonal stress response and have implications for understanding both individual and population resilience to repeated transient stressors.","container-title":"Biology Letters","DOI":"10.1098/rsbl.2018.0131","ISSN":"1744-957X (Electronic) 1744-9561 (Linking)","issue":"7","page":"20180131","title":"Efficacy of negative feedback in the HPA axis predicts recovery from acute challenges","volume":"14","author":[{"family":"Taff","given":"C. C."},{"family":"Zimmer","given":"C."},{"family":"Vitousek","given":"M. N."}],"issued":{"date-parts":[["2018",7]]}}},{"id":35286,"uris":["http://zotero.org/users/4289944/items/L4RCIME5"],"uri":["http://zotero.org/users/4289944/items/L4RCIME5"],"itemData":{"id":35286,"type":"article-journal","container-title":"Molecular Ecology","page":"3722-3737","title":"Genome-wide variation in DNA methylation is associated with stress resilience and plumage brightness in a wild bird","volume":"28","author":[{"family":"Taff","given":"Conor C"},{"family":"Campagna","given":"Leonardo"},{"family":"Vitousek","given":"Maren N"}],"issued":{"date-parts":[["2019"]]}}},{"id":36967,"uris":["http://zotero.org/users/4289944/items/E2F6EMMH"],"uri":["http://zotero.org/users/4289944/items/E2F6EMMH"],"itemData":{"id":36967,"type":"article-journal","container-title":"Functional Ecology","page":"619-628","title":"On again, off again: acute stress response and negative feedback together predict resilience to experimental stressors","volume":"33","author":[{"family":"Zimmer","given":"Cedric"},{"family":"Taff","given":"Conor C"},{"family":"Ardia","given":"Daniel R"},{"family":"Winkler","given":"David W"},{"family":"Vitousek","given":"Maren N"}],"issued":{"date-parts":[["2019"]]}}}],"schema":"https://github.com/citation-style-language/schema/raw/master/csl-citation.json"} </w:instrText>
      </w:r>
      <w:r w:rsidR="00360D1E">
        <w:rPr>
          <w:rFonts w:ascii="Palatino" w:hAnsi="Palatino"/>
        </w:rPr>
        <w:fldChar w:fldCharType="separate"/>
      </w:r>
      <w:r w:rsidR="00E058A5">
        <w:rPr>
          <w:rFonts w:ascii="Palatino" w:hAnsi="Palatino"/>
          <w:noProof/>
        </w:rPr>
        <w:t>(Taff et al., 2018; Taff et al., 2019b; Zimmer et al., 2019)</w:t>
      </w:r>
      <w:r w:rsidR="00360D1E">
        <w:rPr>
          <w:rFonts w:ascii="Palatino" w:hAnsi="Palatino"/>
        </w:rPr>
        <w:fldChar w:fldCharType="end"/>
      </w:r>
      <w:r w:rsidR="00902766">
        <w:rPr>
          <w:rFonts w:ascii="Palatino" w:hAnsi="Palatino"/>
        </w:rPr>
        <w:t xml:space="preserve">. </w:t>
      </w:r>
      <w:r w:rsidR="00BE22BE">
        <w:rPr>
          <w:rFonts w:ascii="Palatino" w:hAnsi="Palatino"/>
        </w:rPr>
        <w:t xml:space="preserve">In this study, we </w:t>
      </w:r>
      <w:r w:rsidR="008417B5">
        <w:rPr>
          <w:rFonts w:ascii="Palatino" w:hAnsi="Palatino"/>
        </w:rPr>
        <w:t>excluded samples from individuals that had been subject to direct manipulations of corticosterone</w:t>
      </w:r>
      <w:r w:rsidR="00D9340F">
        <w:rPr>
          <w:rFonts w:ascii="Palatino" w:hAnsi="Palatino"/>
        </w:rPr>
        <w:t xml:space="preserve"> </w:t>
      </w:r>
      <w:r w:rsidR="00D9340F">
        <w:rPr>
          <w:rFonts w:ascii="Palatino" w:hAnsi="Palatino"/>
        </w:rPr>
        <w:fldChar w:fldCharType="begin"/>
      </w:r>
      <w:r w:rsidR="00D9340F">
        <w:rPr>
          <w:rFonts w:ascii="Palatino" w:hAnsi="Palatino"/>
        </w:rPr>
        <w:instrText xml:space="preserve"> ADDIN ZOTERO_ITEM CSL_CITATION {"citationID":"P3gDXH2W","properties":{"formattedCitation":"(Vitousek et al., 2018a)","plainCitation":"(Vitousek et al., 2018a)","noteIndex":0},"citationItems":[{"id":37518,"uris":["http://zotero.org/users/4289944/items/L9BDEA6G"],"uri":["http://zotero.org/users/4289944/items/L9BDEA6G"],"itemData":{"id":37518,"type":"article-journal","container-title":"Proc Roy Soc B","page":"20180722","title":"The lingering impact of stress: brief acute glucocorticoid exposure has sustained, dose-dependent effects on reproduction.","volume":"285","author":[{"family":"Vitousek","given":"Maren N"},{"family":"Taff","given":"Conor C"},{"family":"Stedman","given":"Jocelyn"},{"family":"Zimmer","given":"Cedric"},{"family":"Ardia","given":"Dan R"},{"family":"Salzman","given":"Tim C"},{"family":"Winkler","given":"David W"}],"issued":{"date-parts":[["2018"]]}}}],"schema":"https://github.com/citation-style-language/schema/raw/master/csl-citation.json"} </w:instrText>
      </w:r>
      <w:r w:rsidR="00D9340F">
        <w:rPr>
          <w:rFonts w:ascii="Palatino" w:hAnsi="Palatino"/>
        </w:rPr>
        <w:fldChar w:fldCharType="separate"/>
      </w:r>
      <w:r w:rsidR="00D9340F">
        <w:rPr>
          <w:rFonts w:ascii="Palatino" w:hAnsi="Palatino"/>
          <w:noProof/>
        </w:rPr>
        <w:t>(Vitousek et al., 2018a)</w:t>
      </w:r>
      <w:r w:rsidR="00D9340F">
        <w:rPr>
          <w:rFonts w:ascii="Palatino" w:hAnsi="Palatino"/>
        </w:rPr>
        <w:fldChar w:fldCharType="end"/>
      </w:r>
      <w:r w:rsidR="008417B5">
        <w:rPr>
          <w:rFonts w:ascii="Palatino" w:hAnsi="Palatino"/>
        </w:rPr>
        <w:t xml:space="preserve">, but we included </w:t>
      </w:r>
      <w:r w:rsidR="00A53987">
        <w:rPr>
          <w:rFonts w:ascii="Palatino" w:hAnsi="Palatino"/>
        </w:rPr>
        <w:t xml:space="preserve">samples </w:t>
      </w:r>
      <w:r w:rsidR="00B24425">
        <w:rPr>
          <w:rFonts w:ascii="Palatino" w:hAnsi="Palatino"/>
        </w:rPr>
        <w:t>from treatments that manipulated flight costs, perceived predator presence, or plumage coloration</w:t>
      </w:r>
      <w:r w:rsidR="00BE22BE">
        <w:rPr>
          <w:rFonts w:ascii="Palatino" w:hAnsi="Palatino"/>
        </w:rPr>
        <w:t>.</w:t>
      </w:r>
      <w:r w:rsidR="00F768E6">
        <w:rPr>
          <w:rFonts w:ascii="Palatino" w:hAnsi="Palatino"/>
        </w:rPr>
        <w:t xml:space="preserve"> Males </w:t>
      </w:r>
      <w:r w:rsidR="00F3542F">
        <w:rPr>
          <w:rFonts w:ascii="Palatino" w:hAnsi="Palatino"/>
        </w:rPr>
        <w:t>did not receive</w:t>
      </w:r>
      <w:r w:rsidR="00F768E6">
        <w:rPr>
          <w:rFonts w:ascii="Palatino" w:hAnsi="Palatino"/>
        </w:rPr>
        <w:t xml:space="preserve"> any direct manipulation and we include all male samples.</w:t>
      </w:r>
      <w:r w:rsidR="00BE22BE">
        <w:rPr>
          <w:rFonts w:ascii="Palatino" w:hAnsi="Palatino"/>
        </w:rPr>
        <w:t xml:space="preserve"> </w:t>
      </w:r>
      <w:r w:rsidR="00487525">
        <w:rPr>
          <w:rFonts w:ascii="Palatino" w:hAnsi="Palatino"/>
        </w:rPr>
        <w:t xml:space="preserve">In the </w:t>
      </w:r>
      <w:r w:rsidR="00FA3AB6">
        <w:rPr>
          <w:rFonts w:ascii="Palatino" w:hAnsi="Palatino"/>
        </w:rPr>
        <w:t>one year</w:t>
      </w:r>
      <w:r w:rsidR="00487525">
        <w:rPr>
          <w:rFonts w:ascii="Palatino" w:hAnsi="Palatino"/>
        </w:rPr>
        <w:t xml:space="preserve"> that nestling glucose was measured (2019), adult females had received plumage dulling or simulated predation treatments prior to nestling sampling. However, these treatments </w:t>
      </w:r>
      <w:r w:rsidR="00D64EA4">
        <w:rPr>
          <w:rFonts w:ascii="Palatino" w:hAnsi="Palatino"/>
        </w:rPr>
        <w:t>only targeted</w:t>
      </w:r>
      <w:r w:rsidR="00B94EBF">
        <w:rPr>
          <w:rFonts w:ascii="Palatino" w:hAnsi="Palatino"/>
        </w:rPr>
        <w:t xml:space="preserve"> adult</w:t>
      </w:r>
      <w:r w:rsidR="00487525">
        <w:rPr>
          <w:rFonts w:ascii="Palatino" w:hAnsi="Palatino"/>
        </w:rPr>
        <w:t xml:space="preserve"> females and we included all nestling</w:t>
      </w:r>
      <w:r w:rsidR="00B6779F">
        <w:rPr>
          <w:rFonts w:ascii="Palatino" w:hAnsi="Palatino"/>
        </w:rPr>
        <w:t xml:space="preserve"> samples</w:t>
      </w:r>
      <w:r w:rsidR="00487525">
        <w:rPr>
          <w:rFonts w:ascii="Palatino" w:hAnsi="Palatino"/>
        </w:rPr>
        <w:t>.</w:t>
      </w:r>
      <w:r w:rsidR="00F22F50">
        <w:rPr>
          <w:rFonts w:ascii="Palatino" w:hAnsi="Palatino"/>
        </w:rPr>
        <w:t xml:space="preserve"> As part of the adult experiments during </w:t>
      </w:r>
      <w:r w:rsidR="002836F2">
        <w:rPr>
          <w:rFonts w:ascii="Palatino" w:hAnsi="Palatino"/>
        </w:rPr>
        <w:t>this year</w:t>
      </w:r>
      <w:r w:rsidR="00F22F50">
        <w:rPr>
          <w:rFonts w:ascii="Palatino" w:hAnsi="Palatino"/>
        </w:rPr>
        <w:t xml:space="preserve">, eggs at most nests were </w:t>
      </w:r>
      <w:r w:rsidR="003B3D93">
        <w:rPr>
          <w:rFonts w:ascii="Palatino" w:hAnsi="Palatino"/>
        </w:rPr>
        <w:t>cross fostered</w:t>
      </w:r>
      <w:r w:rsidR="00F22F50">
        <w:rPr>
          <w:rFonts w:ascii="Palatino" w:hAnsi="Palatino"/>
        </w:rPr>
        <w:t xml:space="preserve"> prior to the onset of incubation so that each nest typically included eggs from multiple females</w:t>
      </w:r>
      <w:r w:rsidR="003B7A0B">
        <w:rPr>
          <w:rFonts w:ascii="Palatino" w:hAnsi="Palatino"/>
        </w:rPr>
        <w:t>; we include</w:t>
      </w:r>
      <w:r w:rsidR="00C50A87">
        <w:rPr>
          <w:rFonts w:ascii="Palatino" w:hAnsi="Palatino"/>
        </w:rPr>
        <w:t>d</w:t>
      </w:r>
      <w:r w:rsidR="003B7A0B">
        <w:rPr>
          <w:rFonts w:ascii="Palatino" w:hAnsi="Palatino"/>
        </w:rPr>
        <w:t xml:space="preserve"> nest identity as a random effect in all of our </w:t>
      </w:r>
      <w:r w:rsidR="00C50A87">
        <w:rPr>
          <w:rFonts w:ascii="Palatino" w:hAnsi="Palatino"/>
        </w:rPr>
        <w:t>models but</w:t>
      </w:r>
      <w:r w:rsidR="003B7A0B">
        <w:rPr>
          <w:rFonts w:ascii="Palatino" w:hAnsi="Palatino"/>
        </w:rPr>
        <w:t xml:space="preserve"> did no</w:t>
      </w:r>
      <w:r w:rsidR="00F62D24">
        <w:rPr>
          <w:rFonts w:ascii="Palatino" w:hAnsi="Palatino"/>
        </w:rPr>
        <w:t>t specifically investigate any effects of cross-fostering.</w:t>
      </w:r>
      <w:r w:rsidR="003103F5">
        <w:rPr>
          <w:rFonts w:ascii="Palatino" w:hAnsi="Palatino"/>
        </w:rPr>
        <w:t xml:space="preserve"> </w:t>
      </w:r>
    </w:p>
    <w:p w14:paraId="6D7719A9" w14:textId="49621A6C" w:rsidR="004D2A92" w:rsidRDefault="004D2A92" w:rsidP="003C4490">
      <w:pPr>
        <w:rPr>
          <w:rFonts w:ascii="Palatino" w:hAnsi="Palatino"/>
          <w:i/>
          <w:iCs/>
        </w:rPr>
      </w:pPr>
    </w:p>
    <w:p w14:paraId="539C7AEC" w14:textId="3E792A75" w:rsidR="004D2A92" w:rsidRDefault="004D2A92" w:rsidP="003C4490">
      <w:pPr>
        <w:rPr>
          <w:rFonts w:ascii="Palatino" w:hAnsi="Palatino"/>
        </w:rPr>
      </w:pPr>
      <w:r>
        <w:rPr>
          <w:rFonts w:ascii="Palatino" w:hAnsi="Palatino"/>
          <w:i/>
          <w:iCs/>
        </w:rPr>
        <w:t>Comparative Population Study</w:t>
      </w:r>
    </w:p>
    <w:p w14:paraId="495EA744" w14:textId="4A1A78D4" w:rsidR="004D2A92" w:rsidRDefault="004D2A92" w:rsidP="003C4490">
      <w:pPr>
        <w:rPr>
          <w:rFonts w:ascii="Palatino" w:hAnsi="Palatino"/>
        </w:rPr>
      </w:pPr>
    </w:p>
    <w:p w14:paraId="749A3940" w14:textId="66E61157" w:rsidR="004D2A92" w:rsidRPr="004D2A92" w:rsidRDefault="004D2A92" w:rsidP="003C4490">
      <w:pPr>
        <w:rPr>
          <w:rFonts w:ascii="Palatino" w:hAnsi="Palatino"/>
        </w:rPr>
      </w:pPr>
      <w:r>
        <w:rPr>
          <w:rFonts w:ascii="Palatino" w:hAnsi="Palatino"/>
        </w:rPr>
        <w:tab/>
      </w:r>
      <w:r w:rsidR="00275898">
        <w:rPr>
          <w:rFonts w:ascii="Palatino" w:hAnsi="Palatino"/>
        </w:rPr>
        <w:t xml:space="preserve">In parallel with the study described above in New York, we collected similar data from adult tree swallows breeding in McCarthy, Alaska (2016-2017; </w:t>
      </w:r>
      <w:r w:rsidR="0054561E">
        <w:rPr>
          <w:rFonts w:ascii="Palatino" w:hAnsi="Palatino"/>
        </w:rPr>
        <w:t>61.4</w:t>
      </w:r>
      <w:r w:rsidR="0054561E">
        <w:rPr>
          <w:rFonts w:ascii="Palatino" w:hAnsi="Palatino"/>
        </w:rPr>
        <w:sym w:font="Symbol" w:char="F0B0"/>
      </w:r>
      <w:r w:rsidR="0054561E">
        <w:rPr>
          <w:rFonts w:ascii="Palatino" w:hAnsi="Palatino"/>
        </w:rPr>
        <w:t>N, 143.3</w:t>
      </w:r>
      <w:r w:rsidR="0054561E">
        <w:rPr>
          <w:rFonts w:ascii="Palatino" w:hAnsi="Palatino"/>
        </w:rPr>
        <w:sym w:font="Symbol" w:char="F0B0"/>
      </w:r>
      <w:r w:rsidR="0054561E">
        <w:rPr>
          <w:rFonts w:ascii="Palatino" w:hAnsi="Palatino"/>
        </w:rPr>
        <w:t>W</w:t>
      </w:r>
      <w:r w:rsidR="00275898">
        <w:rPr>
          <w:rFonts w:ascii="Palatino" w:hAnsi="Palatino"/>
        </w:rPr>
        <w:t>),</w:t>
      </w:r>
      <w:r w:rsidR="0054561E">
        <w:rPr>
          <w:rFonts w:ascii="Palatino" w:hAnsi="Palatino"/>
        </w:rPr>
        <w:t xml:space="preserve"> Burgess Junction, Wyoming (2018; 44.5</w:t>
      </w:r>
      <w:r w:rsidR="0054561E">
        <w:rPr>
          <w:rFonts w:ascii="Palatino" w:hAnsi="Palatino"/>
        </w:rPr>
        <w:sym w:font="Symbol" w:char="F0B0"/>
      </w:r>
      <w:r w:rsidR="0054561E">
        <w:rPr>
          <w:rFonts w:ascii="Palatino" w:hAnsi="Palatino"/>
        </w:rPr>
        <w:t>N, 107.3</w:t>
      </w:r>
      <w:r w:rsidR="0054561E">
        <w:rPr>
          <w:rFonts w:ascii="Palatino" w:hAnsi="Palatino"/>
        </w:rPr>
        <w:sym w:font="Symbol" w:char="F0B0"/>
      </w:r>
      <w:r w:rsidR="0054561E">
        <w:rPr>
          <w:rFonts w:ascii="Palatino" w:hAnsi="Palatino"/>
        </w:rPr>
        <w:t>W), and Chattanooga, Tennessee (2018; 35.1</w:t>
      </w:r>
      <w:r w:rsidR="0054561E">
        <w:rPr>
          <w:rFonts w:ascii="Palatino" w:hAnsi="Palatino"/>
        </w:rPr>
        <w:sym w:font="Symbol" w:char="F0B0"/>
      </w:r>
      <w:r w:rsidR="0054561E">
        <w:rPr>
          <w:rFonts w:ascii="Palatino" w:hAnsi="Palatino"/>
        </w:rPr>
        <w:t>N, 85.2</w:t>
      </w:r>
      <w:r w:rsidR="0054561E">
        <w:rPr>
          <w:rFonts w:ascii="Palatino" w:hAnsi="Palatino"/>
        </w:rPr>
        <w:sym w:font="Symbol" w:char="F0B0"/>
      </w:r>
      <w:r w:rsidR="0054561E">
        <w:rPr>
          <w:rFonts w:ascii="Palatino" w:hAnsi="Palatino"/>
        </w:rPr>
        <w:t>W).</w:t>
      </w:r>
      <w:r w:rsidR="00CA131E">
        <w:rPr>
          <w:rFonts w:ascii="Palatino" w:hAnsi="Palatino"/>
        </w:rPr>
        <w:t xml:space="preserve"> Sampling schedules and details of sampling in each location were identical to those described above for New York.</w:t>
      </w:r>
      <w:r w:rsidR="0054561E">
        <w:rPr>
          <w:rFonts w:ascii="Palatino" w:hAnsi="Palatino"/>
        </w:rPr>
        <w:t xml:space="preserve"> </w:t>
      </w:r>
      <w:r w:rsidR="00114C50">
        <w:rPr>
          <w:rFonts w:ascii="Palatino" w:hAnsi="Palatino"/>
        </w:rPr>
        <w:t xml:space="preserve">Full descriptions of these study locations can be found in Zimmer et al. </w:t>
      </w:r>
      <w:r w:rsidR="00114C50">
        <w:rPr>
          <w:rFonts w:ascii="Palatino" w:hAnsi="Palatino"/>
        </w:rPr>
        <w:fldChar w:fldCharType="begin"/>
      </w:r>
      <w:r w:rsidR="00114C50">
        <w:rPr>
          <w:rFonts w:ascii="Palatino" w:hAnsi="Palatino"/>
        </w:rPr>
        <w:instrText xml:space="preserve"> ADDIN ZOTERO_ITEM CSL_CITATION {"citationID":"Mb6Q3q9U","properties":{"formattedCitation":"(2020)","plainCitation":"(2020)","noteIndex":0},"citationItems":[{"id":71518,"uris":["http://zotero.org/users/4289944/items/GZVXC6L8"],"uri":["http://zotero.org/users/4289944/items/GZVXC6L8"],"itemData":{"id":71518,"type":"article-journal","abstract":"The ability to respond appropriately to challenges is an important contributor to fitness. Variation in the regulation of glucocorticoid hormones, which mediate the phenotypic response to challenges, can therefore influence the ability to persist in a given environment. We compared stress responsiveness in four populations of tree swallows (Tachycineta bicolor) breeding under different environmental conditions to evaluate support for different selective pressures in driving the evolution of glucocorticoid regulation. In accordance with the environmental unpredictability hypothesis, stronger stress responses were seen in more unpredictable environments. Contrary to the reproductive value hypothesis, the stress response was not lower in populations engaging in more valuable reproductive attempts. Populations with stronger stress responses also had stronger negative feedback, which supports a “mitigating” rather than a “magnifying” effect of negative feedback on stress responses. These results suggest that combining a robust stress response with strong negative feedback may be important for persisting in unpredictable or rapidly changing environments.","container-title":"Scientific Reports","DOI":"10.1038/s41598-020-70161-4","ISSN":"2045-2322","issue":"1","language":"en","note":"number: 1\npublisher: Nature Publishing Group","page":"13682","source":"www-nature-com.proxy.library.cornell.edu","title":"Environmental unpredictability shapes glucocorticoid regulation across populations of tree swallows","volume":"10","author":[{"family":"Zimmer","given":"Cedric"},{"family":"Taff","given":"Conor C."},{"family":"Ardia","given":"Daniel R."},{"family":"Rose","given":"Alexandra P."},{"family":"Aborn","given":"David A."},{"family":"Johnson","given":"L. Scott"},{"family":"Vitousek","given":"Maren N."}],"issued":{"date-parts":[["2020",8,13]]}},"suppress-author":true}],"schema":"https://github.com/citation-style-language/schema/raw/master/csl-citation.json"} </w:instrText>
      </w:r>
      <w:r w:rsidR="00114C50">
        <w:rPr>
          <w:rFonts w:ascii="Palatino" w:hAnsi="Palatino"/>
        </w:rPr>
        <w:fldChar w:fldCharType="separate"/>
      </w:r>
      <w:r w:rsidR="00540233">
        <w:rPr>
          <w:rFonts w:ascii="Palatino" w:hAnsi="Palatino"/>
          <w:noProof/>
        </w:rPr>
        <w:t>(2020)</w:t>
      </w:r>
      <w:r w:rsidR="00114C50">
        <w:rPr>
          <w:rFonts w:ascii="Palatino" w:hAnsi="Palatino"/>
        </w:rPr>
        <w:fldChar w:fldCharType="end"/>
      </w:r>
      <w:r w:rsidR="00114C50">
        <w:rPr>
          <w:rFonts w:ascii="Palatino" w:hAnsi="Palatino"/>
        </w:rPr>
        <w:t xml:space="preserve">. </w:t>
      </w:r>
      <w:r w:rsidR="002836F2">
        <w:rPr>
          <w:rFonts w:ascii="Palatino" w:hAnsi="Palatino"/>
        </w:rPr>
        <w:t>Inclusion criteria were the same as described above from the N</w:t>
      </w:r>
      <w:r w:rsidR="0071245C">
        <w:rPr>
          <w:rFonts w:ascii="Palatino" w:hAnsi="Palatino"/>
        </w:rPr>
        <w:t>ew York</w:t>
      </w:r>
      <w:r w:rsidR="002836F2">
        <w:rPr>
          <w:rFonts w:ascii="Palatino" w:hAnsi="Palatino"/>
        </w:rPr>
        <w:t xml:space="preserve"> population</w:t>
      </w:r>
      <w:r w:rsidR="009B67EA">
        <w:rPr>
          <w:rFonts w:ascii="Palatino" w:hAnsi="Palatino"/>
        </w:rPr>
        <w:t>.</w:t>
      </w:r>
      <w:r w:rsidR="00FE7D1E">
        <w:rPr>
          <w:rFonts w:ascii="Palatino" w:hAnsi="Palatino"/>
        </w:rPr>
        <w:t xml:space="preserve"> </w:t>
      </w:r>
      <w:r w:rsidR="00D9340F">
        <w:rPr>
          <w:rFonts w:ascii="Palatino" w:hAnsi="Palatino"/>
        </w:rPr>
        <w:t>Corticosterone</w:t>
      </w:r>
      <w:r w:rsidR="00CF18D8">
        <w:rPr>
          <w:rFonts w:ascii="Palatino" w:hAnsi="Palatino"/>
        </w:rPr>
        <w:t xml:space="preserve"> measurements from the other populations were </w:t>
      </w:r>
      <w:r w:rsidR="00C5650E">
        <w:rPr>
          <w:rFonts w:ascii="Palatino" w:hAnsi="Palatino"/>
        </w:rPr>
        <w:t xml:space="preserve">not available for </w:t>
      </w:r>
      <w:r w:rsidR="00D9340F">
        <w:rPr>
          <w:rFonts w:ascii="Palatino" w:hAnsi="Palatino"/>
        </w:rPr>
        <w:t xml:space="preserve">most </w:t>
      </w:r>
      <w:r w:rsidR="00C5650E">
        <w:rPr>
          <w:rFonts w:ascii="Palatino" w:hAnsi="Palatino"/>
        </w:rPr>
        <w:t>adult males</w:t>
      </w:r>
      <w:r w:rsidR="00CF18D8">
        <w:rPr>
          <w:rFonts w:ascii="Palatino" w:hAnsi="Palatino"/>
        </w:rPr>
        <w:t xml:space="preserve">, so analyses comparing the four populations are restricted only to adult females. </w:t>
      </w:r>
      <w:r w:rsidR="00FE7D1E">
        <w:rPr>
          <w:rFonts w:ascii="Palatino" w:hAnsi="Palatino"/>
        </w:rPr>
        <w:t>We did not collect glucose measurements from nestlings in these populations</w:t>
      </w:r>
      <w:r w:rsidR="003B3D93">
        <w:rPr>
          <w:rFonts w:ascii="Palatino" w:hAnsi="Palatino"/>
        </w:rPr>
        <w:t xml:space="preserve"> and we do not report data from any post-injection measures in these </w:t>
      </w:r>
      <w:r w:rsidR="00C66E23">
        <w:rPr>
          <w:rFonts w:ascii="Palatino" w:hAnsi="Palatino"/>
        </w:rPr>
        <w:t xml:space="preserve">additional </w:t>
      </w:r>
      <w:r w:rsidR="003B3D93">
        <w:rPr>
          <w:rFonts w:ascii="Palatino" w:hAnsi="Palatino"/>
        </w:rPr>
        <w:t>populations.</w:t>
      </w:r>
      <w:r w:rsidR="00013EC1">
        <w:rPr>
          <w:rFonts w:ascii="Palatino" w:hAnsi="Palatino"/>
        </w:rPr>
        <w:t xml:space="preserve"> Baseline and stress-induced samples were collected exactly as described above.</w:t>
      </w:r>
    </w:p>
    <w:p w14:paraId="61E0A3B1" w14:textId="0D052EEB" w:rsidR="00E10827" w:rsidRDefault="00E10827" w:rsidP="003C4490">
      <w:pPr>
        <w:rPr>
          <w:rFonts w:ascii="Palatino" w:hAnsi="Palatino"/>
        </w:rPr>
      </w:pPr>
    </w:p>
    <w:p w14:paraId="1AE5B3CE" w14:textId="68E8576B" w:rsidR="00E10827" w:rsidRDefault="00CD199E" w:rsidP="003C4490">
      <w:pPr>
        <w:rPr>
          <w:rFonts w:ascii="Palatino" w:hAnsi="Palatino"/>
          <w:i/>
          <w:iCs/>
        </w:rPr>
      </w:pPr>
      <w:r>
        <w:rPr>
          <w:rFonts w:ascii="Palatino" w:hAnsi="Palatino"/>
          <w:i/>
          <w:iCs/>
        </w:rPr>
        <w:t>Manipulating the Corticosterone Response</w:t>
      </w:r>
    </w:p>
    <w:p w14:paraId="39A27CC6" w14:textId="4A6ECB6E" w:rsidR="00BE388D" w:rsidRDefault="00BE388D" w:rsidP="003C4490">
      <w:pPr>
        <w:rPr>
          <w:rFonts w:ascii="Palatino" w:hAnsi="Palatino"/>
          <w:i/>
          <w:iCs/>
        </w:rPr>
      </w:pPr>
    </w:p>
    <w:p w14:paraId="1CD47FA8" w14:textId="67E3EE6F" w:rsidR="00B6297D" w:rsidRDefault="00CB4592" w:rsidP="00EC3F2C">
      <w:pPr>
        <w:rPr>
          <w:rFonts w:ascii="Palatino" w:hAnsi="Palatino"/>
        </w:rPr>
      </w:pPr>
      <w:r>
        <w:rPr>
          <w:rFonts w:ascii="Palatino" w:hAnsi="Palatino"/>
        </w:rPr>
        <w:tab/>
      </w:r>
      <w:r w:rsidR="00B22C4A">
        <w:rPr>
          <w:rFonts w:ascii="Palatino" w:hAnsi="Palatino"/>
        </w:rPr>
        <w:t>In the New York population only, w</w:t>
      </w:r>
      <w:r>
        <w:rPr>
          <w:rFonts w:ascii="Palatino" w:hAnsi="Palatino"/>
        </w:rPr>
        <w:t xml:space="preserve">e used manipulations to artificially increase the magnitude of </w:t>
      </w:r>
      <w:r w:rsidR="008404BC">
        <w:rPr>
          <w:rFonts w:ascii="Palatino" w:hAnsi="Palatino"/>
        </w:rPr>
        <w:t>the</w:t>
      </w:r>
      <w:r>
        <w:rPr>
          <w:rFonts w:ascii="Palatino" w:hAnsi="Palatino"/>
        </w:rPr>
        <w:t xml:space="preserve"> corticosterone response to handling stress</w:t>
      </w:r>
      <w:r w:rsidR="00F64AF3">
        <w:rPr>
          <w:rFonts w:ascii="Palatino" w:hAnsi="Palatino"/>
        </w:rPr>
        <w:t xml:space="preserve"> in 2019</w:t>
      </w:r>
      <w:r>
        <w:rPr>
          <w:rFonts w:ascii="Palatino" w:hAnsi="Palatino"/>
        </w:rPr>
        <w:t xml:space="preserve"> to determine if there was a direct causal effect of continued corticosterone release on circulating glucose levels. </w:t>
      </w:r>
      <w:r w:rsidR="002823BE">
        <w:rPr>
          <w:rFonts w:ascii="Palatino" w:hAnsi="Palatino"/>
        </w:rPr>
        <w:t>Most adults and nestlings</w:t>
      </w:r>
      <w:r w:rsidR="00EC3F2C">
        <w:rPr>
          <w:rFonts w:ascii="Palatino" w:hAnsi="Palatino"/>
        </w:rPr>
        <w:t xml:space="preserve"> in 2019</w:t>
      </w:r>
      <w:r w:rsidR="002823BE">
        <w:rPr>
          <w:rFonts w:ascii="Palatino" w:hAnsi="Palatino"/>
        </w:rPr>
        <w:t xml:space="preserve"> received an injection of </w:t>
      </w:r>
      <w:r w:rsidR="00951321">
        <w:rPr>
          <w:rFonts w:ascii="Palatino" w:hAnsi="Palatino"/>
        </w:rPr>
        <w:t>C</w:t>
      </w:r>
      <w:r w:rsidR="001F738F">
        <w:rPr>
          <w:rFonts w:ascii="Palatino" w:hAnsi="Palatino"/>
        </w:rPr>
        <w:t>ortrosyn (a synthetic version of adrenocorticotropi</w:t>
      </w:r>
      <w:r w:rsidR="002E5216">
        <w:rPr>
          <w:rFonts w:ascii="Palatino" w:hAnsi="Palatino"/>
        </w:rPr>
        <w:t xml:space="preserve">c </w:t>
      </w:r>
      <w:r w:rsidR="001F738F">
        <w:rPr>
          <w:rFonts w:ascii="Palatino" w:hAnsi="Palatino"/>
        </w:rPr>
        <w:t>hormone)</w:t>
      </w:r>
      <w:r w:rsidR="00F710CC">
        <w:rPr>
          <w:rFonts w:ascii="Palatino" w:hAnsi="Palatino"/>
        </w:rPr>
        <w:t>.</w:t>
      </w:r>
      <w:r w:rsidR="00400B53">
        <w:rPr>
          <w:rFonts w:ascii="Palatino" w:hAnsi="Palatino"/>
        </w:rPr>
        <w:t xml:space="preserve"> </w:t>
      </w:r>
      <w:r w:rsidR="001F738F">
        <w:rPr>
          <w:rFonts w:ascii="Palatino" w:hAnsi="Palatino"/>
        </w:rPr>
        <w:t>Because we had not used this injection previously, we also conducted a validation experiment</w:t>
      </w:r>
      <w:r w:rsidR="0089039E">
        <w:rPr>
          <w:rFonts w:ascii="Palatino" w:hAnsi="Palatino"/>
        </w:rPr>
        <w:t xml:space="preserve"> with a separate set of birds</w:t>
      </w:r>
      <w:r w:rsidR="00AB3037">
        <w:rPr>
          <w:rFonts w:ascii="Palatino" w:hAnsi="Palatino"/>
        </w:rPr>
        <w:t xml:space="preserve">, which confirmed that Cortrosyn injection produced a reliable increase in </w:t>
      </w:r>
      <w:r w:rsidR="00AB3037">
        <w:rPr>
          <w:rFonts w:ascii="Palatino" w:hAnsi="Palatino"/>
        </w:rPr>
        <w:lastRenderedPageBreak/>
        <w:t>circulating corticosterone compared to saline injection in both adults and nestlings (supplemental methods; Figure S1-S2; Table S1)</w:t>
      </w:r>
      <w:r w:rsidR="001F738F">
        <w:rPr>
          <w:rFonts w:ascii="Palatino" w:hAnsi="Palatino"/>
        </w:rPr>
        <w:t>.</w:t>
      </w:r>
      <w:r w:rsidR="00F710CC">
        <w:rPr>
          <w:rFonts w:ascii="Palatino" w:hAnsi="Palatino"/>
        </w:rPr>
        <w:t xml:space="preserve"> </w:t>
      </w:r>
    </w:p>
    <w:p w14:paraId="2D6B82F8" w14:textId="5849A905" w:rsidR="001F738F" w:rsidRDefault="00395D98" w:rsidP="00617F03">
      <w:pPr>
        <w:ind w:firstLine="720"/>
        <w:rPr>
          <w:rFonts w:ascii="Palatino" w:hAnsi="Palatino"/>
        </w:rPr>
      </w:pPr>
      <w:r>
        <w:rPr>
          <w:rFonts w:ascii="Palatino" w:hAnsi="Palatino"/>
        </w:rPr>
        <w:t xml:space="preserve">For nestlings, </w:t>
      </w:r>
      <w:r w:rsidR="009B60FC">
        <w:rPr>
          <w:rFonts w:ascii="Palatino" w:hAnsi="Palatino"/>
        </w:rPr>
        <w:t xml:space="preserve">the time course of sampling differed slightly from adults. For all nestlings, we collected a series </w:t>
      </w:r>
      <w:r w:rsidR="00920A91">
        <w:rPr>
          <w:rFonts w:ascii="Palatino" w:hAnsi="Palatino"/>
        </w:rPr>
        <w:t xml:space="preserve">of samples </w:t>
      </w:r>
      <w:r w:rsidR="009B60FC">
        <w:rPr>
          <w:rFonts w:ascii="Palatino" w:hAnsi="Palatino"/>
        </w:rPr>
        <w:t>on day 12 that included a baseline</w:t>
      </w:r>
      <w:r w:rsidR="00DC5792">
        <w:rPr>
          <w:rFonts w:ascii="Palatino" w:hAnsi="Palatino"/>
        </w:rPr>
        <w:t xml:space="preserve"> and </w:t>
      </w:r>
      <w:r w:rsidR="009B60FC">
        <w:rPr>
          <w:rFonts w:ascii="Palatino" w:hAnsi="Palatino"/>
        </w:rPr>
        <w:t>stress-induced</w:t>
      </w:r>
      <w:r w:rsidR="00DC5792">
        <w:rPr>
          <w:rFonts w:ascii="Palatino" w:hAnsi="Palatino"/>
        </w:rPr>
        <w:t xml:space="preserve"> </w:t>
      </w:r>
      <w:r w:rsidR="009B60FC">
        <w:rPr>
          <w:rFonts w:ascii="Palatino" w:hAnsi="Palatino"/>
        </w:rPr>
        <w:t>sample</w:t>
      </w:r>
      <w:r w:rsidR="00AD7E53">
        <w:rPr>
          <w:rFonts w:ascii="Palatino" w:hAnsi="Palatino"/>
        </w:rPr>
        <w:t xml:space="preserve"> as described above for adults</w:t>
      </w:r>
      <w:r w:rsidR="009B60FC">
        <w:rPr>
          <w:rFonts w:ascii="Palatino" w:hAnsi="Palatino"/>
        </w:rPr>
        <w:t>.</w:t>
      </w:r>
      <w:r w:rsidR="00F23529">
        <w:rPr>
          <w:rFonts w:ascii="Palatino" w:hAnsi="Palatino"/>
        </w:rPr>
        <w:t xml:space="preserve"> </w:t>
      </w:r>
      <w:r w:rsidR="009B60FC">
        <w:rPr>
          <w:rFonts w:ascii="Palatino" w:hAnsi="Palatino"/>
        </w:rPr>
        <w:t>On day 15, we returned to each nest</w:t>
      </w:r>
      <w:r w:rsidR="00237A9D">
        <w:rPr>
          <w:rFonts w:ascii="Palatino" w:hAnsi="Palatino"/>
        </w:rPr>
        <w:t>ling</w:t>
      </w:r>
      <w:r w:rsidR="009B60FC">
        <w:rPr>
          <w:rFonts w:ascii="Palatino" w:hAnsi="Palatino"/>
        </w:rPr>
        <w:t xml:space="preserve"> and collected a post-</w:t>
      </w:r>
      <w:r w:rsidR="00CB4F80">
        <w:rPr>
          <w:rFonts w:ascii="Palatino" w:hAnsi="Palatino"/>
        </w:rPr>
        <w:t>C</w:t>
      </w:r>
      <w:r w:rsidR="009B60FC">
        <w:rPr>
          <w:rFonts w:ascii="Palatino" w:hAnsi="Palatino"/>
        </w:rPr>
        <w:t>ortrosyn sample</w:t>
      </w:r>
      <w:r w:rsidR="00CB4F80">
        <w:rPr>
          <w:rFonts w:ascii="Palatino" w:hAnsi="Palatino"/>
        </w:rPr>
        <w:t xml:space="preserve"> a</w:t>
      </w:r>
      <w:r w:rsidR="004E4FD6">
        <w:rPr>
          <w:rFonts w:ascii="Palatino" w:hAnsi="Palatino"/>
        </w:rPr>
        <w:t>t</w:t>
      </w:r>
      <w:r w:rsidR="00CB4F80">
        <w:rPr>
          <w:rFonts w:ascii="Palatino" w:hAnsi="Palatino"/>
        </w:rPr>
        <w:t xml:space="preserve"> a single time point</w:t>
      </w:r>
      <w:r w:rsidR="009B60FC">
        <w:rPr>
          <w:rFonts w:ascii="Palatino" w:hAnsi="Palatino"/>
        </w:rPr>
        <w:t>. For this last sample, nestlings were injected immediately after removal from the nest and then a single blood sample was collected 30 minutes later</w:t>
      </w:r>
      <w:r w:rsidR="009954E0">
        <w:rPr>
          <w:rFonts w:ascii="Palatino" w:hAnsi="Palatino"/>
        </w:rPr>
        <w:t xml:space="preserve">. </w:t>
      </w:r>
    </w:p>
    <w:p w14:paraId="2367A0B7" w14:textId="77777777" w:rsidR="001F738F" w:rsidRDefault="001F738F" w:rsidP="003C4490">
      <w:pPr>
        <w:rPr>
          <w:rFonts w:ascii="Palatino" w:hAnsi="Palatino"/>
        </w:rPr>
      </w:pPr>
    </w:p>
    <w:p w14:paraId="37DFD94D" w14:textId="77777777" w:rsidR="000B236A" w:rsidRDefault="000B6794" w:rsidP="003C4490">
      <w:pPr>
        <w:rPr>
          <w:rFonts w:ascii="Palatino" w:hAnsi="Palatino"/>
          <w:i/>
          <w:iCs/>
        </w:rPr>
      </w:pPr>
      <w:r>
        <w:rPr>
          <w:rFonts w:ascii="Palatino" w:hAnsi="Palatino"/>
          <w:i/>
          <w:iCs/>
        </w:rPr>
        <w:t>Data Analysis</w:t>
      </w:r>
    </w:p>
    <w:p w14:paraId="2A7358DB" w14:textId="77777777" w:rsidR="000B236A" w:rsidRDefault="000B236A" w:rsidP="003C4490">
      <w:pPr>
        <w:rPr>
          <w:rFonts w:ascii="Palatino" w:hAnsi="Palatino"/>
          <w:i/>
          <w:iCs/>
        </w:rPr>
      </w:pPr>
    </w:p>
    <w:p w14:paraId="35B8A287" w14:textId="08A0D08C" w:rsidR="00BE388D" w:rsidRDefault="00932201" w:rsidP="003C4490">
      <w:pPr>
        <w:rPr>
          <w:rFonts w:ascii="Palatino" w:hAnsi="Palatino"/>
        </w:rPr>
      </w:pPr>
      <w:r>
        <w:rPr>
          <w:rFonts w:ascii="Palatino" w:hAnsi="Palatino"/>
        </w:rPr>
        <w:t xml:space="preserve"> </w:t>
      </w:r>
      <w:r w:rsidR="00D61336">
        <w:rPr>
          <w:rFonts w:ascii="Palatino" w:hAnsi="Palatino"/>
        </w:rPr>
        <w:tab/>
      </w:r>
      <w:r w:rsidR="00E33324">
        <w:rPr>
          <w:rFonts w:ascii="Palatino" w:hAnsi="Palatino"/>
        </w:rPr>
        <w:t xml:space="preserve">Using a subset of adult samples where multiple measures were available, we first evaluated overall unadjusted repeatability in baseline, stress-induced, and </w:t>
      </w:r>
      <w:r w:rsidR="008038D6">
        <w:rPr>
          <w:rFonts w:ascii="Palatino" w:hAnsi="Palatino"/>
        </w:rPr>
        <w:t>induced minus baseline</w:t>
      </w:r>
      <w:r w:rsidR="00E33324">
        <w:rPr>
          <w:rFonts w:ascii="Palatino" w:hAnsi="Palatino"/>
        </w:rPr>
        <w:t xml:space="preserve"> glucose and corticosterone in a linear mixed model fit with the ‘</w:t>
      </w:r>
      <w:proofErr w:type="spellStart"/>
      <w:r w:rsidR="00E33324">
        <w:rPr>
          <w:rFonts w:ascii="Palatino" w:hAnsi="Palatino"/>
        </w:rPr>
        <w:t>rptR</w:t>
      </w:r>
      <w:proofErr w:type="spellEnd"/>
      <w:r w:rsidR="00E33324">
        <w:rPr>
          <w:rFonts w:ascii="Palatino" w:hAnsi="Palatino"/>
        </w:rPr>
        <w:t xml:space="preserve">’ package in R </w:t>
      </w:r>
      <w:r w:rsidR="00E33324">
        <w:rPr>
          <w:rFonts w:ascii="Palatino" w:hAnsi="Palatino"/>
        </w:rPr>
        <w:fldChar w:fldCharType="begin"/>
      </w:r>
      <w:r w:rsidR="00E33324">
        <w:rPr>
          <w:rFonts w:ascii="Palatino" w:hAnsi="Palatino"/>
        </w:rPr>
        <w:instrText xml:space="preserve"> ADDIN ZOTERO_ITEM CSL_CITATION {"citationID":"Wf4irZpU","properties":{"formattedCitation":"(Stoffel et al., 2017)","plainCitation":"(Stoffel et al., 2017)","noteIndex":0},"citationItems":[{"id":38214,"uris":["http://zotero.org/users/4289944/items/PJG4VTYG"],"uri":["http://zotero.org/users/4289944/items/PJG4VTYG"],"itemData":{"id":38214,"type":"article-journal","container-title":"Methods in Ecology and Evolution","DOI":"10.1111/2041-210x.12797","ISSN":"2041210X","page":"1639-1644","title":"rptR: Repeatability estimation and variance decomposition by generalized linear mixed-effects models","volume":"8","author":[{"family":"Stoffel","given":"Martin A."},{"family":"Nakagawa","given":"Shinichi"},{"family":"Schielzeth","given":"Holger"}],"issued":{"date-parts":[["2017"]]}}}],"schema":"https://github.com/citation-style-language/schema/raw/master/csl-citation.json"} </w:instrText>
      </w:r>
      <w:r w:rsidR="00E33324">
        <w:rPr>
          <w:rFonts w:ascii="Palatino" w:hAnsi="Palatino"/>
        </w:rPr>
        <w:fldChar w:fldCharType="separate"/>
      </w:r>
      <w:r w:rsidR="00E33324">
        <w:rPr>
          <w:rFonts w:ascii="Palatino" w:hAnsi="Palatino"/>
          <w:noProof/>
        </w:rPr>
        <w:t>(Stoffel et al., 2017)</w:t>
      </w:r>
      <w:r w:rsidR="00E33324">
        <w:rPr>
          <w:rFonts w:ascii="Palatino" w:hAnsi="Palatino"/>
        </w:rPr>
        <w:fldChar w:fldCharType="end"/>
      </w:r>
      <w:r w:rsidR="00E33324">
        <w:rPr>
          <w:rFonts w:ascii="Palatino" w:hAnsi="Palatino"/>
        </w:rPr>
        <w:t xml:space="preserve">. </w:t>
      </w:r>
      <w:r w:rsidR="00D61336">
        <w:rPr>
          <w:rFonts w:ascii="Palatino" w:hAnsi="Palatino"/>
        </w:rPr>
        <w:t xml:space="preserve">We </w:t>
      </w:r>
      <w:r w:rsidR="00872B28">
        <w:rPr>
          <w:rFonts w:ascii="Palatino" w:hAnsi="Palatino"/>
        </w:rPr>
        <w:t>next</w:t>
      </w:r>
      <w:r w:rsidR="00D61336">
        <w:rPr>
          <w:rFonts w:ascii="Palatino" w:hAnsi="Palatino"/>
        </w:rPr>
        <w:t xml:space="preserve"> sought to determine whether glucose and corticosterone differed at a group level for the </w:t>
      </w:r>
      <w:r w:rsidR="00544595">
        <w:rPr>
          <w:rFonts w:ascii="Palatino" w:hAnsi="Palatino"/>
        </w:rPr>
        <w:t>three</w:t>
      </w:r>
      <w:r w:rsidR="00D61336">
        <w:rPr>
          <w:rFonts w:ascii="Palatino" w:hAnsi="Palatino"/>
        </w:rPr>
        <w:t xml:space="preserve"> different sample types (baseline, induced, and post-</w:t>
      </w:r>
      <w:r w:rsidR="004A1082">
        <w:rPr>
          <w:rFonts w:ascii="Palatino" w:hAnsi="Palatino"/>
        </w:rPr>
        <w:t>C</w:t>
      </w:r>
      <w:r w:rsidR="00D61336">
        <w:rPr>
          <w:rFonts w:ascii="Palatino" w:hAnsi="Palatino"/>
        </w:rPr>
        <w:t xml:space="preserve">ortrosyn). </w:t>
      </w:r>
      <w:r w:rsidR="00606C3C">
        <w:rPr>
          <w:rFonts w:ascii="Palatino" w:hAnsi="Palatino"/>
        </w:rPr>
        <w:t xml:space="preserve">We fit a single linear mixed model </w:t>
      </w:r>
      <w:r w:rsidR="000A726A">
        <w:rPr>
          <w:rFonts w:ascii="Palatino" w:hAnsi="Palatino"/>
        </w:rPr>
        <w:t>separately for</w:t>
      </w:r>
      <w:r w:rsidR="004A1082">
        <w:rPr>
          <w:rFonts w:ascii="Palatino" w:hAnsi="Palatino"/>
        </w:rPr>
        <w:t xml:space="preserve"> </w:t>
      </w:r>
      <w:r w:rsidR="00606C3C">
        <w:rPr>
          <w:rFonts w:ascii="Palatino" w:hAnsi="Palatino"/>
        </w:rPr>
        <w:t xml:space="preserve">adults and nestlings to address this question with glucose or corticosterone as the response variable and sample type as a categorical predictor. </w:t>
      </w:r>
      <w:r w:rsidR="00893D4D">
        <w:rPr>
          <w:rFonts w:ascii="Palatino" w:hAnsi="Palatino"/>
        </w:rPr>
        <w:t xml:space="preserve">The adult model included an additional fixed effect for sex and a random effect of bird identity to account for repeated sampling from the same individual. The </w:t>
      </w:r>
      <w:r w:rsidR="00E66107">
        <w:rPr>
          <w:rFonts w:ascii="Palatino" w:hAnsi="Palatino"/>
        </w:rPr>
        <w:t xml:space="preserve">nestling model included random effects for individual identity and for nest to account for the fact that nestlings sampled from the same nest are not independent. </w:t>
      </w:r>
    </w:p>
    <w:p w14:paraId="66BE479E" w14:textId="3E702DAC" w:rsidR="00BC7A95" w:rsidRDefault="00BC7A95" w:rsidP="003C4490">
      <w:pPr>
        <w:rPr>
          <w:rFonts w:ascii="Palatino" w:hAnsi="Palatino"/>
        </w:rPr>
      </w:pPr>
      <w:r>
        <w:rPr>
          <w:rFonts w:ascii="Palatino" w:hAnsi="Palatino"/>
        </w:rPr>
        <w:tab/>
        <w:t xml:space="preserve">We next asked whether between individual variation in </w:t>
      </w:r>
      <w:r w:rsidR="009819F8">
        <w:rPr>
          <w:rFonts w:ascii="Palatino" w:hAnsi="Palatino"/>
        </w:rPr>
        <w:t xml:space="preserve">circulating corticosterone predicted variation in </w:t>
      </w:r>
      <w:r w:rsidR="007F47C9">
        <w:rPr>
          <w:rFonts w:ascii="Palatino" w:hAnsi="Palatino"/>
        </w:rPr>
        <w:t xml:space="preserve">glucose levels. </w:t>
      </w:r>
      <w:r w:rsidR="00260DE1">
        <w:rPr>
          <w:rFonts w:ascii="Palatino" w:hAnsi="Palatino"/>
        </w:rPr>
        <w:t xml:space="preserve">For these analyses, we fit a set of </w:t>
      </w:r>
      <w:r w:rsidR="00E624AD">
        <w:rPr>
          <w:rFonts w:ascii="Palatino" w:hAnsi="Palatino"/>
        </w:rPr>
        <w:t>three</w:t>
      </w:r>
      <w:r w:rsidR="00260DE1">
        <w:rPr>
          <w:rFonts w:ascii="Palatino" w:hAnsi="Palatino"/>
        </w:rPr>
        <w:t xml:space="preserve"> models separately for adults and nestlings </w:t>
      </w:r>
      <w:r w:rsidR="003739D8">
        <w:rPr>
          <w:rFonts w:ascii="Palatino" w:hAnsi="Palatino"/>
        </w:rPr>
        <w:t>with baseline glucose</w:t>
      </w:r>
      <w:r w:rsidR="00157CF6">
        <w:rPr>
          <w:rFonts w:ascii="Palatino" w:hAnsi="Palatino"/>
        </w:rPr>
        <w:t xml:space="preserve"> or change in glucose (base to stress-induced</w:t>
      </w:r>
      <w:r w:rsidR="00E624AD">
        <w:rPr>
          <w:rFonts w:ascii="Palatino" w:hAnsi="Palatino"/>
        </w:rPr>
        <w:t xml:space="preserve"> </w:t>
      </w:r>
      <w:r w:rsidR="00157CF6">
        <w:rPr>
          <w:rFonts w:ascii="Palatino" w:hAnsi="Palatino"/>
        </w:rPr>
        <w:t>or induced to post-</w:t>
      </w:r>
      <w:r w:rsidR="0069444B">
        <w:rPr>
          <w:rFonts w:ascii="Palatino" w:hAnsi="Palatino"/>
        </w:rPr>
        <w:t>C</w:t>
      </w:r>
      <w:r w:rsidR="00157CF6">
        <w:rPr>
          <w:rFonts w:ascii="Palatino" w:hAnsi="Palatino"/>
        </w:rPr>
        <w:t xml:space="preserve">ortrosyn) as the response variable. </w:t>
      </w:r>
      <w:r w:rsidR="003204AB">
        <w:rPr>
          <w:rFonts w:ascii="Palatino" w:hAnsi="Palatino"/>
        </w:rPr>
        <w:t xml:space="preserve">Predictor variables included baseline corticosterone or the change in corticosterone over the same </w:t>
      </w:r>
      <w:r w:rsidR="00BE639F">
        <w:rPr>
          <w:rFonts w:ascii="Palatino" w:hAnsi="Palatino"/>
        </w:rPr>
        <w:t xml:space="preserve">sampling interval. </w:t>
      </w:r>
      <w:r w:rsidR="009C5FD5">
        <w:rPr>
          <w:rFonts w:ascii="Palatino" w:hAnsi="Palatino"/>
        </w:rPr>
        <w:t>The adult model included a random effect for individual identity to account for repeated sampling and the nestling model included a random effect for nest identity to account for non-independence.</w:t>
      </w:r>
      <w:r w:rsidR="00896ABD">
        <w:rPr>
          <w:rFonts w:ascii="Palatino" w:hAnsi="Palatino"/>
        </w:rPr>
        <w:t xml:space="preserve"> The adult post-Cortrosyn model did not include any repeat sampling, so it was fit as a simple linear model</w:t>
      </w:r>
      <w:r w:rsidR="00C35234">
        <w:rPr>
          <w:rFonts w:ascii="Palatino" w:hAnsi="Palatino"/>
        </w:rPr>
        <w:t xml:space="preserve"> with no random effects</w:t>
      </w:r>
      <w:r w:rsidR="00896ABD">
        <w:rPr>
          <w:rFonts w:ascii="Palatino" w:hAnsi="Palatino"/>
        </w:rPr>
        <w:t>.</w:t>
      </w:r>
      <w:r w:rsidR="00CB72AB">
        <w:rPr>
          <w:rFonts w:ascii="Palatino" w:hAnsi="Palatino"/>
        </w:rPr>
        <w:t xml:space="preserve"> In these models, we also included </w:t>
      </w:r>
      <w:r w:rsidR="00350A1E">
        <w:rPr>
          <w:rFonts w:ascii="Palatino" w:hAnsi="Palatino"/>
        </w:rPr>
        <w:t xml:space="preserve">mass and an interaction between mass and the </w:t>
      </w:r>
      <w:r w:rsidR="00292695">
        <w:rPr>
          <w:rFonts w:ascii="Palatino" w:hAnsi="Palatino"/>
        </w:rPr>
        <w:t>corticosterone</w:t>
      </w:r>
      <w:r w:rsidR="00350A1E">
        <w:rPr>
          <w:rFonts w:ascii="Palatino" w:hAnsi="Palatino"/>
        </w:rPr>
        <w:t xml:space="preserve"> predictor to test whether corticosterone and glucose were more tightly linked under conditions of food limitation. </w:t>
      </w:r>
      <w:r w:rsidR="00D326B8">
        <w:rPr>
          <w:rFonts w:ascii="Palatino" w:hAnsi="Palatino"/>
        </w:rPr>
        <w:t xml:space="preserve">If there was no support for the mass by corticosterone </w:t>
      </w:r>
      <w:r w:rsidR="00156EB6">
        <w:rPr>
          <w:rFonts w:ascii="Palatino" w:hAnsi="Palatino"/>
        </w:rPr>
        <w:t>interaction,</w:t>
      </w:r>
      <w:r w:rsidR="00D326B8">
        <w:rPr>
          <w:rFonts w:ascii="Palatino" w:hAnsi="Palatino"/>
        </w:rPr>
        <w:t xml:space="preserve"> we removed this effect from the final model for simplicity.</w:t>
      </w:r>
    </w:p>
    <w:p w14:paraId="16B9BDD3" w14:textId="1F631BFC" w:rsidR="00770F7B" w:rsidRDefault="00156EB6" w:rsidP="003C4490">
      <w:pPr>
        <w:rPr>
          <w:rFonts w:ascii="Palatino" w:hAnsi="Palatino"/>
        </w:rPr>
      </w:pPr>
      <w:r>
        <w:rPr>
          <w:rFonts w:ascii="Palatino" w:hAnsi="Palatino"/>
        </w:rPr>
        <w:tab/>
      </w:r>
      <w:r w:rsidR="00A61A22">
        <w:rPr>
          <w:rFonts w:ascii="Palatino" w:hAnsi="Palatino"/>
        </w:rPr>
        <w:t>To determine</w:t>
      </w:r>
      <w:r w:rsidR="00342BA2">
        <w:rPr>
          <w:rFonts w:ascii="Palatino" w:hAnsi="Palatino"/>
        </w:rPr>
        <w:t xml:space="preserve"> whether there were population differences in </w:t>
      </w:r>
      <w:r w:rsidR="009D46E2">
        <w:rPr>
          <w:rFonts w:ascii="Palatino" w:hAnsi="Palatino"/>
        </w:rPr>
        <w:t>glucose regulation</w:t>
      </w:r>
      <w:r w:rsidR="00A61A22">
        <w:rPr>
          <w:rFonts w:ascii="Palatino" w:hAnsi="Palatino"/>
        </w:rPr>
        <w:t>,</w:t>
      </w:r>
      <w:r w:rsidR="00A61A22">
        <w:rPr>
          <w:rFonts w:ascii="Palatino" w:hAnsi="Palatino"/>
        </w:rPr>
        <w:t xml:space="preserve"> </w:t>
      </w:r>
      <w:r w:rsidR="00A61A22">
        <w:rPr>
          <w:rFonts w:ascii="Palatino" w:hAnsi="Palatino"/>
        </w:rPr>
        <w:t>w</w:t>
      </w:r>
      <w:r w:rsidR="00A61A22">
        <w:rPr>
          <w:rFonts w:ascii="Palatino" w:hAnsi="Palatino"/>
        </w:rPr>
        <w:t>e fit three linear mixed models with baseline, stress-induced, or induced minus baseline glucose as the response variable and population as a categorical predictor</w:t>
      </w:r>
      <w:r w:rsidR="009D46E2">
        <w:rPr>
          <w:rFonts w:ascii="Palatino" w:hAnsi="Palatino"/>
        </w:rPr>
        <w:t>. These analyses included only baseline and stress-induced sample types</w:t>
      </w:r>
      <w:r w:rsidR="00EF014F">
        <w:rPr>
          <w:rFonts w:ascii="Palatino" w:hAnsi="Palatino"/>
        </w:rPr>
        <w:t xml:space="preserve"> in adult</w:t>
      </w:r>
      <w:r w:rsidR="00457A0D">
        <w:rPr>
          <w:rFonts w:ascii="Palatino" w:hAnsi="Palatino"/>
        </w:rPr>
        <w:t xml:space="preserve"> </w:t>
      </w:r>
      <w:r w:rsidR="00A61A22">
        <w:rPr>
          <w:rFonts w:ascii="Palatino" w:hAnsi="Palatino"/>
        </w:rPr>
        <w:t>females</w:t>
      </w:r>
      <w:r w:rsidR="00A75022">
        <w:rPr>
          <w:rFonts w:ascii="Palatino" w:hAnsi="Palatino"/>
        </w:rPr>
        <w:t xml:space="preserve">. </w:t>
      </w:r>
      <w:r w:rsidR="00561E2F">
        <w:rPr>
          <w:rFonts w:ascii="Palatino" w:hAnsi="Palatino"/>
        </w:rPr>
        <w:t xml:space="preserve">Next, we fit models similar to those describe above </w:t>
      </w:r>
      <w:r w:rsidR="00444728">
        <w:rPr>
          <w:rFonts w:ascii="Palatino" w:hAnsi="Palatino"/>
        </w:rPr>
        <w:t xml:space="preserve">with either baseline or induced </w:t>
      </w:r>
      <w:r w:rsidR="00E06383">
        <w:rPr>
          <w:rFonts w:ascii="Palatino" w:hAnsi="Palatino"/>
        </w:rPr>
        <w:t>minus</w:t>
      </w:r>
      <w:r w:rsidR="00444728">
        <w:rPr>
          <w:rFonts w:ascii="Palatino" w:hAnsi="Palatino"/>
        </w:rPr>
        <w:t xml:space="preserve"> baseline glucose as the response and with corticosterone over the same interval, mass, and a corticosterone by mass interaction as predictors. These models were fit separately for each population and </w:t>
      </w:r>
      <w:r w:rsidR="002E428B">
        <w:rPr>
          <w:rFonts w:ascii="Palatino" w:hAnsi="Palatino"/>
        </w:rPr>
        <w:t>included female identity as a random effect.</w:t>
      </w:r>
    </w:p>
    <w:p w14:paraId="38356498" w14:textId="1B55062E" w:rsidR="008C3D68" w:rsidRDefault="008C3D68" w:rsidP="003C4490">
      <w:pPr>
        <w:rPr>
          <w:rFonts w:ascii="Palatino" w:hAnsi="Palatino"/>
        </w:rPr>
      </w:pPr>
      <w:r>
        <w:rPr>
          <w:rFonts w:ascii="Palatino" w:hAnsi="Palatino"/>
        </w:rPr>
        <w:tab/>
        <w:t xml:space="preserve">Finally, we assessed whether there was any evidence for within-individual covariation between glucose and corticosterone using a subset of individuals that had four or more </w:t>
      </w:r>
      <w:r w:rsidR="007E3BFB">
        <w:rPr>
          <w:rFonts w:ascii="Palatino" w:hAnsi="Palatino"/>
        </w:rPr>
        <w:t>sampling events</w:t>
      </w:r>
      <w:r>
        <w:rPr>
          <w:rFonts w:ascii="Palatino" w:hAnsi="Palatino"/>
        </w:rPr>
        <w:t xml:space="preserve">. Using this subset, we </w:t>
      </w:r>
      <w:r w:rsidR="00DA3306">
        <w:rPr>
          <w:rFonts w:ascii="Palatino" w:hAnsi="Palatino"/>
        </w:rPr>
        <w:t xml:space="preserve">centered and standardized both </w:t>
      </w:r>
      <w:r w:rsidR="00142A92">
        <w:rPr>
          <w:rFonts w:ascii="Palatino" w:hAnsi="Palatino"/>
        </w:rPr>
        <w:t xml:space="preserve">glucose and corticosterone within each individual and then fit models with </w:t>
      </w:r>
      <w:r w:rsidR="00D336A1">
        <w:rPr>
          <w:rFonts w:ascii="Palatino" w:hAnsi="Palatino"/>
        </w:rPr>
        <w:t xml:space="preserve">baseline, </w:t>
      </w:r>
      <w:r w:rsidR="00D336A1">
        <w:rPr>
          <w:rFonts w:ascii="Palatino" w:hAnsi="Palatino"/>
        </w:rPr>
        <w:lastRenderedPageBreak/>
        <w:t xml:space="preserve">induced, or the change in glucose as the response variable and with </w:t>
      </w:r>
      <w:r w:rsidR="007A18ED">
        <w:rPr>
          <w:rFonts w:ascii="Palatino" w:hAnsi="Palatino"/>
        </w:rPr>
        <w:t xml:space="preserve">corticosterone over the same time period as the response. </w:t>
      </w:r>
      <w:r w:rsidR="004F1A51">
        <w:rPr>
          <w:rFonts w:ascii="Palatino" w:hAnsi="Palatino"/>
        </w:rPr>
        <w:t>By centering within individuals, we used these models to ask whether an increase in corticosterone—relative to an individual’s own mean corticosterone level over all observations—was associated with an increase in glucose relative to their own</w:t>
      </w:r>
      <w:r w:rsidR="00D33763">
        <w:rPr>
          <w:rFonts w:ascii="Palatino" w:hAnsi="Palatino"/>
        </w:rPr>
        <w:t xml:space="preserve"> mean glucose level across observations</w:t>
      </w:r>
      <w:r w:rsidR="004F1A51">
        <w:rPr>
          <w:rFonts w:ascii="Palatino" w:hAnsi="Palatino"/>
        </w:rPr>
        <w:t xml:space="preserve"> </w:t>
      </w:r>
      <w:r w:rsidR="00D33763">
        <w:rPr>
          <w:rFonts w:ascii="Palatino" w:hAnsi="Palatino"/>
        </w:rPr>
        <w:fldChar w:fldCharType="begin"/>
      </w:r>
      <w:r w:rsidR="00D33763">
        <w:rPr>
          <w:rFonts w:ascii="Palatino" w:hAnsi="Palatino"/>
        </w:rPr>
        <w:instrText xml:space="preserve"> ADDIN ZOTERO_ITEM CSL_CITATION {"citationID":"GZX1Kzo7","properties":{"formattedCitation":"(see discussion of within-individual mean centering in Westneat et al., 2020)","plainCitation":"(see discussion of within-individual mean centering in Westneat et al., 2020)","noteIndex":0},"citationItems":[{"id":71435,"uris":["http://zotero.org/users/4289944/items/NGEEBNSX"],"uri":["http://zotero.org/users/4289944/items/NGEEBNSX"],"itemData":{"id":71435,"type":"article-journal","abstract":"Animal ecologists often collect hierarchically structured data and analyse these with linear mixed-effects models. Specific complications arise when the effect sizes of covariates vary on multiple levels (e.g. within vs. among subjects). Mean centring of covariates within subjects offers a useful approach in such situations, but is not without problems. A statistical model represents a hypothesis about the underlying biological process. Mean centring within clusters assumes that the lower level responses (e.g. within subjects) depend on the deviation from the subject mean (relative) rather than on the absolute scale of the covariate. This may or may not be biologically realistic. We show that mismatch between the nature of the generating (i.e. biological) process and the form of the statistical analysis produce major conceptual and operational challenges for empiricists. We explored the consequences of mismatches by simulating data with three response-generating processes differing in the source of correlation between a covariate and the response. These data were then analysed by three different analysis equations. We asked how robustly different analysis equations estimate key parameters of interest and under which circumstances biases arise. Mismatches between generating and analytical equations created several intractable problems for estimating key parameters. The most widely misestimated parameter was the among-subject variance in response. We found that no single analysis equation was robust in estimating all parameters generated by all equations. Importantly, even when response-generating and analysis equations matched mathematically, bias in some parameters arose when sampling across the range of the covariate was limited. Our results have general implications for how we collect and analyse data. They also remind us more generally that conclusions from statistical analysis of data are conditional on a hypothesis, sometimes implicit, for the process(es) that generated the attributes we measure. We discuss strategies for real data analysis in face of uncertainty about the underlying biological process.","container-title":"Journal of Animal Ecology","DOI":"https://doi.org/10.1111/1365-2656.13360","ISSN":"1365-2656","issue":"12","language":"en","note":"_eprint: https://besjournals.onlinelibrary.wiley.com/doi/pdf/10.1111/1365-2656.13360","page":"2813-2824","source":"Wiley Online Library","title":"Collision between biological process and statistical analysis revealed by mean centring","volume":"89","author":[{"family":"Westneat","given":"David F."},{"family":"Araya</w:instrText>
      </w:r>
      <w:r w:rsidR="00D33763">
        <w:rPr>
          <w:rFonts w:ascii="Cambria Math" w:hAnsi="Cambria Math" w:cs="Cambria Math"/>
        </w:rPr>
        <w:instrText>‐</w:instrText>
      </w:r>
      <w:r w:rsidR="00D33763">
        <w:rPr>
          <w:rFonts w:ascii="Palatino" w:hAnsi="Palatino"/>
        </w:rPr>
        <w:instrText xml:space="preserve">Ajoy","given":"Yimen G."},{"family":"Allegue","given":"Hassen"},{"family":"Class","given":"Barbara"},{"family":"Dingemanse","given":"Niels"},{"family":"Dochtermann","given":"Ned A."},{"family":"Garamszegi","given":"László Zsolt"},{"family":"Martin","given":"Julien G. A."},{"family":"Nakagawa","given":"Shinichi"},{"family":"Réale","given":"Denis"},{"family":"Schielzeth","given":"Holger"}],"issued":{"date-parts":[["2020"]]}},"prefix":"see discussion of within-individual mean centering in "}],"schema":"https://github.com/citation-style-language/schema/raw/master/csl-citation.json"} </w:instrText>
      </w:r>
      <w:r w:rsidR="00D33763">
        <w:rPr>
          <w:rFonts w:ascii="Palatino" w:hAnsi="Palatino"/>
        </w:rPr>
        <w:fldChar w:fldCharType="separate"/>
      </w:r>
      <w:r w:rsidR="00D33763">
        <w:rPr>
          <w:rFonts w:ascii="Palatino" w:hAnsi="Palatino"/>
          <w:noProof/>
        </w:rPr>
        <w:t>(see discussion of within-individual mean centering in Westneat et al., 2020)</w:t>
      </w:r>
      <w:r w:rsidR="00D33763">
        <w:rPr>
          <w:rFonts w:ascii="Palatino" w:hAnsi="Palatino"/>
        </w:rPr>
        <w:fldChar w:fldCharType="end"/>
      </w:r>
      <w:r w:rsidR="00D33763">
        <w:rPr>
          <w:rFonts w:ascii="Palatino" w:hAnsi="Palatino"/>
        </w:rPr>
        <w:t>.</w:t>
      </w:r>
    </w:p>
    <w:p w14:paraId="316AEDBA" w14:textId="2302E00C" w:rsidR="005A2FA5" w:rsidRPr="0004580A" w:rsidRDefault="00F86F50" w:rsidP="003C4490">
      <w:pPr>
        <w:rPr>
          <w:rFonts w:ascii="Palatino" w:hAnsi="Palatino"/>
        </w:rPr>
      </w:pPr>
      <w:r>
        <w:rPr>
          <w:rFonts w:ascii="Palatino" w:hAnsi="Palatino"/>
        </w:rPr>
        <w:tab/>
      </w:r>
      <w:r w:rsidR="001431E9">
        <w:rPr>
          <w:rFonts w:ascii="Palatino" w:hAnsi="Palatino"/>
        </w:rPr>
        <w:t>All l</w:t>
      </w:r>
      <w:r w:rsidR="0096611E">
        <w:rPr>
          <w:rFonts w:ascii="Palatino" w:hAnsi="Palatino"/>
        </w:rPr>
        <w:t>inear mixed models</w:t>
      </w:r>
      <w:r w:rsidR="00C755AF">
        <w:rPr>
          <w:rFonts w:ascii="Palatino" w:hAnsi="Palatino"/>
        </w:rPr>
        <w:t xml:space="preserve"> except for repeatability estimates</w:t>
      </w:r>
      <w:r w:rsidR="0096611E">
        <w:rPr>
          <w:rFonts w:ascii="Palatino" w:hAnsi="Palatino"/>
        </w:rPr>
        <w:t xml:space="preserve"> were fit using the ‘lme4’ package version 1.1-26 </w:t>
      </w:r>
      <w:r w:rsidR="0096611E">
        <w:rPr>
          <w:rFonts w:ascii="Palatino" w:hAnsi="Palatino"/>
        </w:rPr>
        <w:fldChar w:fldCharType="begin"/>
      </w:r>
      <w:r w:rsidR="0096611E">
        <w:rPr>
          <w:rFonts w:ascii="Palatino" w:hAnsi="Palatino"/>
        </w:rPr>
        <w:instrText xml:space="preserve"> ADDIN ZOTERO_ITEM CSL_CITATION {"citationID":"Yx9ms6Li","properties":{"formattedCitation":"(Bates et al., 2015, 4)","plainCitation":"(Bates et al., 2015, 4)","noteIndex":0},"citationItems":[{"id":35280,"uris":["http://zotero.org/users/4289944/items/W29QXL52"],"uri":["http://zotero.org/users/4289944/items/W29QXL52"],"itemData":{"id":35280,"type":"article-journal","container-title":"Journal of Statistical Software","DOI":"10.18637/jss.v067.i01","issue":"1","page":"1-48","title":"Fitting linear mixed-effects models using lme4","volume":"67","author":[{"family":"Bates","given":"Douglas"},{"family":"Maechler","given":"Martin"},{"family":"Bolker","given":"Ben"},{"family":"Walker","given":"Steve"}],"issued":{"date-parts":[["2015"]]}},"locator":"4"}],"schema":"https://github.com/citation-style-language/schema/raw/master/csl-citation.json"} </w:instrText>
      </w:r>
      <w:r w:rsidR="0096611E">
        <w:rPr>
          <w:rFonts w:ascii="Palatino" w:hAnsi="Palatino"/>
        </w:rPr>
        <w:fldChar w:fldCharType="separate"/>
      </w:r>
      <w:r w:rsidR="00540233">
        <w:rPr>
          <w:rFonts w:ascii="Palatino" w:hAnsi="Palatino"/>
          <w:noProof/>
        </w:rPr>
        <w:t>(Bates et al., 2015, 4)</w:t>
      </w:r>
      <w:r w:rsidR="0096611E">
        <w:rPr>
          <w:rFonts w:ascii="Palatino" w:hAnsi="Palatino"/>
        </w:rPr>
        <w:fldChar w:fldCharType="end"/>
      </w:r>
      <w:r w:rsidR="0096611E">
        <w:rPr>
          <w:rFonts w:ascii="Palatino" w:hAnsi="Palatino"/>
        </w:rPr>
        <w:t xml:space="preserve">. </w:t>
      </w:r>
      <w:r w:rsidR="00477472">
        <w:rPr>
          <w:rFonts w:ascii="Palatino" w:hAnsi="Palatino"/>
        </w:rPr>
        <w:t xml:space="preserve">For all linear mixed models with categorical comparisons, we extracted means and 95% confidence intervals for each </w:t>
      </w:r>
      <w:r w:rsidR="00A80537">
        <w:rPr>
          <w:rFonts w:ascii="Palatino" w:hAnsi="Palatino"/>
        </w:rPr>
        <w:t>group</w:t>
      </w:r>
      <w:r w:rsidR="00477472">
        <w:rPr>
          <w:rFonts w:ascii="Palatino" w:hAnsi="Palatino"/>
        </w:rPr>
        <w:t xml:space="preserve"> using the ‘</w:t>
      </w:r>
      <w:proofErr w:type="spellStart"/>
      <w:r w:rsidR="00477472">
        <w:rPr>
          <w:rFonts w:ascii="Palatino" w:hAnsi="Palatino"/>
        </w:rPr>
        <w:t>emmeans</w:t>
      </w:r>
      <w:proofErr w:type="spellEnd"/>
      <w:r w:rsidR="00477472">
        <w:rPr>
          <w:rFonts w:ascii="Palatino" w:hAnsi="Palatino"/>
        </w:rPr>
        <w:t xml:space="preserve">’ package in R with the Satterthwaite approximation </w:t>
      </w:r>
      <w:r w:rsidR="00477472">
        <w:rPr>
          <w:rFonts w:ascii="Palatino" w:hAnsi="Palatino"/>
        </w:rPr>
        <w:fldChar w:fldCharType="begin"/>
      </w:r>
      <w:r w:rsidR="00477472">
        <w:rPr>
          <w:rFonts w:ascii="Palatino" w:hAnsi="Palatino"/>
        </w:rPr>
        <w:instrText xml:space="preserve"> ADDIN ZOTERO_ITEM CSL_CITATION {"citationID":"KnAE2U8R","properties":{"formattedCitation":"(Lenth, 2020)","plainCitation":"(Lenth, 2020)","noteIndex":0},"citationItems":[{"id":71521,"uris":["http://zotero.org/users/4289944/items/V436HMKF"],"uri":["http://zotero.org/users/4289944/items/V436HMKF"],"itemData":{"id":71521,"type":"article-journal","container-title":"R package version 1.5.3","title":"emmeans: Estimated Marginal Means, aka Least-Squares Means.","URL":"https://CRAN.R-project.org/package=emmeans","author":[{"family":"Lenth","given":"Russell V"}],"issued":{"date-parts":[["2020"]]}}}],"schema":"https://github.com/citation-style-language/schema/raw/master/csl-citation.json"} </w:instrText>
      </w:r>
      <w:r w:rsidR="00477472">
        <w:rPr>
          <w:rFonts w:ascii="Palatino" w:hAnsi="Palatino"/>
        </w:rPr>
        <w:fldChar w:fldCharType="separate"/>
      </w:r>
      <w:r w:rsidR="00540233">
        <w:rPr>
          <w:rFonts w:ascii="Palatino" w:hAnsi="Palatino"/>
          <w:noProof/>
        </w:rPr>
        <w:t>(Lenth, 2020)</w:t>
      </w:r>
      <w:r w:rsidR="00477472">
        <w:rPr>
          <w:rFonts w:ascii="Palatino" w:hAnsi="Palatino"/>
        </w:rPr>
        <w:fldChar w:fldCharType="end"/>
      </w:r>
      <w:r w:rsidR="00477472">
        <w:rPr>
          <w:rFonts w:ascii="Palatino" w:hAnsi="Palatino"/>
        </w:rPr>
        <w:t>. We interpret groups whose confidence intervals do not overlap to be significantly different. In cases where an interaction was supported, we illustrated the interaction by calculating confidence intervals across a range of predictor values by drawing 1,000,000 samples from the multivariate normal distribution of the fit model using the ‘</w:t>
      </w:r>
      <w:proofErr w:type="spellStart"/>
      <w:r w:rsidR="00477472">
        <w:rPr>
          <w:rFonts w:ascii="Palatino" w:hAnsi="Palatino"/>
        </w:rPr>
        <w:t>mvrnorm</w:t>
      </w:r>
      <w:proofErr w:type="spellEnd"/>
      <w:r w:rsidR="00477472">
        <w:rPr>
          <w:rFonts w:ascii="Palatino" w:hAnsi="Palatino"/>
        </w:rPr>
        <w:t>’ function in R package MASS</w:t>
      </w:r>
      <w:r w:rsidR="00B35982">
        <w:rPr>
          <w:rFonts w:ascii="Palatino" w:hAnsi="Palatino"/>
        </w:rPr>
        <w:t xml:space="preserve"> version 7.5-53</w:t>
      </w:r>
      <w:r w:rsidR="00477472">
        <w:rPr>
          <w:rFonts w:ascii="Palatino" w:hAnsi="Palatino"/>
        </w:rPr>
        <w:t xml:space="preserve"> </w:t>
      </w:r>
      <w:r w:rsidR="00F64AC7">
        <w:rPr>
          <w:rFonts w:ascii="Palatino" w:hAnsi="Palatino"/>
        </w:rPr>
        <w:fldChar w:fldCharType="begin"/>
      </w:r>
      <w:r w:rsidR="00772209">
        <w:rPr>
          <w:rFonts w:ascii="Palatino" w:hAnsi="Palatino"/>
        </w:rPr>
        <w:instrText xml:space="preserve"> ADDIN ZOTERO_ITEM CSL_CITATION {"citationID":"BE1ishL9","properties":{"formattedCitation":"(Ripley et al., 2013)","plainCitation":"(Ripley et al., 2013)","noteIndex":0},"citationItems":[{"id":71522,"uris":["http://zotero.org/users/4289944/items/6SSTGZTP"],"uri":["http://zotero.org/users/4289944/items/6SSTGZTP"],"itemData":{"id":71522,"type":"article-journal","title":"Package 'MASS'","author":[{"family":"Ripley","given":"B"},{"family":"Venables","given":"B"},{"family":"Bates","given":"D M"},{"family":"Hornik","given":"K"},{"family":"Gebhardt","given":"A"},{"family":"Firth","given":"D"},{"family":"Ripley","given":"M B"}],"issued":{"date-parts":[["2013"]]}}}],"schema":"https://github.com/citation-style-language/schema/raw/master/csl-citation.json"} </w:instrText>
      </w:r>
      <w:r w:rsidR="00F64AC7">
        <w:rPr>
          <w:rFonts w:ascii="Palatino" w:hAnsi="Palatino"/>
        </w:rPr>
        <w:fldChar w:fldCharType="separate"/>
      </w:r>
      <w:r w:rsidR="00540233">
        <w:rPr>
          <w:rFonts w:ascii="Palatino" w:hAnsi="Palatino"/>
          <w:noProof/>
        </w:rPr>
        <w:t>(Ripley et al., 2013)</w:t>
      </w:r>
      <w:r w:rsidR="00F64AC7">
        <w:rPr>
          <w:rFonts w:ascii="Palatino" w:hAnsi="Palatino"/>
        </w:rPr>
        <w:fldChar w:fldCharType="end"/>
      </w:r>
      <w:r w:rsidR="00F64AC7">
        <w:rPr>
          <w:rFonts w:ascii="Palatino" w:hAnsi="Palatino"/>
        </w:rPr>
        <w:t xml:space="preserve"> and then calculating the highest posterior density interval with default settings </w:t>
      </w:r>
      <w:r w:rsidR="006D62D4">
        <w:rPr>
          <w:rFonts w:ascii="Palatino" w:hAnsi="Palatino"/>
        </w:rPr>
        <w:t xml:space="preserve">(‘HPDI’ function) </w:t>
      </w:r>
      <w:r w:rsidR="00F64AC7">
        <w:rPr>
          <w:rFonts w:ascii="Palatino" w:hAnsi="Palatino"/>
        </w:rPr>
        <w:t>using package</w:t>
      </w:r>
      <w:r w:rsidR="006D62D4">
        <w:rPr>
          <w:rFonts w:ascii="Palatino" w:hAnsi="Palatino"/>
        </w:rPr>
        <w:t xml:space="preserve"> ‘rethinking’ version 2.01</w:t>
      </w:r>
      <w:r w:rsidR="00D92BC0">
        <w:rPr>
          <w:rFonts w:ascii="Palatino" w:hAnsi="Palatino"/>
        </w:rPr>
        <w:t xml:space="preserve"> in R</w:t>
      </w:r>
      <w:r w:rsidR="006D62D4">
        <w:rPr>
          <w:rFonts w:ascii="Palatino" w:hAnsi="Palatino"/>
        </w:rPr>
        <w:t xml:space="preserve"> </w:t>
      </w:r>
      <w:r w:rsidR="00772209">
        <w:rPr>
          <w:rFonts w:ascii="Palatino" w:hAnsi="Palatino"/>
        </w:rPr>
        <w:fldChar w:fldCharType="begin"/>
      </w:r>
      <w:r w:rsidR="00772209">
        <w:rPr>
          <w:rFonts w:ascii="Palatino" w:hAnsi="Palatino"/>
        </w:rPr>
        <w:instrText xml:space="preserve"> ADDIN ZOTERO_ITEM CSL_CITATION {"citationID":"BN6cfLYC","properties":{"formattedCitation":"(McElreath, 2020)","plainCitation":"(McElreath, 2020)","noteIndex":0},"citationItems":[{"id":71523,"uris":["http://zotero.org/users/4289944/items/UCY74478"],"uri":["http://zotero.org/users/4289944/items/UCY74478"],"itemData":{"id":71523,"type":"book","abstract":"Statistical Rethinking: A Bayesian Course with Examples in R and Stan builds your knowledge of and confidence in making inferences from data. Reflecting the need for scripting in today's model-based statistics, the book pushes you to perform step-by-step calculations that are usually automated. This unique computational approach ensures that you understand enough of the details to make reasonable choices and interpretations in your own modeling work.  The text presents causal inference and generalized linear multilevel models from a simple Bayesian perspective that builds on information theory and maximum entropy. The core material ranges from the basics of regression to advanced multilevel models. It also presents measurement error, missing data, and Gaussian process models for spatial and phylogenetic confounding.  The second edition emphasizes the directed acyclic graph (DAG) approach to causal inference, integrating DAGs into many examples. The new edition also contains new material on the design of prior distributions, splines, ordered categorical predictors, social relations models, cross-validation, importance sampling, instrumental variables, and Hamiltonian Monte Carlo. It ends with an entirely new chapter that goes beyond generalized linear modeling, showing how domain-specific scientific models can be built into statistical analyses.  Features   Integrates working code into the main text   Illustrates concepts through worked data analysis examples   Emphasizes understanding assumptions and how assumptions are reflected in code   Offers more detailed explanations of the mathematics in optional sections   Presents examples of using the dagitty R package to analyze causal graphs   Provides the rethinking R package on the author's website and on GitHub","ISBN":"978-0-429-63914-2","language":"en","note":"Google-Books-ID: 6H_WDwAAQBAJ","number-of-pages":"575","publisher":"CRC Press","source":"Google Books","title":"Statistical Rethinking: A Bayesian Course with Examples in R and STAN","title-short":"Statistical Rethinking","author":[{"family":"McElreath","given":"Richard"}],"issued":{"date-parts":[["2020",3,13]]}}}],"schema":"https://github.com/citation-style-language/schema/raw/master/csl-citation.json"} </w:instrText>
      </w:r>
      <w:r w:rsidR="00772209">
        <w:rPr>
          <w:rFonts w:ascii="Palatino" w:hAnsi="Palatino"/>
        </w:rPr>
        <w:fldChar w:fldCharType="separate"/>
      </w:r>
      <w:r w:rsidR="00540233">
        <w:rPr>
          <w:rFonts w:ascii="Palatino" w:hAnsi="Palatino"/>
          <w:noProof/>
        </w:rPr>
        <w:t>(McElreath, 2020)</w:t>
      </w:r>
      <w:r w:rsidR="00772209">
        <w:rPr>
          <w:rFonts w:ascii="Palatino" w:hAnsi="Palatino"/>
        </w:rPr>
        <w:fldChar w:fldCharType="end"/>
      </w:r>
      <w:r w:rsidR="006D62D4">
        <w:rPr>
          <w:rFonts w:ascii="Palatino" w:hAnsi="Palatino"/>
        </w:rPr>
        <w:t xml:space="preserve"> </w:t>
      </w:r>
      <w:r>
        <w:rPr>
          <w:rFonts w:ascii="Palatino" w:hAnsi="Palatino"/>
        </w:rPr>
        <w:t xml:space="preserve">All figures and analyses were produced in R version 4.0.2 </w:t>
      </w:r>
      <w:r>
        <w:rPr>
          <w:rFonts w:ascii="Palatino" w:hAnsi="Palatino"/>
        </w:rPr>
        <w:fldChar w:fldCharType="begin"/>
      </w:r>
      <w:r>
        <w:rPr>
          <w:rFonts w:ascii="Palatino" w:hAnsi="Palatino"/>
        </w:rPr>
        <w:instrText xml:space="preserve"> ADDIN ZOTERO_ITEM CSL_CITATION {"citationID":"WQxHpUsV","properties":{"formattedCitation":"(R Core Development Team, 2020)","plainCitation":"(R Core Development Team, 2020)","noteIndex":0},"citationItems":[{"id":50915,"uris":["http://zotero.org/users/4289944/items/DEHID5RR"],"uri":["http://zotero.org/users/4289944/items/DEHID5RR"],"itemData":{"id":50915,"type":"article","publisher":"R Foundation for Statistical Computing","title":"R: A language and environment for statistical computing, Vienna, Austria.","URL":"https://www.R-project.org/","author":[{"family":"R Core Development Team","given":""}],"issued":{"date-parts":[["2020"]]}}}],"schema":"https://github.com/citation-style-language/schema/raw/master/csl-citation.json"} </w:instrText>
      </w:r>
      <w:r>
        <w:rPr>
          <w:rFonts w:ascii="Palatino" w:hAnsi="Palatino"/>
        </w:rPr>
        <w:fldChar w:fldCharType="separate"/>
      </w:r>
      <w:r w:rsidR="00540233">
        <w:rPr>
          <w:rFonts w:ascii="Palatino" w:hAnsi="Palatino"/>
          <w:noProof/>
        </w:rPr>
        <w:t>(R Core Development Team, 2020)</w:t>
      </w:r>
      <w:r>
        <w:rPr>
          <w:rFonts w:ascii="Palatino" w:hAnsi="Palatino"/>
        </w:rPr>
        <w:fldChar w:fldCharType="end"/>
      </w:r>
      <w:r>
        <w:rPr>
          <w:rFonts w:ascii="Palatino" w:hAnsi="Palatino"/>
        </w:rPr>
        <w:t xml:space="preserve">. </w:t>
      </w:r>
      <w:r w:rsidR="00EB2A63">
        <w:rPr>
          <w:rFonts w:ascii="Palatino" w:hAnsi="Palatino"/>
        </w:rPr>
        <w:t>Complete raw data</w:t>
      </w:r>
      <w:r w:rsidR="000D3ED8">
        <w:rPr>
          <w:rFonts w:ascii="Palatino" w:hAnsi="Palatino"/>
        </w:rPr>
        <w:t xml:space="preserve"> and </w:t>
      </w:r>
      <w:r w:rsidR="00EB2A63">
        <w:rPr>
          <w:rFonts w:ascii="Palatino" w:hAnsi="Palatino"/>
        </w:rPr>
        <w:t xml:space="preserve">the full set of </w:t>
      </w:r>
      <w:r w:rsidR="000D3ED8">
        <w:rPr>
          <w:rFonts w:ascii="Palatino" w:hAnsi="Palatino"/>
        </w:rPr>
        <w:t>code required to reproduce all of the analyses</w:t>
      </w:r>
      <w:r w:rsidR="0088528B">
        <w:rPr>
          <w:rFonts w:ascii="Palatino" w:hAnsi="Palatino"/>
        </w:rPr>
        <w:t xml:space="preserve"> and figures</w:t>
      </w:r>
      <w:r w:rsidR="000D3ED8">
        <w:rPr>
          <w:rFonts w:ascii="Palatino" w:hAnsi="Palatino"/>
        </w:rPr>
        <w:t xml:space="preserve"> presented here is </w:t>
      </w:r>
      <w:r w:rsidR="000814C1">
        <w:rPr>
          <w:rFonts w:ascii="Palatino" w:hAnsi="Palatino"/>
        </w:rPr>
        <w:t xml:space="preserve">publicly </w:t>
      </w:r>
      <w:r w:rsidR="000D3ED8">
        <w:rPr>
          <w:rFonts w:ascii="Palatino" w:hAnsi="Palatino"/>
        </w:rPr>
        <w:t xml:space="preserve">available on GitHub </w:t>
      </w:r>
      <w:r w:rsidR="0004580A">
        <w:rPr>
          <w:rFonts w:ascii="Palatino" w:hAnsi="Palatino"/>
        </w:rPr>
        <w:t xml:space="preserve">and will be </w:t>
      </w:r>
      <w:r w:rsidR="00D744EA">
        <w:rPr>
          <w:rFonts w:ascii="Palatino" w:hAnsi="Palatino"/>
        </w:rPr>
        <w:t xml:space="preserve">permanently </w:t>
      </w:r>
      <w:r w:rsidR="0004580A">
        <w:rPr>
          <w:rFonts w:ascii="Palatino" w:hAnsi="Palatino"/>
        </w:rPr>
        <w:t xml:space="preserve">archived upon acceptance </w:t>
      </w:r>
      <w:r w:rsidR="000D3ED8">
        <w:rPr>
          <w:rFonts w:ascii="Palatino" w:hAnsi="Palatino"/>
        </w:rPr>
        <w:t>(</w:t>
      </w:r>
      <w:hyperlink r:id="rId8" w:history="1">
        <w:r w:rsidR="000D3ED8" w:rsidRPr="001302D6">
          <w:rPr>
            <w:rStyle w:val="Hyperlink"/>
            <w:rFonts w:ascii="Palatino" w:hAnsi="Palatino"/>
          </w:rPr>
          <w:t>https://github.com/cct663/glucose_cort</w:t>
        </w:r>
      </w:hyperlink>
      <w:r w:rsidR="000D3ED8">
        <w:rPr>
          <w:rFonts w:ascii="Palatino" w:hAnsi="Palatino"/>
        </w:rPr>
        <w:t xml:space="preserve">). </w:t>
      </w:r>
    </w:p>
    <w:p w14:paraId="63F008C5" w14:textId="6D012406" w:rsidR="005A2FA5" w:rsidRDefault="005A2FA5" w:rsidP="003C4490">
      <w:pPr>
        <w:rPr>
          <w:rFonts w:ascii="Palatino" w:hAnsi="Palatino"/>
          <w:b/>
          <w:bCs/>
        </w:rPr>
      </w:pPr>
    </w:p>
    <w:p w14:paraId="5FCFE447" w14:textId="33071C7C" w:rsidR="005A2FA5" w:rsidRDefault="005A2FA5" w:rsidP="003C4490">
      <w:pPr>
        <w:rPr>
          <w:rFonts w:ascii="Palatino" w:hAnsi="Palatino"/>
          <w:b/>
          <w:bCs/>
        </w:rPr>
      </w:pPr>
      <w:r>
        <w:rPr>
          <w:rFonts w:ascii="Palatino" w:hAnsi="Palatino"/>
          <w:b/>
          <w:bCs/>
        </w:rPr>
        <w:t>RESULTS</w:t>
      </w:r>
    </w:p>
    <w:p w14:paraId="32DC9B7D" w14:textId="15CB99A7" w:rsidR="0084223A" w:rsidRDefault="0084223A" w:rsidP="003C4490">
      <w:pPr>
        <w:rPr>
          <w:rFonts w:ascii="Palatino" w:hAnsi="Palatino"/>
          <w:b/>
          <w:bCs/>
        </w:rPr>
      </w:pPr>
    </w:p>
    <w:p w14:paraId="620DCB55" w14:textId="6207FEA4" w:rsidR="00425DD9" w:rsidRDefault="00425DD9" w:rsidP="003C4490">
      <w:pPr>
        <w:rPr>
          <w:rFonts w:ascii="Palatino" w:hAnsi="Palatino"/>
        </w:rPr>
      </w:pPr>
      <w:r>
        <w:rPr>
          <w:rFonts w:ascii="Palatino" w:hAnsi="Palatino"/>
        </w:rPr>
        <w:tab/>
        <w:t xml:space="preserve">In total, our New York analyses included corticosterone and glucose samples from </w:t>
      </w:r>
      <w:r w:rsidR="00CC0A12">
        <w:rPr>
          <w:rFonts w:ascii="Palatino" w:hAnsi="Palatino"/>
        </w:rPr>
        <w:t>331</w:t>
      </w:r>
      <w:r>
        <w:rPr>
          <w:rFonts w:ascii="Palatino" w:hAnsi="Palatino"/>
        </w:rPr>
        <w:t xml:space="preserve"> adults with </w:t>
      </w:r>
      <w:r w:rsidR="00CC0A12">
        <w:rPr>
          <w:rFonts w:ascii="Palatino" w:hAnsi="Palatino"/>
        </w:rPr>
        <w:t>776</w:t>
      </w:r>
      <w:r>
        <w:rPr>
          <w:rFonts w:ascii="Palatino" w:hAnsi="Palatino"/>
        </w:rPr>
        <w:t xml:space="preserve"> baseline, </w:t>
      </w:r>
      <w:r w:rsidR="00CC0A12">
        <w:rPr>
          <w:rFonts w:ascii="Palatino" w:hAnsi="Palatino"/>
        </w:rPr>
        <w:t>586</w:t>
      </w:r>
      <w:r>
        <w:rPr>
          <w:rFonts w:ascii="Palatino" w:hAnsi="Palatino"/>
        </w:rPr>
        <w:t xml:space="preserve"> stress-induced, and </w:t>
      </w:r>
      <w:r w:rsidR="00CC0A12">
        <w:rPr>
          <w:rFonts w:ascii="Palatino" w:hAnsi="Palatino"/>
        </w:rPr>
        <w:t>45</w:t>
      </w:r>
      <w:r>
        <w:rPr>
          <w:rFonts w:ascii="Palatino" w:hAnsi="Palatino"/>
        </w:rPr>
        <w:t xml:space="preserve"> post-Cortrosyn samples. For nestlings, we included samples from </w:t>
      </w:r>
      <w:r w:rsidR="00CC0A12">
        <w:rPr>
          <w:rFonts w:ascii="Palatino" w:hAnsi="Palatino"/>
        </w:rPr>
        <w:t>187</w:t>
      </w:r>
      <w:r>
        <w:rPr>
          <w:rFonts w:ascii="Palatino" w:hAnsi="Palatino"/>
        </w:rPr>
        <w:t xml:space="preserve"> nestlings in </w:t>
      </w:r>
      <w:r w:rsidR="00CC0A12">
        <w:rPr>
          <w:rFonts w:ascii="Palatino" w:hAnsi="Palatino"/>
        </w:rPr>
        <w:t>43</w:t>
      </w:r>
      <w:r>
        <w:rPr>
          <w:rFonts w:ascii="Palatino" w:hAnsi="Palatino"/>
        </w:rPr>
        <w:t xml:space="preserve"> nests. The population comparison </w:t>
      </w:r>
      <w:r w:rsidR="0039576E">
        <w:rPr>
          <w:rFonts w:ascii="Palatino" w:hAnsi="Palatino"/>
        </w:rPr>
        <w:t xml:space="preserve">also </w:t>
      </w:r>
      <w:r>
        <w:rPr>
          <w:rFonts w:ascii="Palatino" w:hAnsi="Palatino"/>
        </w:rPr>
        <w:t xml:space="preserve">included baseline and stress-induced corticosterone and glucose measurements from </w:t>
      </w:r>
      <w:r w:rsidR="003F1B00">
        <w:rPr>
          <w:rFonts w:ascii="Palatino" w:hAnsi="Palatino"/>
        </w:rPr>
        <w:t>71</w:t>
      </w:r>
      <w:r>
        <w:rPr>
          <w:rFonts w:ascii="Palatino" w:hAnsi="Palatino"/>
        </w:rPr>
        <w:t xml:space="preserve">, </w:t>
      </w:r>
      <w:r w:rsidR="003F1B00">
        <w:rPr>
          <w:rFonts w:ascii="Palatino" w:hAnsi="Palatino"/>
        </w:rPr>
        <w:t>7</w:t>
      </w:r>
      <w:r w:rsidR="003901E7">
        <w:rPr>
          <w:rFonts w:ascii="Palatino" w:hAnsi="Palatino"/>
        </w:rPr>
        <w:t>5</w:t>
      </w:r>
      <w:r>
        <w:rPr>
          <w:rFonts w:ascii="Palatino" w:hAnsi="Palatino"/>
        </w:rPr>
        <w:t xml:space="preserve">, and </w:t>
      </w:r>
      <w:r w:rsidR="00CC0A12">
        <w:rPr>
          <w:rFonts w:ascii="Palatino" w:hAnsi="Palatino"/>
        </w:rPr>
        <w:t>11</w:t>
      </w:r>
      <w:r w:rsidR="003F1B00">
        <w:rPr>
          <w:rFonts w:ascii="Palatino" w:hAnsi="Palatino"/>
        </w:rPr>
        <w:t>2</w:t>
      </w:r>
      <w:r>
        <w:rPr>
          <w:rFonts w:ascii="Palatino" w:hAnsi="Palatino"/>
        </w:rPr>
        <w:t xml:space="preserve"> </w:t>
      </w:r>
      <w:r w:rsidR="00864F42">
        <w:rPr>
          <w:rFonts w:ascii="Palatino" w:hAnsi="Palatino"/>
        </w:rPr>
        <w:t>adult females</w:t>
      </w:r>
      <w:r>
        <w:rPr>
          <w:rFonts w:ascii="Palatino" w:hAnsi="Palatino"/>
        </w:rPr>
        <w:t xml:space="preserve"> from Alaska, Tennessee, and Wyoming, respectively. A full table of sample sizes by age, location, year, and sample type is included in the supplementary material (Table S</w:t>
      </w:r>
      <w:r w:rsidR="006A6D33">
        <w:rPr>
          <w:rFonts w:ascii="Palatino" w:hAnsi="Palatino"/>
        </w:rPr>
        <w:t>2</w:t>
      </w:r>
      <w:r>
        <w:rPr>
          <w:rFonts w:ascii="Palatino" w:hAnsi="Palatino"/>
        </w:rPr>
        <w:t xml:space="preserve">). </w:t>
      </w:r>
    </w:p>
    <w:p w14:paraId="220263FC" w14:textId="05156A2D" w:rsidR="00D8074E" w:rsidRPr="00425DD9" w:rsidRDefault="00D8074E" w:rsidP="003C4490">
      <w:pPr>
        <w:rPr>
          <w:rFonts w:ascii="Palatino" w:hAnsi="Palatino"/>
        </w:rPr>
      </w:pPr>
      <w:r>
        <w:rPr>
          <w:rFonts w:ascii="Palatino" w:hAnsi="Palatino"/>
        </w:rPr>
        <w:tab/>
      </w:r>
      <w:r w:rsidR="00F8454D">
        <w:rPr>
          <w:rFonts w:ascii="Palatino" w:hAnsi="Palatino"/>
        </w:rPr>
        <w:t>B</w:t>
      </w:r>
      <w:r w:rsidR="005109ED">
        <w:rPr>
          <w:rFonts w:ascii="Palatino" w:hAnsi="Palatino"/>
        </w:rPr>
        <w:t>aseline</w:t>
      </w:r>
      <w:r w:rsidR="00F8454D">
        <w:rPr>
          <w:rFonts w:ascii="Palatino" w:hAnsi="Palatino"/>
        </w:rPr>
        <w:t>,</w:t>
      </w:r>
      <w:r w:rsidR="005109ED">
        <w:rPr>
          <w:rFonts w:ascii="Palatino" w:hAnsi="Palatino"/>
        </w:rPr>
        <w:t xml:space="preserve"> stress-induced</w:t>
      </w:r>
      <w:r w:rsidR="00F8454D">
        <w:rPr>
          <w:rFonts w:ascii="Palatino" w:hAnsi="Palatino"/>
        </w:rPr>
        <w:t>, and the change in</w:t>
      </w:r>
      <w:r w:rsidR="005109ED">
        <w:rPr>
          <w:rFonts w:ascii="Palatino" w:hAnsi="Palatino"/>
        </w:rPr>
        <w:t xml:space="preserve"> glucose levels had low, but significant repeatability </w:t>
      </w:r>
      <w:r w:rsidR="006D4A02">
        <w:rPr>
          <w:rFonts w:ascii="Palatino" w:hAnsi="Palatino"/>
        </w:rPr>
        <w:t>(baseline r = 0.1</w:t>
      </w:r>
      <w:r w:rsidR="00F8454D">
        <w:rPr>
          <w:rFonts w:ascii="Palatino" w:hAnsi="Palatino"/>
        </w:rPr>
        <w:t>1</w:t>
      </w:r>
      <w:r w:rsidR="006D4A02">
        <w:rPr>
          <w:rFonts w:ascii="Palatino" w:hAnsi="Palatino"/>
        </w:rPr>
        <w:t>, CI = 0.0</w:t>
      </w:r>
      <w:r w:rsidR="00F8454D">
        <w:rPr>
          <w:rFonts w:ascii="Palatino" w:hAnsi="Palatino"/>
        </w:rPr>
        <w:t>2</w:t>
      </w:r>
      <w:r w:rsidR="006D4A02">
        <w:rPr>
          <w:rFonts w:ascii="Palatino" w:hAnsi="Palatino"/>
        </w:rPr>
        <w:t xml:space="preserve"> to 0.</w:t>
      </w:r>
      <w:r w:rsidR="00F8454D">
        <w:rPr>
          <w:rFonts w:ascii="Palatino" w:hAnsi="Palatino"/>
        </w:rPr>
        <w:t>20</w:t>
      </w:r>
      <w:r w:rsidR="006D4A02">
        <w:rPr>
          <w:rFonts w:ascii="Palatino" w:hAnsi="Palatino"/>
        </w:rPr>
        <w:t>, likelihood ratio test P = 0.0</w:t>
      </w:r>
      <w:r w:rsidR="00F8454D">
        <w:rPr>
          <w:rFonts w:ascii="Palatino" w:hAnsi="Palatino"/>
        </w:rPr>
        <w:t>2</w:t>
      </w:r>
      <w:r w:rsidR="006D4A02">
        <w:rPr>
          <w:rFonts w:ascii="Palatino" w:hAnsi="Palatino"/>
        </w:rPr>
        <w:t>; stress-induced r = 0.</w:t>
      </w:r>
      <w:r w:rsidR="00F8454D">
        <w:rPr>
          <w:rFonts w:ascii="Palatino" w:hAnsi="Palatino"/>
        </w:rPr>
        <w:t>21</w:t>
      </w:r>
      <w:r w:rsidR="006D4A02">
        <w:rPr>
          <w:rFonts w:ascii="Palatino" w:hAnsi="Palatino"/>
        </w:rPr>
        <w:t>, CI = 0.</w:t>
      </w:r>
      <w:r w:rsidR="00F8454D">
        <w:rPr>
          <w:rFonts w:ascii="Palatino" w:hAnsi="Palatino"/>
        </w:rPr>
        <w:t>12</w:t>
      </w:r>
      <w:r w:rsidR="006D4A02">
        <w:rPr>
          <w:rFonts w:ascii="Palatino" w:hAnsi="Palatino"/>
        </w:rPr>
        <w:t xml:space="preserve"> to 0.</w:t>
      </w:r>
      <w:r w:rsidR="00F8454D">
        <w:rPr>
          <w:rFonts w:ascii="Palatino" w:hAnsi="Palatino"/>
        </w:rPr>
        <w:t>30</w:t>
      </w:r>
      <w:r w:rsidR="006D4A02">
        <w:rPr>
          <w:rFonts w:ascii="Palatino" w:hAnsi="Palatino"/>
        </w:rPr>
        <w:t xml:space="preserve">, P </w:t>
      </w:r>
      <w:r w:rsidR="00F8454D">
        <w:rPr>
          <w:rFonts w:ascii="Palatino" w:hAnsi="Palatino"/>
        </w:rPr>
        <w:t>&lt; 0.001; change in glucose r = 0.11, CI = 0.02 to 0.20, P = 0.01</w:t>
      </w:r>
      <w:r w:rsidR="006D4A02">
        <w:rPr>
          <w:rFonts w:ascii="Palatino" w:hAnsi="Palatino"/>
        </w:rPr>
        <w:t xml:space="preserve">). </w:t>
      </w:r>
      <w:r w:rsidR="00ED18B8">
        <w:rPr>
          <w:rFonts w:ascii="Palatino" w:hAnsi="Palatino"/>
        </w:rPr>
        <w:t xml:space="preserve">Baseline corticosterone </w:t>
      </w:r>
      <w:r w:rsidR="00F8454D">
        <w:rPr>
          <w:rFonts w:ascii="Palatino" w:hAnsi="Palatino"/>
        </w:rPr>
        <w:t>was not repeatable in this sample</w:t>
      </w:r>
      <w:r w:rsidR="00ED18B8">
        <w:rPr>
          <w:rFonts w:ascii="Palatino" w:hAnsi="Palatino"/>
        </w:rPr>
        <w:t xml:space="preserve"> (</w:t>
      </w:r>
      <w:r w:rsidR="004B2091">
        <w:rPr>
          <w:rFonts w:ascii="Palatino" w:hAnsi="Palatino"/>
        </w:rPr>
        <w:t>baseline corticosterone r = 0.</w:t>
      </w:r>
      <w:r w:rsidR="00F8454D">
        <w:rPr>
          <w:rFonts w:ascii="Palatino" w:hAnsi="Palatino"/>
        </w:rPr>
        <w:t>01</w:t>
      </w:r>
      <w:r w:rsidR="004B2091">
        <w:rPr>
          <w:rFonts w:ascii="Palatino" w:hAnsi="Palatino"/>
        </w:rPr>
        <w:t>, CI = 0 to 0.</w:t>
      </w:r>
      <w:r w:rsidR="00F8454D">
        <w:rPr>
          <w:rFonts w:ascii="Palatino" w:hAnsi="Palatino"/>
        </w:rPr>
        <w:t>10</w:t>
      </w:r>
      <w:r w:rsidR="004B2091">
        <w:rPr>
          <w:rFonts w:ascii="Palatino" w:hAnsi="Palatino"/>
        </w:rPr>
        <w:t>, P = 0.</w:t>
      </w:r>
      <w:r w:rsidR="00F8454D">
        <w:rPr>
          <w:rFonts w:ascii="Palatino" w:hAnsi="Palatino"/>
        </w:rPr>
        <w:t>42)</w:t>
      </w:r>
      <w:r w:rsidR="004B2091">
        <w:rPr>
          <w:rFonts w:ascii="Palatino" w:hAnsi="Palatino"/>
        </w:rPr>
        <w:t xml:space="preserve">. Stress-induced corticosterone and the change in corticosterone had </w:t>
      </w:r>
      <w:r w:rsidR="00F8454D">
        <w:rPr>
          <w:rFonts w:ascii="Palatino" w:hAnsi="Palatino"/>
        </w:rPr>
        <w:t>the highest</w:t>
      </w:r>
      <w:r w:rsidR="004B2091">
        <w:rPr>
          <w:rFonts w:ascii="Palatino" w:hAnsi="Palatino"/>
        </w:rPr>
        <w:t xml:space="preserve"> repeatability (stress-induced corticosterone r = 0.</w:t>
      </w:r>
      <w:r w:rsidR="00F8454D">
        <w:rPr>
          <w:rFonts w:ascii="Palatino" w:hAnsi="Palatino"/>
        </w:rPr>
        <w:t>32</w:t>
      </w:r>
      <w:r w:rsidR="004B2091">
        <w:rPr>
          <w:rFonts w:ascii="Palatino" w:hAnsi="Palatino"/>
        </w:rPr>
        <w:t>, CI = 0.</w:t>
      </w:r>
      <w:r w:rsidR="00F8454D">
        <w:rPr>
          <w:rFonts w:ascii="Palatino" w:hAnsi="Palatino"/>
        </w:rPr>
        <w:t>23</w:t>
      </w:r>
      <w:r w:rsidR="004B2091">
        <w:rPr>
          <w:rFonts w:ascii="Palatino" w:hAnsi="Palatino"/>
        </w:rPr>
        <w:t xml:space="preserve"> to 0.</w:t>
      </w:r>
      <w:r w:rsidR="00F8454D">
        <w:rPr>
          <w:rFonts w:ascii="Palatino" w:hAnsi="Palatino"/>
        </w:rPr>
        <w:t>41</w:t>
      </w:r>
      <w:r w:rsidR="00A82370">
        <w:rPr>
          <w:rFonts w:ascii="Palatino" w:hAnsi="Palatino"/>
        </w:rPr>
        <w:t>, P &lt; 0.001; corticosterone response r = 0.2</w:t>
      </w:r>
      <w:r w:rsidR="00F8454D">
        <w:rPr>
          <w:rFonts w:ascii="Palatino" w:hAnsi="Palatino"/>
        </w:rPr>
        <w:t>5</w:t>
      </w:r>
      <w:r w:rsidR="00A82370">
        <w:rPr>
          <w:rFonts w:ascii="Palatino" w:hAnsi="Palatino"/>
        </w:rPr>
        <w:t>, CI = 0.1</w:t>
      </w:r>
      <w:r w:rsidR="00F8454D">
        <w:rPr>
          <w:rFonts w:ascii="Palatino" w:hAnsi="Palatino"/>
        </w:rPr>
        <w:t>6</w:t>
      </w:r>
      <w:r w:rsidR="00A82370">
        <w:rPr>
          <w:rFonts w:ascii="Palatino" w:hAnsi="Palatino"/>
        </w:rPr>
        <w:t xml:space="preserve"> to 0.3</w:t>
      </w:r>
      <w:r w:rsidR="00F8454D">
        <w:rPr>
          <w:rFonts w:ascii="Palatino" w:hAnsi="Palatino"/>
        </w:rPr>
        <w:t>5</w:t>
      </w:r>
      <w:r w:rsidR="00A82370">
        <w:rPr>
          <w:rFonts w:ascii="Palatino" w:hAnsi="Palatino"/>
        </w:rPr>
        <w:t xml:space="preserve">, P &lt; 0.001). </w:t>
      </w:r>
      <w:r w:rsidR="00A25E36">
        <w:rPr>
          <w:rFonts w:ascii="Palatino" w:hAnsi="Palatino"/>
        </w:rPr>
        <w:t xml:space="preserve">Note that repeatability estimates for corticosterone, but not glucose, in a subset of these birds were previously reported with similar effect sizes </w:t>
      </w:r>
      <w:r w:rsidR="00A25E36">
        <w:rPr>
          <w:rFonts w:ascii="Palatino" w:hAnsi="Palatino"/>
        </w:rPr>
        <w:fldChar w:fldCharType="begin"/>
      </w:r>
      <w:r w:rsidR="00D9340F">
        <w:rPr>
          <w:rFonts w:ascii="Palatino" w:hAnsi="Palatino"/>
        </w:rPr>
        <w:instrText xml:space="preserve"> ADDIN ZOTERO_ITEM CSL_CITATION {"citationID":"Ow1FWOs1","properties":{"formattedCitation":"(see Table 5 in Vitousek et al., 2018b)","plainCitation":"(see Table 5 in Vitousek et al., 2018b)","noteIndex":0},"citationItems":[{"id":38430,"uris":["http://zotero.org/users/4289944/items/5VQILXST"],"uri":["http://zotero.org/users/4289944/items/5VQILXST"],"itemData":{"id":38430,"type":"article-journal","container-title":"Frontiers in Ecology and Evolution","DOI":"10.3389/fevo.2018.00042","page":"1-14","title":"Hormones and fitness: Evidence for trade-offs in glucocorticoid regulation across contexts","volume":"6","author":[{"family":"Vitousek","given":"Maren N"},{"family":"Taff","given":"Conor C"},{"family":"Hallinger","given":"Kelly K"},{"family":"Zimmer","given":"Cedric"},{"family":"Winkler","given":"David W"}],"issued":{"date-parts":[["2018"]]}},"prefix":"see Table 5 in "}],"schema":"https://github.com/citation-style-language/schema/raw/master/csl-citation.json"} </w:instrText>
      </w:r>
      <w:r w:rsidR="00A25E36">
        <w:rPr>
          <w:rFonts w:ascii="Palatino" w:hAnsi="Palatino"/>
        </w:rPr>
        <w:fldChar w:fldCharType="separate"/>
      </w:r>
      <w:r w:rsidR="00D9340F">
        <w:rPr>
          <w:rFonts w:ascii="Palatino" w:hAnsi="Palatino"/>
          <w:noProof/>
        </w:rPr>
        <w:t>(see Table 5 in Vitousek et al., 2018b)</w:t>
      </w:r>
      <w:r w:rsidR="00A25E36">
        <w:rPr>
          <w:rFonts w:ascii="Palatino" w:hAnsi="Palatino"/>
        </w:rPr>
        <w:fldChar w:fldCharType="end"/>
      </w:r>
      <w:r w:rsidR="00A25E36">
        <w:rPr>
          <w:rFonts w:ascii="Palatino" w:hAnsi="Palatino"/>
        </w:rPr>
        <w:t>.</w:t>
      </w:r>
    </w:p>
    <w:p w14:paraId="4780ABB2" w14:textId="77777777" w:rsidR="00425DD9" w:rsidRDefault="00425DD9" w:rsidP="003C4490">
      <w:pPr>
        <w:rPr>
          <w:rFonts w:ascii="Palatino" w:hAnsi="Palatino"/>
          <w:i/>
          <w:iCs/>
        </w:rPr>
      </w:pPr>
    </w:p>
    <w:p w14:paraId="6C6558C6" w14:textId="7BA46BA7" w:rsidR="0084223A" w:rsidRDefault="0079637F" w:rsidP="003C4490">
      <w:pPr>
        <w:rPr>
          <w:rFonts w:ascii="Palatino" w:hAnsi="Palatino"/>
          <w:i/>
          <w:iCs/>
        </w:rPr>
      </w:pPr>
      <w:r>
        <w:rPr>
          <w:rFonts w:ascii="Palatino" w:hAnsi="Palatino"/>
          <w:i/>
          <w:iCs/>
        </w:rPr>
        <w:t>Overall Changes in Glucose and Corticosterone</w:t>
      </w:r>
    </w:p>
    <w:p w14:paraId="63E13495" w14:textId="2CA85C47" w:rsidR="00425DD9" w:rsidRDefault="00425DD9" w:rsidP="003C4490">
      <w:pPr>
        <w:rPr>
          <w:rFonts w:ascii="Palatino" w:hAnsi="Palatino"/>
          <w:i/>
          <w:iCs/>
        </w:rPr>
      </w:pPr>
    </w:p>
    <w:p w14:paraId="51E8CC09" w14:textId="5391C9EF" w:rsidR="00425DD9" w:rsidRDefault="007C5475" w:rsidP="003C4490">
      <w:pPr>
        <w:rPr>
          <w:rFonts w:ascii="Palatino" w:hAnsi="Palatino"/>
        </w:rPr>
      </w:pPr>
      <w:r>
        <w:rPr>
          <w:rFonts w:ascii="Palatino" w:hAnsi="Palatino"/>
        </w:rPr>
        <w:tab/>
      </w:r>
      <w:r w:rsidR="009B492A">
        <w:rPr>
          <w:rFonts w:ascii="Palatino" w:hAnsi="Palatino"/>
        </w:rPr>
        <w:t xml:space="preserve">In adults, mean corticosterone levels differed significantly for all </w:t>
      </w:r>
      <w:r w:rsidR="0091747E">
        <w:rPr>
          <w:rFonts w:ascii="Palatino" w:hAnsi="Palatino"/>
        </w:rPr>
        <w:t>three</w:t>
      </w:r>
      <w:r w:rsidR="009B492A">
        <w:rPr>
          <w:rFonts w:ascii="Palatino" w:hAnsi="Palatino"/>
        </w:rPr>
        <w:t xml:space="preserve"> sample types, although there was substantial overlap in the distribution of individual corticosterone measures</w:t>
      </w:r>
      <w:r w:rsidR="008D301C">
        <w:rPr>
          <w:rFonts w:ascii="Palatino" w:hAnsi="Palatino"/>
        </w:rPr>
        <w:t xml:space="preserve"> (Figure 1</w:t>
      </w:r>
      <w:r w:rsidR="0036367A">
        <w:rPr>
          <w:rFonts w:ascii="Palatino" w:hAnsi="Palatino"/>
        </w:rPr>
        <w:t>A</w:t>
      </w:r>
      <w:r w:rsidR="005978D8">
        <w:rPr>
          <w:rFonts w:ascii="Palatino" w:hAnsi="Palatino"/>
        </w:rPr>
        <w:t xml:space="preserve">; Table </w:t>
      </w:r>
      <w:r w:rsidR="005978D8" w:rsidRPr="006A6D33">
        <w:rPr>
          <w:rFonts w:ascii="Palatino" w:hAnsi="Palatino"/>
        </w:rPr>
        <w:t>S</w:t>
      </w:r>
      <w:r w:rsidR="006A6D33">
        <w:rPr>
          <w:rFonts w:ascii="Palatino" w:hAnsi="Palatino"/>
        </w:rPr>
        <w:t>3</w:t>
      </w:r>
      <w:r w:rsidR="008D301C">
        <w:rPr>
          <w:rFonts w:ascii="Palatino" w:hAnsi="Palatino"/>
        </w:rPr>
        <w:t>)</w:t>
      </w:r>
      <w:r w:rsidR="009B492A">
        <w:rPr>
          <w:rFonts w:ascii="Palatino" w:hAnsi="Palatino"/>
        </w:rPr>
        <w:t>.</w:t>
      </w:r>
      <w:r w:rsidR="00D03226">
        <w:rPr>
          <w:rFonts w:ascii="Palatino" w:hAnsi="Palatino"/>
        </w:rPr>
        <w:t xml:space="preserve"> Corticosterone was lowest </w:t>
      </w:r>
      <w:r w:rsidR="009E5CA6">
        <w:rPr>
          <w:rFonts w:ascii="Palatino" w:hAnsi="Palatino"/>
        </w:rPr>
        <w:t xml:space="preserve">in the </w:t>
      </w:r>
      <w:r w:rsidR="007C0E2B">
        <w:rPr>
          <w:rFonts w:ascii="Palatino" w:hAnsi="Palatino"/>
        </w:rPr>
        <w:t>baseline</w:t>
      </w:r>
      <w:r w:rsidR="009E5CA6">
        <w:rPr>
          <w:rFonts w:ascii="Palatino" w:hAnsi="Palatino"/>
        </w:rPr>
        <w:t xml:space="preserve"> sample (</w:t>
      </w:r>
      <w:r w:rsidR="0091747E">
        <w:rPr>
          <w:rFonts w:ascii="Palatino" w:hAnsi="Palatino"/>
        </w:rPr>
        <w:t>‘</w:t>
      </w:r>
      <w:proofErr w:type="spellStart"/>
      <w:r w:rsidR="0091747E">
        <w:rPr>
          <w:rFonts w:ascii="Palatino" w:hAnsi="Palatino"/>
        </w:rPr>
        <w:t>emmeans</w:t>
      </w:r>
      <w:proofErr w:type="spellEnd"/>
      <w:r w:rsidR="0091747E">
        <w:rPr>
          <w:rFonts w:ascii="Palatino" w:hAnsi="Palatino"/>
        </w:rPr>
        <w:t xml:space="preserve">’ estimated </w:t>
      </w:r>
      <w:r w:rsidR="009E5CA6">
        <w:rPr>
          <w:rFonts w:ascii="Palatino" w:hAnsi="Palatino"/>
        </w:rPr>
        <w:t>mean</w:t>
      </w:r>
      <w:r w:rsidR="0091747E">
        <w:rPr>
          <w:rFonts w:ascii="Palatino" w:hAnsi="Palatino"/>
        </w:rPr>
        <w:t xml:space="preserve"> from mixed model</w:t>
      </w:r>
      <w:r w:rsidR="000B6F62">
        <w:rPr>
          <w:rFonts w:ascii="Palatino" w:hAnsi="Palatino"/>
        </w:rPr>
        <w:t xml:space="preserve"> =</w:t>
      </w:r>
      <w:r w:rsidR="009E5CA6">
        <w:rPr>
          <w:rFonts w:ascii="Palatino" w:hAnsi="Palatino"/>
        </w:rPr>
        <w:t xml:space="preserve"> 6.</w:t>
      </w:r>
      <w:r w:rsidR="006A43C4">
        <w:rPr>
          <w:rFonts w:ascii="Palatino" w:hAnsi="Palatino"/>
        </w:rPr>
        <w:t>4</w:t>
      </w:r>
      <w:r w:rsidR="009E5CA6">
        <w:rPr>
          <w:rFonts w:ascii="Palatino" w:hAnsi="Palatino"/>
        </w:rPr>
        <w:t xml:space="preserve"> ng/</w:t>
      </w:r>
      <w:r w:rsidR="009E5CA6">
        <w:rPr>
          <w:rFonts w:ascii="Palatino" w:hAnsi="Palatino"/>
        </w:rPr>
        <w:sym w:font="Symbol" w:char="F06D"/>
      </w:r>
      <w:r w:rsidR="009E5CA6">
        <w:rPr>
          <w:rFonts w:ascii="Palatino" w:hAnsi="Palatino"/>
        </w:rPr>
        <w:t>l; 95% CI = 4.</w:t>
      </w:r>
      <w:r w:rsidR="006A43C4">
        <w:rPr>
          <w:rFonts w:ascii="Palatino" w:hAnsi="Palatino"/>
        </w:rPr>
        <w:t>9</w:t>
      </w:r>
      <w:r w:rsidR="009E5CA6">
        <w:rPr>
          <w:rFonts w:ascii="Palatino" w:hAnsi="Palatino"/>
        </w:rPr>
        <w:t xml:space="preserve"> to 7.</w:t>
      </w:r>
      <w:r w:rsidR="006A43C4">
        <w:rPr>
          <w:rFonts w:ascii="Palatino" w:hAnsi="Palatino"/>
        </w:rPr>
        <w:t>8</w:t>
      </w:r>
      <w:r w:rsidR="009E5CA6">
        <w:rPr>
          <w:rFonts w:ascii="Palatino" w:hAnsi="Palatino"/>
        </w:rPr>
        <w:t xml:space="preserve">) </w:t>
      </w:r>
      <w:r w:rsidR="009E5CA6">
        <w:rPr>
          <w:rFonts w:ascii="Palatino" w:hAnsi="Palatino"/>
        </w:rPr>
        <w:lastRenderedPageBreak/>
        <w:t>and increased substantially by the stress-induced sample (</w:t>
      </w:r>
      <w:r w:rsidR="006A43C4">
        <w:rPr>
          <w:rFonts w:ascii="Palatino" w:hAnsi="Palatino"/>
        </w:rPr>
        <w:t xml:space="preserve">32.1 </w:t>
      </w:r>
      <w:r w:rsidR="006A43C4">
        <w:rPr>
          <w:rFonts w:ascii="Palatino" w:hAnsi="Palatino"/>
        </w:rPr>
        <w:t>ng/</w:t>
      </w:r>
      <w:r w:rsidR="006A43C4">
        <w:rPr>
          <w:rFonts w:ascii="Palatino" w:hAnsi="Palatino"/>
        </w:rPr>
        <w:sym w:font="Symbol" w:char="F06D"/>
      </w:r>
      <w:r w:rsidR="006A43C4">
        <w:rPr>
          <w:rFonts w:ascii="Palatino" w:hAnsi="Palatino"/>
        </w:rPr>
        <w:t>l</w:t>
      </w:r>
      <w:r w:rsidR="009E5CA6">
        <w:rPr>
          <w:rFonts w:ascii="Palatino" w:hAnsi="Palatino"/>
        </w:rPr>
        <w:t>; CI = 30.</w:t>
      </w:r>
      <w:r w:rsidR="006A43C4">
        <w:rPr>
          <w:rFonts w:ascii="Palatino" w:hAnsi="Palatino"/>
        </w:rPr>
        <w:t>6</w:t>
      </w:r>
      <w:r w:rsidR="009E5CA6">
        <w:rPr>
          <w:rFonts w:ascii="Palatino" w:hAnsi="Palatino"/>
        </w:rPr>
        <w:t xml:space="preserve"> to 33.</w:t>
      </w:r>
      <w:r w:rsidR="006A43C4">
        <w:rPr>
          <w:rFonts w:ascii="Palatino" w:hAnsi="Palatino"/>
        </w:rPr>
        <w:t>6</w:t>
      </w:r>
      <w:r w:rsidR="009E5CA6">
        <w:rPr>
          <w:rFonts w:ascii="Palatino" w:hAnsi="Palatino"/>
        </w:rPr>
        <w:t xml:space="preserve">). </w:t>
      </w:r>
      <w:r w:rsidR="006A43C4">
        <w:rPr>
          <w:rFonts w:ascii="Palatino" w:hAnsi="Palatino"/>
        </w:rPr>
        <w:t>I</w:t>
      </w:r>
      <w:r w:rsidR="005978D8">
        <w:rPr>
          <w:rFonts w:ascii="Palatino" w:hAnsi="Palatino"/>
        </w:rPr>
        <w:t xml:space="preserve">njection with Cortrosyn resulted in </w:t>
      </w:r>
      <w:r w:rsidR="006A43C4">
        <w:rPr>
          <w:rFonts w:ascii="Palatino" w:hAnsi="Palatino"/>
        </w:rPr>
        <w:t xml:space="preserve">a </w:t>
      </w:r>
      <w:r w:rsidR="005978D8">
        <w:rPr>
          <w:rFonts w:ascii="Palatino" w:hAnsi="Palatino"/>
        </w:rPr>
        <w:t>further increase of corticosterone (</w:t>
      </w:r>
      <w:r w:rsidR="006A43C4">
        <w:rPr>
          <w:rFonts w:ascii="Palatino" w:hAnsi="Palatino"/>
        </w:rPr>
        <w:t xml:space="preserve">43.9 </w:t>
      </w:r>
      <w:r w:rsidR="006A43C4">
        <w:rPr>
          <w:rFonts w:ascii="Palatino" w:hAnsi="Palatino"/>
        </w:rPr>
        <w:t>ng/</w:t>
      </w:r>
      <w:r w:rsidR="006A43C4">
        <w:rPr>
          <w:rFonts w:ascii="Palatino" w:hAnsi="Palatino"/>
        </w:rPr>
        <w:sym w:font="Symbol" w:char="F06D"/>
      </w:r>
      <w:proofErr w:type="gramStart"/>
      <w:r w:rsidR="006A43C4">
        <w:rPr>
          <w:rFonts w:ascii="Palatino" w:hAnsi="Palatino"/>
        </w:rPr>
        <w:t>l</w:t>
      </w:r>
      <w:r w:rsidR="005978D8">
        <w:rPr>
          <w:rFonts w:ascii="Palatino" w:hAnsi="Palatino"/>
        </w:rPr>
        <w:t>;</w:t>
      </w:r>
      <w:proofErr w:type="gramEnd"/>
      <w:r w:rsidR="005978D8">
        <w:rPr>
          <w:rFonts w:ascii="Palatino" w:hAnsi="Palatino"/>
        </w:rPr>
        <w:t xml:space="preserve"> CI = </w:t>
      </w:r>
      <w:r w:rsidR="006A43C4">
        <w:rPr>
          <w:rFonts w:ascii="Palatino" w:hAnsi="Palatino"/>
        </w:rPr>
        <w:t>39.7 to 48.2</w:t>
      </w:r>
      <w:r w:rsidR="005978D8">
        <w:rPr>
          <w:rFonts w:ascii="Palatino" w:hAnsi="Palatino"/>
        </w:rPr>
        <w:t xml:space="preserve">). </w:t>
      </w:r>
    </w:p>
    <w:p w14:paraId="387DBD43" w14:textId="1136ADB6" w:rsidR="00674420" w:rsidRDefault="00674420" w:rsidP="003C4490">
      <w:pPr>
        <w:rPr>
          <w:rFonts w:ascii="Palatino" w:hAnsi="Palatino"/>
        </w:rPr>
      </w:pPr>
      <w:r>
        <w:rPr>
          <w:rFonts w:ascii="Palatino" w:hAnsi="Palatino"/>
        </w:rPr>
        <w:tab/>
        <w:t>Overall, glucose concentrations show</w:t>
      </w:r>
      <w:r w:rsidR="009134F5">
        <w:rPr>
          <w:rFonts w:ascii="Palatino" w:hAnsi="Palatino"/>
        </w:rPr>
        <w:t>ed</w:t>
      </w:r>
      <w:r>
        <w:rPr>
          <w:rFonts w:ascii="Palatino" w:hAnsi="Palatino"/>
        </w:rPr>
        <w:t xml:space="preserve"> a similar pattern of variation between sample types to corticosterone</w:t>
      </w:r>
      <w:r w:rsidR="0087005C">
        <w:rPr>
          <w:rFonts w:ascii="Palatino" w:hAnsi="Palatino"/>
        </w:rPr>
        <w:t xml:space="preserve"> </w:t>
      </w:r>
      <w:r>
        <w:rPr>
          <w:rFonts w:ascii="Palatino" w:hAnsi="Palatino"/>
        </w:rPr>
        <w:t>(Figure 1B; Table S</w:t>
      </w:r>
      <w:r w:rsidR="005D23FF">
        <w:rPr>
          <w:rFonts w:ascii="Palatino" w:hAnsi="Palatino"/>
        </w:rPr>
        <w:t>3</w:t>
      </w:r>
      <w:r>
        <w:rPr>
          <w:rFonts w:ascii="Palatino" w:hAnsi="Palatino"/>
        </w:rPr>
        <w:t xml:space="preserve">). </w:t>
      </w:r>
      <w:r w:rsidR="003B2030">
        <w:rPr>
          <w:rFonts w:ascii="Palatino" w:hAnsi="Palatino"/>
        </w:rPr>
        <w:t>Glucose was lowest in the initial sample (mean = 209.</w:t>
      </w:r>
      <w:r w:rsidR="00673D56">
        <w:rPr>
          <w:rFonts w:ascii="Palatino" w:hAnsi="Palatino"/>
        </w:rPr>
        <w:t>3</w:t>
      </w:r>
      <w:r w:rsidR="003B2030">
        <w:rPr>
          <w:rFonts w:ascii="Palatino" w:hAnsi="Palatino"/>
        </w:rPr>
        <w:t xml:space="preserve"> mg/dl; CI = </w:t>
      </w:r>
      <w:r w:rsidR="00673D56">
        <w:rPr>
          <w:rFonts w:ascii="Palatino" w:hAnsi="Palatino"/>
        </w:rPr>
        <w:t>205.7 to 212.8</w:t>
      </w:r>
      <w:r w:rsidR="003B2030">
        <w:rPr>
          <w:rFonts w:ascii="Palatino" w:hAnsi="Palatino"/>
        </w:rPr>
        <w:t>) and increased by the stress-induced sample (240.</w:t>
      </w:r>
      <w:r w:rsidR="00673D56">
        <w:rPr>
          <w:rFonts w:ascii="Palatino" w:hAnsi="Palatino"/>
        </w:rPr>
        <w:t>0</w:t>
      </w:r>
      <w:r w:rsidR="0009373B">
        <w:rPr>
          <w:rFonts w:ascii="Palatino" w:hAnsi="Palatino"/>
        </w:rPr>
        <w:t xml:space="preserve"> </w:t>
      </w:r>
      <w:r w:rsidR="0009373B">
        <w:rPr>
          <w:rFonts w:ascii="Palatino" w:hAnsi="Palatino"/>
        </w:rPr>
        <w:t>mg/dl</w:t>
      </w:r>
      <w:r w:rsidR="003B2030">
        <w:rPr>
          <w:rFonts w:ascii="Palatino" w:hAnsi="Palatino"/>
        </w:rPr>
        <w:t xml:space="preserve">; CI = </w:t>
      </w:r>
      <w:r w:rsidR="00673D56">
        <w:rPr>
          <w:rFonts w:ascii="Palatino" w:hAnsi="Palatino"/>
        </w:rPr>
        <w:t>236.3 to 243.7</w:t>
      </w:r>
      <w:r w:rsidR="003B2030">
        <w:rPr>
          <w:rFonts w:ascii="Palatino" w:hAnsi="Palatino"/>
        </w:rPr>
        <w:t xml:space="preserve">). </w:t>
      </w:r>
      <w:r w:rsidR="000B497C">
        <w:rPr>
          <w:rFonts w:ascii="Palatino" w:hAnsi="Palatino"/>
        </w:rPr>
        <w:t>C</w:t>
      </w:r>
      <w:r w:rsidR="00CC2EB3">
        <w:rPr>
          <w:rFonts w:ascii="Palatino" w:hAnsi="Palatino"/>
        </w:rPr>
        <w:t>ortrosyn injection resulted in a further increase in circulating glucose levels (</w:t>
      </w:r>
      <w:r w:rsidR="00673D56">
        <w:rPr>
          <w:rFonts w:ascii="Palatino" w:hAnsi="Palatino"/>
        </w:rPr>
        <w:t>270.0</w:t>
      </w:r>
      <w:r w:rsidR="0009373B">
        <w:rPr>
          <w:rFonts w:ascii="Palatino" w:hAnsi="Palatino"/>
        </w:rPr>
        <w:t xml:space="preserve"> </w:t>
      </w:r>
      <w:r w:rsidR="0009373B">
        <w:rPr>
          <w:rFonts w:ascii="Palatino" w:hAnsi="Palatino"/>
        </w:rPr>
        <w:t>mg/</w:t>
      </w:r>
      <w:proofErr w:type="gramStart"/>
      <w:r w:rsidR="0009373B">
        <w:rPr>
          <w:rFonts w:ascii="Palatino" w:hAnsi="Palatino"/>
        </w:rPr>
        <w:t>dl</w:t>
      </w:r>
      <w:r w:rsidR="00CC2EB3">
        <w:rPr>
          <w:rFonts w:ascii="Palatino" w:hAnsi="Palatino"/>
        </w:rPr>
        <w:t>;</w:t>
      </w:r>
      <w:proofErr w:type="gramEnd"/>
      <w:r w:rsidR="00CC2EB3">
        <w:rPr>
          <w:rFonts w:ascii="Palatino" w:hAnsi="Palatino"/>
        </w:rPr>
        <w:t xml:space="preserve"> CI = </w:t>
      </w:r>
      <w:r w:rsidR="00673D56">
        <w:rPr>
          <w:rFonts w:ascii="Palatino" w:hAnsi="Palatino"/>
        </w:rPr>
        <w:t>259.8 to 280.2</w:t>
      </w:r>
      <w:r w:rsidR="00CC2EB3">
        <w:rPr>
          <w:rFonts w:ascii="Palatino" w:hAnsi="Palatino"/>
        </w:rPr>
        <w:t xml:space="preserve">). </w:t>
      </w:r>
    </w:p>
    <w:p w14:paraId="490D8014" w14:textId="1B47E7D2" w:rsidR="00FF7E58" w:rsidRDefault="00FF7E58" w:rsidP="003C4490">
      <w:pPr>
        <w:rPr>
          <w:rFonts w:ascii="Palatino" w:hAnsi="Palatino"/>
        </w:rPr>
      </w:pPr>
    </w:p>
    <w:p w14:paraId="3095321D" w14:textId="7FDF61C8" w:rsidR="00FF7E58" w:rsidRDefault="00FF7E58" w:rsidP="00FF7E58">
      <w:pPr>
        <w:jc w:val="center"/>
        <w:rPr>
          <w:rFonts w:ascii="Palatino" w:hAnsi="Palatino"/>
        </w:rPr>
      </w:pPr>
      <w:r>
        <w:rPr>
          <w:rFonts w:ascii="Palatino" w:hAnsi="Palatino"/>
          <w:noProof/>
        </w:rPr>
        <w:drawing>
          <wp:inline distT="0" distB="0" distL="0" distR="0" wp14:anchorId="187B9A7C" wp14:editId="30CF638F">
            <wp:extent cx="3554102" cy="2843281"/>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54102" cy="2843281"/>
                    </a:xfrm>
                    <a:prstGeom prst="rect">
                      <a:avLst/>
                    </a:prstGeom>
                  </pic:spPr>
                </pic:pic>
              </a:graphicData>
            </a:graphic>
          </wp:inline>
        </w:drawing>
      </w:r>
    </w:p>
    <w:p w14:paraId="37B72F57" w14:textId="6FA99316" w:rsidR="00FF7E58" w:rsidRPr="00F44259" w:rsidRDefault="00FF7E58" w:rsidP="00FF7E58">
      <w:pPr>
        <w:rPr>
          <w:rFonts w:ascii="Palatino" w:hAnsi="Palatino"/>
          <w:sz w:val="16"/>
          <w:szCs w:val="16"/>
        </w:rPr>
      </w:pPr>
      <w:r w:rsidRPr="00F44259">
        <w:rPr>
          <w:rFonts w:ascii="Palatino" w:hAnsi="Palatino"/>
          <w:b/>
          <w:bCs/>
          <w:sz w:val="16"/>
          <w:szCs w:val="16"/>
        </w:rPr>
        <w:t xml:space="preserve">Figure 1. </w:t>
      </w:r>
      <w:r w:rsidR="0036367A" w:rsidRPr="00F44259">
        <w:rPr>
          <w:rFonts w:ascii="Palatino" w:hAnsi="Palatino"/>
          <w:sz w:val="16"/>
          <w:szCs w:val="16"/>
        </w:rPr>
        <w:t xml:space="preserve">Corticosterone (A) and glucose (B) levels for adult tree swallows in the New York population by sample type. </w:t>
      </w:r>
      <w:r w:rsidR="00F44259" w:rsidRPr="00F44259">
        <w:rPr>
          <w:rFonts w:ascii="Palatino" w:hAnsi="Palatino"/>
          <w:sz w:val="16"/>
          <w:szCs w:val="16"/>
        </w:rPr>
        <w:t>Boxes and whiskers show the interquartile range and largest value within 1.5 times the IQR, respectively. Small points show raw data. Solid diamonds and solid black lines show the point estimate and 95% confidence interval for each group mean as calculated by ‘</w:t>
      </w:r>
      <w:proofErr w:type="spellStart"/>
      <w:r w:rsidR="00F44259" w:rsidRPr="00F44259">
        <w:rPr>
          <w:rFonts w:ascii="Palatino" w:hAnsi="Palatino"/>
          <w:sz w:val="16"/>
          <w:szCs w:val="16"/>
        </w:rPr>
        <w:t>emmeans</w:t>
      </w:r>
      <w:proofErr w:type="spellEnd"/>
      <w:r w:rsidR="00F44259" w:rsidRPr="00F44259">
        <w:rPr>
          <w:rFonts w:ascii="Palatino" w:hAnsi="Palatino"/>
          <w:sz w:val="16"/>
          <w:szCs w:val="16"/>
        </w:rPr>
        <w:t>’ and the linear mixed model described in text.</w:t>
      </w:r>
    </w:p>
    <w:p w14:paraId="365E449F" w14:textId="5A1EC8B0" w:rsidR="0084223A" w:rsidRDefault="0084223A" w:rsidP="003C4490">
      <w:pPr>
        <w:rPr>
          <w:rFonts w:ascii="Palatino" w:hAnsi="Palatino"/>
          <w:i/>
          <w:iCs/>
        </w:rPr>
      </w:pPr>
    </w:p>
    <w:p w14:paraId="6A05DD21" w14:textId="362D0630" w:rsidR="008413C6" w:rsidRDefault="00E96B58" w:rsidP="003C4490">
      <w:pPr>
        <w:rPr>
          <w:rFonts w:ascii="Palatino" w:hAnsi="Palatino"/>
        </w:rPr>
      </w:pPr>
      <w:r>
        <w:rPr>
          <w:rFonts w:ascii="Palatino" w:hAnsi="Palatino"/>
        </w:rPr>
        <w:tab/>
        <w:t xml:space="preserve">In nestlings, </w:t>
      </w:r>
      <w:r w:rsidR="0065777B">
        <w:rPr>
          <w:rFonts w:ascii="Palatino" w:hAnsi="Palatino"/>
        </w:rPr>
        <w:t>corticosterone increased from the initial to stress induced sample (Figure 2A</w:t>
      </w:r>
      <w:r w:rsidR="00CF3E4F">
        <w:rPr>
          <w:rFonts w:ascii="Palatino" w:hAnsi="Palatino"/>
        </w:rPr>
        <w:t>; initial mean = 6.</w:t>
      </w:r>
      <w:r w:rsidR="00106ADF">
        <w:rPr>
          <w:rFonts w:ascii="Palatino" w:hAnsi="Palatino"/>
        </w:rPr>
        <w:t>3</w:t>
      </w:r>
      <w:r w:rsidR="00CF3E4F">
        <w:rPr>
          <w:rFonts w:ascii="Palatino" w:hAnsi="Palatino"/>
        </w:rPr>
        <w:t xml:space="preserve"> ng/</w:t>
      </w:r>
      <w:r w:rsidR="00CF3E4F">
        <w:rPr>
          <w:rFonts w:ascii="Palatino" w:hAnsi="Palatino"/>
        </w:rPr>
        <w:sym w:font="Symbol" w:char="F06D"/>
      </w:r>
      <w:r w:rsidR="00CF3E4F">
        <w:rPr>
          <w:rFonts w:ascii="Palatino" w:hAnsi="Palatino"/>
        </w:rPr>
        <w:t xml:space="preserve">l; 95% CI = </w:t>
      </w:r>
      <w:r w:rsidR="00106ADF">
        <w:rPr>
          <w:rFonts w:ascii="Palatino" w:hAnsi="Palatino"/>
        </w:rPr>
        <w:t>3.1 to 9.4</w:t>
      </w:r>
      <w:r w:rsidR="00CF3E4F">
        <w:rPr>
          <w:rFonts w:ascii="Palatino" w:hAnsi="Palatino"/>
        </w:rPr>
        <w:t xml:space="preserve">; stress-induced = </w:t>
      </w:r>
      <w:r w:rsidR="00106ADF">
        <w:rPr>
          <w:rFonts w:ascii="Palatino" w:hAnsi="Palatino"/>
        </w:rPr>
        <w:t>25.0</w:t>
      </w:r>
      <w:r w:rsidR="00CF3E4F">
        <w:rPr>
          <w:rFonts w:ascii="Palatino" w:hAnsi="Palatino"/>
        </w:rPr>
        <w:t xml:space="preserve">; CI = </w:t>
      </w:r>
      <w:r w:rsidR="00106ADF">
        <w:rPr>
          <w:rFonts w:ascii="Palatino" w:hAnsi="Palatino"/>
        </w:rPr>
        <w:t>21.8 to 28.1</w:t>
      </w:r>
      <w:r w:rsidR="00CF3E4F">
        <w:rPr>
          <w:rFonts w:ascii="Palatino" w:hAnsi="Palatino"/>
        </w:rPr>
        <w:t xml:space="preserve">). </w:t>
      </w:r>
      <w:r w:rsidR="00021AD2">
        <w:rPr>
          <w:rFonts w:ascii="Palatino" w:hAnsi="Palatino"/>
        </w:rPr>
        <w:t>Cortrosyn injection resulted in the highest corticosterone levels, although the confidence interval for post-cortrosyn samples overlapped that for stress-induced samples (</w:t>
      </w:r>
      <w:r w:rsidR="00106ADF">
        <w:rPr>
          <w:rFonts w:ascii="Palatino" w:hAnsi="Palatino"/>
        </w:rPr>
        <w:t>29.2</w:t>
      </w:r>
      <w:r w:rsidR="00021AD2">
        <w:rPr>
          <w:rFonts w:ascii="Palatino" w:hAnsi="Palatino"/>
        </w:rPr>
        <w:t xml:space="preserve">; CI = </w:t>
      </w:r>
      <w:r w:rsidR="00106ADF">
        <w:rPr>
          <w:rFonts w:ascii="Palatino" w:hAnsi="Palatino"/>
        </w:rPr>
        <w:t>26.0 to 32.5</w:t>
      </w:r>
      <w:r w:rsidR="00021AD2">
        <w:rPr>
          <w:rFonts w:ascii="Palatino" w:hAnsi="Palatino"/>
        </w:rPr>
        <w:t xml:space="preserve">). </w:t>
      </w:r>
    </w:p>
    <w:p w14:paraId="0E1383B6" w14:textId="3BCF2E7D" w:rsidR="009D5A1A" w:rsidRDefault="009D5A1A" w:rsidP="003C4490">
      <w:pPr>
        <w:rPr>
          <w:rFonts w:ascii="Palatino" w:hAnsi="Palatino"/>
        </w:rPr>
      </w:pPr>
      <w:r>
        <w:rPr>
          <w:rFonts w:ascii="Palatino" w:hAnsi="Palatino"/>
        </w:rPr>
        <w:tab/>
        <w:t xml:space="preserve">In contrast to adults and despite clear variation in corticosterone levels, the confidence intervals for glucose concentrations overlapped across all </w:t>
      </w:r>
      <w:r w:rsidR="00106ADF">
        <w:rPr>
          <w:rFonts w:ascii="Palatino" w:hAnsi="Palatino"/>
        </w:rPr>
        <w:t>three</w:t>
      </w:r>
      <w:r>
        <w:rPr>
          <w:rFonts w:ascii="Palatino" w:hAnsi="Palatino"/>
        </w:rPr>
        <w:t xml:space="preserve"> sample types (Figure 2B). </w:t>
      </w:r>
      <w:r w:rsidR="00873403">
        <w:rPr>
          <w:rFonts w:ascii="Palatino" w:hAnsi="Palatino"/>
        </w:rPr>
        <w:t>Although they did not differ significantly, glucose levels were lowest in the initial sample (mean = 204.</w:t>
      </w:r>
      <w:r w:rsidR="00106ADF">
        <w:rPr>
          <w:rFonts w:ascii="Palatino" w:hAnsi="Palatino"/>
        </w:rPr>
        <w:t>2</w:t>
      </w:r>
      <w:r w:rsidR="00873403">
        <w:rPr>
          <w:rFonts w:ascii="Palatino" w:hAnsi="Palatino"/>
        </w:rPr>
        <w:t xml:space="preserve"> mg/dl; CI = </w:t>
      </w:r>
      <w:r w:rsidR="00106ADF">
        <w:rPr>
          <w:rFonts w:ascii="Palatino" w:hAnsi="Palatino"/>
        </w:rPr>
        <w:t>194.6 to 213.8</w:t>
      </w:r>
      <w:r w:rsidR="00873403">
        <w:rPr>
          <w:rFonts w:ascii="Palatino" w:hAnsi="Palatino"/>
        </w:rPr>
        <w:t>) and increased at the stress-induced sample (222.</w:t>
      </w:r>
      <w:r w:rsidR="00106ADF">
        <w:rPr>
          <w:rFonts w:ascii="Palatino" w:hAnsi="Palatino"/>
        </w:rPr>
        <w:t>2</w:t>
      </w:r>
      <w:r w:rsidR="00873403">
        <w:rPr>
          <w:rFonts w:ascii="Palatino" w:hAnsi="Palatino"/>
        </w:rPr>
        <w:t xml:space="preserve">; CI = </w:t>
      </w:r>
      <w:r w:rsidR="00106ADF">
        <w:rPr>
          <w:rFonts w:ascii="Palatino" w:hAnsi="Palatino"/>
        </w:rPr>
        <w:t>212.5 to 231.9</w:t>
      </w:r>
      <w:r w:rsidR="00873403">
        <w:rPr>
          <w:rFonts w:ascii="Palatino" w:hAnsi="Palatino"/>
        </w:rPr>
        <w:t xml:space="preserve">). </w:t>
      </w:r>
      <w:r w:rsidR="00A4316D">
        <w:rPr>
          <w:rFonts w:ascii="Palatino" w:hAnsi="Palatino"/>
        </w:rPr>
        <w:t xml:space="preserve">Glucose </w:t>
      </w:r>
      <w:r w:rsidR="00106ADF">
        <w:rPr>
          <w:rFonts w:ascii="Palatino" w:hAnsi="Palatino"/>
        </w:rPr>
        <w:t>did not increase further after</w:t>
      </w:r>
      <w:r w:rsidR="00A4316D">
        <w:rPr>
          <w:rFonts w:ascii="Palatino" w:hAnsi="Palatino"/>
        </w:rPr>
        <w:t xml:space="preserve"> Cortrosyn </w:t>
      </w:r>
      <w:r w:rsidR="00106ADF">
        <w:rPr>
          <w:rFonts w:ascii="Palatino" w:hAnsi="Palatino"/>
        </w:rPr>
        <w:t>injection</w:t>
      </w:r>
      <w:r w:rsidR="00A4316D">
        <w:rPr>
          <w:rFonts w:ascii="Palatino" w:hAnsi="Palatino"/>
        </w:rPr>
        <w:t xml:space="preserve"> (</w:t>
      </w:r>
      <w:r w:rsidR="00106ADF">
        <w:rPr>
          <w:rFonts w:ascii="Palatino" w:hAnsi="Palatino"/>
        </w:rPr>
        <w:t>219.0</w:t>
      </w:r>
      <w:r w:rsidR="00A4316D">
        <w:rPr>
          <w:rFonts w:ascii="Palatino" w:hAnsi="Palatino"/>
        </w:rPr>
        <w:t xml:space="preserve">; CI = </w:t>
      </w:r>
      <w:r w:rsidR="00106ADF">
        <w:rPr>
          <w:rFonts w:ascii="Palatino" w:hAnsi="Palatino"/>
        </w:rPr>
        <w:t>209.1 to 228.9</w:t>
      </w:r>
      <w:r w:rsidR="00A4316D">
        <w:rPr>
          <w:rFonts w:ascii="Palatino" w:hAnsi="Palatino"/>
        </w:rPr>
        <w:t xml:space="preserve">). </w:t>
      </w:r>
    </w:p>
    <w:p w14:paraId="62808B4E" w14:textId="64C97577" w:rsidR="008413C6" w:rsidRPr="000F61BC" w:rsidRDefault="000F61BC" w:rsidP="000F61BC">
      <w:pPr>
        <w:jc w:val="center"/>
        <w:rPr>
          <w:rFonts w:ascii="Palatino" w:hAnsi="Palatino"/>
        </w:rPr>
      </w:pPr>
      <w:r>
        <w:rPr>
          <w:rFonts w:ascii="Palatino" w:hAnsi="Palatino"/>
          <w:noProof/>
        </w:rPr>
        <w:lastRenderedPageBreak/>
        <w:drawing>
          <wp:inline distT="0" distB="0" distL="0" distR="0" wp14:anchorId="051B9573" wp14:editId="1B57FCBB">
            <wp:extent cx="3591323" cy="2873058"/>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91323" cy="2873058"/>
                    </a:xfrm>
                    <a:prstGeom prst="rect">
                      <a:avLst/>
                    </a:prstGeom>
                  </pic:spPr>
                </pic:pic>
              </a:graphicData>
            </a:graphic>
          </wp:inline>
        </w:drawing>
      </w:r>
    </w:p>
    <w:p w14:paraId="07FB1B32" w14:textId="2E355AF1" w:rsidR="00E96B58" w:rsidRPr="005B1FF6" w:rsidRDefault="00E96B58" w:rsidP="00E96B58">
      <w:pPr>
        <w:rPr>
          <w:rFonts w:ascii="Palatino" w:hAnsi="Palatino"/>
          <w:sz w:val="16"/>
          <w:szCs w:val="16"/>
        </w:rPr>
      </w:pPr>
      <w:r w:rsidRPr="00F44259">
        <w:rPr>
          <w:rFonts w:ascii="Palatino" w:hAnsi="Palatino"/>
          <w:b/>
          <w:bCs/>
          <w:sz w:val="16"/>
          <w:szCs w:val="16"/>
        </w:rPr>
        <w:t xml:space="preserve">Figure </w:t>
      </w:r>
      <w:r w:rsidR="0065777B">
        <w:rPr>
          <w:rFonts w:ascii="Palatino" w:hAnsi="Palatino"/>
          <w:b/>
          <w:bCs/>
          <w:sz w:val="16"/>
          <w:szCs w:val="16"/>
        </w:rPr>
        <w:t>2</w:t>
      </w:r>
      <w:r w:rsidRPr="00F44259">
        <w:rPr>
          <w:rFonts w:ascii="Palatino" w:hAnsi="Palatino"/>
          <w:b/>
          <w:bCs/>
          <w:sz w:val="16"/>
          <w:szCs w:val="16"/>
        </w:rPr>
        <w:t xml:space="preserve">. </w:t>
      </w:r>
      <w:r w:rsidRPr="00F44259">
        <w:rPr>
          <w:rFonts w:ascii="Palatino" w:hAnsi="Palatino"/>
          <w:sz w:val="16"/>
          <w:szCs w:val="16"/>
        </w:rPr>
        <w:t xml:space="preserve">Corticosterone (A) and glucose (B) levels for </w:t>
      </w:r>
      <w:r w:rsidR="0024038A">
        <w:rPr>
          <w:rFonts w:ascii="Palatino" w:hAnsi="Palatino"/>
          <w:sz w:val="16"/>
          <w:szCs w:val="16"/>
        </w:rPr>
        <w:t>nestling</w:t>
      </w:r>
      <w:r w:rsidRPr="00F44259">
        <w:rPr>
          <w:rFonts w:ascii="Palatino" w:hAnsi="Palatino"/>
          <w:sz w:val="16"/>
          <w:szCs w:val="16"/>
        </w:rPr>
        <w:t xml:space="preserve"> tree swallows in the New York population by sample type. Boxes and whiskers show the interquartile range and largest value within 1.5 times the IQR, respectively. Small points show raw data. Solid diamonds and solid black lines show the point estimate and 95% confidence interval for each group mean as calculated by ‘</w:t>
      </w:r>
      <w:proofErr w:type="spellStart"/>
      <w:r w:rsidRPr="00F44259">
        <w:rPr>
          <w:rFonts w:ascii="Palatino" w:hAnsi="Palatino"/>
          <w:sz w:val="16"/>
          <w:szCs w:val="16"/>
        </w:rPr>
        <w:t>emmeans</w:t>
      </w:r>
      <w:proofErr w:type="spellEnd"/>
      <w:r w:rsidRPr="00F44259">
        <w:rPr>
          <w:rFonts w:ascii="Palatino" w:hAnsi="Palatino"/>
          <w:sz w:val="16"/>
          <w:szCs w:val="16"/>
        </w:rPr>
        <w:t>’ and the linear mixed model described in text.</w:t>
      </w:r>
    </w:p>
    <w:p w14:paraId="5B32B814" w14:textId="77777777" w:rsidR="0084223A" w:rsidRDefault="0084223A" w:rsidP="003C4490">
      <w:pPr>
        <w:rPr>
          <w:rFonts w:ascii="Palatino" w:hAnsi="Palatino"/>
          <w:i/>
          <w:iCs/>
        </w:rPr>
      </w:pPr>
    </w:p>
    <w:p w14:paraId="222037E4" w14:textId="6033D68E" w:rsidR="0084223A" w:rsidRDefault="002B667D" w:rsidP="003C4490">
      <w:pPr>
        <w:rPr>
          <w:rFonts w:ascii="Palatino" w:hAnsi="Palatino"/>
          <w:i/>
          <w:iCs/>
        </w:rPr>
      </w:pPr>
      <w:r>
        <w:rPr>
          <w:rFonts w:ascii="Palatino" w:hAnsi="Palatino"/>
          <w:i/>
          <w:iCs/>
        </w:rPr>
        <w:t>Between</w:t>
      </w:r>
      <w:r w:rsidR="00A122C8">
        <w:rPr>
          <w:rFonts w:ascii="Palatino" w:hAnsi="Palatino"/>
          <w:i/>
          <w:iCs/>
        </w:rPr>
        <w:t>-</w:t>
      </w:r>
      <w:r w:rsidR="0079637F">
        <w:rPr>
          <w:rFonts w:ascii="Palatino" w:hAnsi="Palatino"/>
          <w:i/>
          <w:iCs/>
        </w:rPr>
        <w:t>Individual C</w:t>
      </w:r>
      <w:r>
        <w:rPr>
          <w:rFonts w:ascii="Palatino" w:hAnsi="Palatino"/>
          <w:i/>
          <w:iCs/>
        </w:rPr>
        <w:t>ovaria</w:t>
      </w:r>
      <w:r w:rsidR="00431903">
        <w:rPr>
          <w:rFonts w:ascii="Palatino" w:hAnsi="Palatino"/>
          <w:i/>
          <w:iCs/>
        </w:rPr>
        <w:t>tion</w:t>
      </w:r>
      <w:r w:rsidR="0079637F">
        <w:rPr>
          <w:rFonts w:ascii="Palatino" w:hAnsi="Palatino"/>
          <w:i/>
          <w:iCs/>
        </w:rPr>
        <w:t xml:space="preserve"> in Glucose and Corticosterone</w:t>
      </w:r>
    </w:p>
    <w:p w14:paraId="3A424DE2" w14:textId="081CC905" w:rsidR="0084223A" w:rsidRDefault="0084223A" w:rsidP="003C4490">
      <w:pPr>
        <w:rPr>
          <w:rFonts w:ascii="Palatino" w:hAnsi="Palatino"/>
          <w:i/>
          <w:iCs/>
        </w:rPr>
      </w:pPr>
    </w:p>
    <w:p w14:paraId="7EE5B0C5" w14:textId="1CA8FE4C" w:rsidR="000F4F1C" w:rsidRDefault="00001D58" w:rsidP="00161DD2">
      <w:pPr>
        <w:rPr>
          <w:rFonts w:ascii="Palatino" w:eastAsia="Times New Roman" w:hAnsi="Palatino" w:cs="Times New Roman"/>
          <w:color w:val="202122"/>
          <w:shd w:val="clear" w:color="auto" w:fill="FFFFFF"/>
        </w:rPr>
      </w:pPr>
      <w:r>
        <w:rPr>
          <w:rFonts w:ascii="Palatino" w:hAnsi="Palatino"/>
        </w:rPr>
        <w:tab/>
      </w:r>
      <w:r w:rsidR="006069F2">
        <w:rPr>
          <w:rFonts w:ascii="Palatino" w:hAnsi="Palatino"/>
        </w:rPr>
        <w:t xml:space="preserve">For adults and nestlings in New York, there was no relationship </w:t>
      </w:r>
      <w:r w:rsidR="006069F2" w:rsidRPr="00161DD2">
        <w:rPr>
          <w:rFonts w:ascii="Palatino" w:hAnsi="Palatino"/>
        </w:rPr>
        <w:t xml:space="preserve">between baseline corticosterone </w:t>
      </w:r>
      <w:r w:rsidR="00DC10F1">
        <w:rPr>
          <w:rFonts w:ascii="Palatino" w:hAnsi="Palatino"/>
        </w:rPr>
        <w:t>and</w:t>
      </w:r>
      <w:r w:rsidR="006069F2" w:rsidRPr="00161DD2">
        <w:rPr>
          <w:rFonts w:ascii="Palatino" w:hAnsi="Palatino"/>
        </w:rPr>
        <w:t xml:space="preserve"> baseline glucose, although nestlings with higher baseline corticosterone tended to have lower glucose levels (Figure 3A; Table S4 &amp; S5; </w:t>
      </w:r>
      <w:r w:rsidR="006A0536" w:rsidRPr="00161DD2">
        <w:rPr>
          <w:rFonts w:ascii="Palatino" w:hAnsi="Palatino"/>
        </w:rPr>
        <w:t xml:space="preserve">adult </w:t>
      </w:r>
      <w:r w:rsidR="00161DD2" w:rsidRPr="00161DD2">
        <w:rPr>
          <w:rFonts w:ascii="Palatino" w:eastAsia="Times New Roman" w:hAnsi="Palatino" w:cs="Times New Roman"/>
          <w:color w:val="202122"/>
          <w:shd w:val="clear" w:color="auto" w:fill="FFFFFF"/>
        </w:rPr>
        <w:t xml:space="preserve">β = </w:t>
      </w:r>
      <w:r w:rsidR="00161DD2">
        <w:rPr>
          <w:rFonts w:ascii="Palatino" w:eastAsia="Times New Roman" w:hAnsi="Palatino" w:cs="Times New Roman"/>
          <w:color w:val="202122"/>
          <w:shd w:val="clear" w:color="auto" w:fill="FFFFFF"/>
        </w:rPr>
        <w:t>1.</w:t>
      </w:r>
      <w:r w:rsidR="00195631">
        <w:rPr>
          <w:rFonts w:ascii="Palatino" w:eastAsia="Times New Roman" w:hAnsi="Palatino" w:cs="Times New Roman"/>
          <w:color w:val="202122"/>
          <w:shd w:val="clear" w:color="auto" w:fill="FFFFFF"/>
        </w:rPr>
        <w:t>7</w:t>
      </w:r>
      <w:r w:rsidR="00161DD2">
        <w:rPr>
          <w:rFonts w:ascii="Palatino" w:eastAsia="Times New Roman" w:hAnsi="Palatino" w:cs="Times New Roman"/>
          <w:color w:val="202122"/>
          <w:shd w:val="clear" w:color="auto" w:fill="FFFFFF"/>
        </w:rPr>
        <w:t>; CI = -0.</w:t>
      </w:r>
      <w:r w:rsidR="00195631">
        <w:rPr>
          <w:rFonts w:ascii="Palatino" w:eastAsia="Times New Roman" w:hAnsi="Palatino" w:cs="Times New Roman"/>
          <w:color w:val="202122"/>
          <w:shd w:val="clear" w:color="auto" w:fill="FFFFFF"/>
        </w:rPr>
        <w:t>4 to 3.7</w:t>
      </w:r>
      <w:r w:rsidR="00161DD2">
        <w:rPr>
          <w:rFonts w:ascii="Palatino" w:eastAsia="Times New Roman" w:hAnsi="Palatino" w:cs="Times New Roman"/>
          <w:color w:val="202122"/>
          <w:shd w:val="clear" w:color="auto" w:fill="FFFFFF"/>
        </w:rPr>
        <w:t xml:space="preserve">; nestling </w:t>
      </w:r>
      <w:r w:rsidR="00161DD2" w:rsidRPr="00161DD2">
        <w:rPr>
          <w:rFonts w:ascii="Palatino" w:eastAsia="Times New Roman" w:hAnsi="Palatino" w:cs="Times New Roman"/>
          <w:color w:val="202122"/>
          <w:shd w:val="clear" w:color="auto" w:fill="FFFFFF"/>
        </w:rPr>
        <w:t>β</w:t>
      </w:r>
      <w:r w:rsidR="00161DD2">
        <w:rPr>
          <w:rFonts w:ascii="Palatino" w:eastAsia="Times New Roman" w:hAnsi="Palatino" w:cs="Times New Roman"/>
          <w:color w:val="202122"/>
          <w:shd w:val="clear" w:color="auto" w:fill="FFFFFF"/>
        </w:rPr>
        <w:t xml:space="preserve"> = -</w:t>
      </w:r>
      <w:r w:rsidR="00195631">
        <w:rPr>
          <w:rFonts w:ascii="Palatino" w:eastAsia="Times New Roman" w:hAnsi="Palatino" w:cs="Times New Roman"/>
          <w:color w:val="202122"/>
          <w:shd w:val="clear" w:color="auto" w:fill="FFFFFF"/>
        </w:rPr>
        <w:t>3.6</w:t>
      </w:r>
      <w:r w:rsidR="00161DD2">
        <w:rPr>
          <w:rFonts w:ascii="Palatino" w:eastAsia="Times New Roman" w:hAnsi="Palatino" w:cs="Times New Roman"/>
          <w:color w:val="202122"/>
          <w:shd w:val="clear" w:color="auto" w:fill="FFFFFF"/>
        </w:rPr>
        <w:t>; CI = -</w:t>
      </w:r>
      <w:r w:rsidR="00195631">
        <w:rPr>
          <w:rFonts w:ascii="Palatino" w:eastAsia="Times New Roman" w:hAnsi="Palatino" w:cs="Times New Roman"/>
          <w:color w:val="202122"/>
          <w:shd w:val="clear" w:color="auto" w:fill="FFFFFF"/>
        </w:rPr>
        <w:t>10.7 to 3.5</w:t>
      </w:r>
      <w:r w:rsidR="00161DD2">
        <w:rPr>
          <w:rFonts w:ascii="Palatino" w:eastAsia="Times New Roman" w:hAnsi="Palatino" w:cs="Times New Roman"/>
          <w:color w:val="202122"/>
          <w:shd w:val="clear" w:color="auto" w:fill="FFFFFF"/>
        </w:rPr>
        <w:t xml:space="preserve">). </w:t>
      </w:r>
      <w:r w:rsidR="007D793C">
        <w:rPr>
          <w:rFonts w:ascii="Palatino" w:eastAsia="Times New Roman" w:hAnsi="Palatino" w:cs="Times New Roman"/>
          <w:color w:val="202122"/>
          <w:shd w:val="clear" w:color="auto" w:fill="FFFFFF"/>
        </w:rPr>
        <w:t xml:space="preserve">Among nestlings, a greater increase in corticosterone from baseline to stress-induced samples was associated with a smaller increase in glucose during the same period (Figure 3B; </w:t>
      </w:r>
      <w:r w:rsidR="007D793C" w:rsidRPr="00161DD2">
        <w:rPr>
          <w:rFonts w:ascii="Palatino" w:eastAsia="Times New Roman" w:hAnsi="Palatino" w:cs="Times New Roman"/>
          <w:color w:val="202122"/>
          <w:shd w:val="clear" w:color="auto" w:fill="FFFFFF"/>
        </w:rPr>
        <w:t>β</w:t>
      </w:r>
      <w:r w:rsidR="007D793C">
        <w:rPr>
          <w:rFonts w:ascii="Palatino" w:eastAsia="Times New Roman" w:hAnsi="Palatino" w:cs="Times New Roman"/>
          <w:color w:val="202122"/>
          <w:shd w:val="clear" w:color="auto" w:fill="FFFFFF"/>
        </w:rPr>
        <w:t xml:space="preserve"> = -5.5; CI = -11.0 to -0.1). </w:t>
      </w:r>
    </w:p>
    <w:p w14:paraId="00B82ACC" w14:textId="5A01AC91" w:rsidR="00161DD2" w:rsidRPr="00161DD2" w:rsidRDefault="00AB7E0F" w:rsidP="000F4F1C">
      <w:pPr>
        <w:ind w:firstLine="720"/>
        <w:rPr>
          <w:rFonts w:ascii="Times New Roman" w:eastAsia="Times New Roman" w:hAnsi="Times New Roman" w:cs="Times New Roman"/>
        </w:rPr>
      </w:pPr>
      <w:r>
        <w:rPr>
          <w:rFonts w:ascii="Palatino" w:eastAsia="Times New Roman" w:hAnsi="Palatino" w:cs="Times New Roman"/>
          <w:color w:val="202122"/>
          <w:shd w:val="clear" w:color="auto" w:fill="FFFFFF"/>
        </w:rPr>
        <w:t xml:space="preserve">In contrast, </w:t>
      </w:r>
      <w:r w:rsidR="002867A4">
        <w:rPr>
          <w:rFonts w:ascii="Palatino" w:eastAsia="Times New Roman" w:hAnsi="Palatino" w:cs="Times New Roman"/>
          <w:color w:val="202122"/>
          <w:shd w:val="clear" w:color="auto" w:fill="FFFFFF"/>
        </w:rPr>
        <w:t>among</w:t>
      </w:r>
      <w:r>
        <w:rPr>
          <w:rFonts w:ascii="Palatino" w:eastAsia="Times New Roman" w:hAnsi="Palatino" w:cs="Times New Roman"/>
          <w:color w:val="202122"/>
          <w:shd w:val="clear" w:color="auto" w:fill="FFFFFF"/>
        </w:rPr>
        <w:t xml:space="preserve"> adults there was an interaction between mass and the change in corticosterone from baseline to stress-induced samples (Figure 3B; corticosterone by mass interaction </w:t>
      </w:r>
      <w:r w:rsidRPr="00161DD2">
        <w:rPr>
          <w:rFonts w:ascii="Palatino" w:eastAsia="Times New Roman" w:hAnsi="Palatino" w:cs="Times New Roman"/>
          <w:color w:val="202122"/>
          <w:shd w:val="clear" w:color="auto" w:fill="FFFFFF"/>
        </w:rPr>
        <w:t>β</w:t>
      </w:r>
      <w:r>
        <w:rPr>
          <w:rFonts w:ascii="Palatino" w:eastAsia="Times New Roman" w:hAnsi="Palatino" w:cs="Times New Roman"/>
          <w:color w:val="202122"/>
          <w:shd w:val="clear" w:color="auto" w:fill="FFFFFF"/>
        </w:rPr>
        <w:t xml:space="preserve"> = 4.3; CI = 0.7 to 8.0). </w:t>
      </w:r>
      <w:r w:rsidR="00947391">
        <w:rPr>
          <w:rFonts w:ascii="Palatino" w:eastAsia="Times New Roman" w:hAnsi="Palatino" w:cs="Times New Roman"/>
          <w:color w:val="202122"/>
          <w:shd w:val="clear" w:color="auto" w:fill="FFFFFF"/>
        </w:rPr>
        <w:t>Adults that were below average mass had a positive relationship between corticosterone increase and glucose increase during this period, while adults that were above average mass had a negative relationship (Figure 4).</w:t>
      </w:r>
      <w:r w:rsidR="00AB7959">
        <w:rPr>
          <w:rFonts w:ascii="Palatino" w:eastAsia="Times New Roman" w:hAnsi="Palatino" w:cs="Times New Roman"/>
          <w:color w:val="202122"/>
          <w:shd w:val="clear" w:color="auto" w:fill="FFFFFF"/>
        </w:rPr>
        <w:t xml:space="preserve"> However, this model only explained a small amount of variation in the glucose response (full model marginal R</w:t>
      </w:r>
      <w:r w:rsidR="00AB7959">
        <w:rPr>
          <w:rFonts w:ascii="Palatino" w:eastAsia="Times New Roman" w:hAnsi="Palatino" w:cs="Times New Roman"/>
          <w:color w:val="202122"/>
          <w:shd w:val="clear" w:color="auto" w:fill="FFFFFF"/>
          <w:vertAlign w:val="superscript"/>
        </w:rPr>
        <w:t>2</w:t>
      </w:r>
      <w:r w:rsidR="00AB7959">
        <w:rPr>
          <w:rFonts w:ascii="Palatino" w:eastAsia="Times New Roman" w:hAnsi="Palatino" w:cs="Times New Roman"/>
          <w:color w:val="202122"/>
          <w:shd w:val="clear" w:color="auto" w:fill="FFFFFF"/>
        </w:rPr>
        <w:t xml:space="preserve"> = 0.03</w:t>
      </w:r>
      <w:r w:rsidR="006D37CD">
        <w:rPr>
          <w:rFonts w:ascii="Palatino" w:eastAsia="Times New Roman" w:hAnsi="Palatino" w:cs="Times New Roman"/>
          <w:color w:val="202122"/>
          <w:shd w:val="clear" w:color="auto" w:fill="FFFFFF"/>
        </w:rPr>
        <w:t>; Table S4</w:t>
      </w:r>
      <w:r w:rsidR="00AB7959">
        <w:rPr>
          <w:rFonts w:ascii="Palatino" w:eastAsia="Times New Roman" w:hAnsi="Palatino" w:cs="Times New Roman"/>
          <w:color w:val="202122"/>
          <w:shd w:val="clear" w:color="auto" w:fill="FFFFFF"/>
        </w:rPr>
        <w:t>).</w:t>
      </w:r>
      <w:r w:rsidR="00947391">
        <w:rPr>
          <w:rFonts w:ascii="Palatino" w:eastAsia="Times New Roman" w:hAnsi="Palatino" w:cs="Times New Roman"/>
          <w:color w:val="202122"/>
          <w:shd w:val="clear" w:color="auto" w:fill="FFFFFF"/>
        </w:rPr>
        <w:t xml:space="preserve"> </w:t>
      </w:r>
      <w:r w:rsidR="00957EC0">
        <w:rPr>
          <w:rFonts w:ascii="Palatino" w:eastAsia="Times New Roman" w:hAnsi="Palatino" w:cs="Times New Roman"/>
          <w:color w:val="202122"/>
          <w:shd w:val="clear" w:color="auto" w:fill="FFFFFF"/>
        </w:rPr>
        <w:t xml:space="preserve">Neither mass nor the change in corticosterone from stress-induced to post-Cortrosyn measurements were related to the change in glucose in adults or nestlings (Figure 3C-D; Table S4 &amp; S5). </w:t>
      </w:r>
    </w:p>
    <w:p w14:paraId="2204FEA8" w14:textId="337C6490" w:rsidR="001B6590" w:rsidRPr="00001D58" w:rsidRDefault="000245D0" w:rsidP="003C4490">
      <w:pPr>
        <w:rPr>
          <w:rFonts w:ascii="Palatino" w:hAnsi="Palatino"/>
        </w:rPr>
      </w:pPr>
      <w:r w:rsidRPr="00AF54FF">
        <w:rPr>
          <w:rFonts w:ascii="Times New Roman" w:hAnsi="Times New Roman" w:cs="Times New Roman"/>
        </w:rPr>
        <w:t xml:space="preserve"> </w:t>
      </w:r>
      <w:r w:rsidR="00D11EB5">
        <w:rPr>
          <w:rFonts w:ascii="Palatino" w:hAnsi="Palatino"/>
        </w:rPr>
        <w:t xml:space="preserve"> </w:t>
      </w:r>
    </w:p>
    <w:p w14:paraId="500B180B" w14:textId="35AD73BA" w:rsidR="005B1FF6" w:rsidRDefault="009B124B" w:rsidP="009B124B">
      <w:pPr>
        <w:jc w:val="center"/>
        <w:rPr>
          <w:rFonts w:ascii="Palatino" w:hAnsi="Palatino"/>
          <w:i/>
          <w:iCs/>
        </w:rPr>
      </w:pPr>
      <w:r>
        <w:rPr>
          <w:rFonts w:ascii="Palatino" w:hAnsi="Palatino"/>
          <w:i/>
          <w:iCs/>
          <w:noProof/>
        </w:rPr>
        <w:lastRenderedPageBreak/>
        <w:drawing>
          <wp:inline distT="0" distB="0" distL="0" distR="0" wp14:anchorId="6308E24F" wp14:editId="6005397A">
            <wp:extent cx="6137211" cy="21899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37211" cy="2189913"/>
                    </a:xfrm>
                    <a:prstGeom prst="rect">
                      <a:avLst/>
                    </a:prstGeom>
                  </pic:spPr>
                </pic:pic>
              </a:graphicData>
            </a:graphic>
          </wp:inline>
        </w:drawing>
      </w:r>
    </w:p>
    <w:p w14:paraId="5A3D7505" w14:textId="6D04FB4A" w:rsidR="009B124B" w:rsidRDefault="009B124B" w:rsidP="009B124B">
      <w:pPr>
        <w:rPr>
          <w:rFonts w:ascii="Palatino" w:hAnsi="Palatino"/>
          <w:sz w:val="16"/>
          <w:szCs w:val="16"/>
        </w:rPr>
      </w:pPr>
      <w:r w:rsidRPr="009B124B">
        <w:rPr>
          <w:rFonts w:ascii="Palatino" w:hAnsi="Palatino"/>
          <w:b/>
          <w:bCs/>
          <w:sz w:val="16"/>
          <w:szCs w:val="16"/>
        </w:rPr>
        <w:t xml:space="preserve">Figure 3. </w:t>
      </w:r>
      <w:r>
        <w:rPr>
          <w:rFonts w:ascii="Palatino" w:hAnsi="Palatino"/>
          <w:sz w:val="16"/>
          <w:szCs w:val="16"/>
        </w:rPr>
        <w:t xml:space="preserve">Covariation in between-individual variation in corticosterone and glucose for adults (blue) and nestlings (orange) in the New York population. </w:t>
      </w:r>
      <w:r w:rsidR="00B72A30">
        <w:rPr>
          <w:rFonts w:ascii="Palatino" w:hAnsi="Palatino"/>
          <w:sz w:val="16"/>
          <w:szCs w:val="16"/>
        </w:rPr>
        <w:t xml:space="preserve">Panel A shows baseline corticosterone measures versus baseline glucose (note </w:t>
      </w:r>
      <w:r w:rsidR="00EF79E8">
        <w:rPr>
          <w:rFonts w:ascii="Palatino" w:hAnsi="Palatino"/>
          <w:sz w:val="16"/>
          <w:szCs w:val="16"/>
        </w:rPr>
        <w:t>baseline corticosterone</w:t>
      </w:r>
      <w:r w:rsidR="00B72A30">
        <w:rPr>
          <w:rFonts w:ascii="Palatino" w:hAnsi="Palatino"/>
          <w:sz w:val="16"/>
          <w:szCs w:val="16"/>
        </w:rPr>
        <w:t xml:space="preserve"> is log transformed for easier visualization). Panel B shows the change in corticosterone from baseline to induced samples versus the change in glucose over the same period. Panel </w:t>
      </w:r>
      <w:r w:rsidR="000E4DB4">
        <w:rPr>
          <w:rFonts w:ascii="Palatino" w:hAnsi="Palatino"/>
          <w:sz w:val="16"/>
          <w:szCs w:val="16"/>
        </w:rPr>
        <w:t>C</w:t>
      </w:r>
      <w:r w:rsidR="00B72A30">
        <w:rPr>
          <w:rFonts w:ascii="Palatino" w:hAnsi="Palatino"/>
          <w:sz w:val="16"/>
          <w:szCs w:val="16"/>
        </w:rPr>
        <w:t xml:space="preserve"> shows the change in both measures from stress-induced to post-cortrosyn samples.</w:t>
      </w:r>
      <w:r w:rsidR="00EF79E8">
        <w:rPr>
          <w:rFonts w:ascii="Palatino" w:hAnsi="Palatino"/>
          <w:sz w:val="16"/>
          <w:szCs w:val="16"/>
        </w:rPr>
        <w:t xml:space="preserve"> In panels B &amp; C, dashed lines indicate positive changes in corticosterone (right of the vertical line) and glucose (above the horizontal line).</w:t>
      </w:r>
    </w:p>
    <w:p w14:paraId="44987455" w14:textId="76473555" w:rsidR="00CA7468" w:rsidRDefault="00CA7468" w:rsidP="009B124B">
      <w:pPr>
        <w:rPr>
          <w:rFonts w:ascii="Palatino" w:hAnsi="Palatino"/>
          <w:sz w:val="16"/>
          <w:szCs w:val="16"/>
        </w:rPr>
      </w:pPr>
    </w:p>
    <w:p w14:paraId="24D5FC82" w14:textId="369DAC55" w:rsidR="00CA7468" w:rsidRDefault="005C7CDF" w:rsidP="005C7CDF">
      <w:pPr>
        <w:jc w:val="center"/>
        <w:rPr>
          <w:rFonts w:ascii="Palatino" w:hAnsi="Palatino"/>
          <w:sz w:val="16"/>
          <w:szCs w:val="16"/>
        </w:rPr>
      </w:pPr>
      <w:r>
        <w:rPr>
          <w:rFonts w:ascii="Palatino" w:hAnsi="Palatino"/>
          <w:noProof/>
          <w:sz w:val="16"/>
          <w:szCs w:val="16"/>
        </w:rPr>
        <w:drawing>
          <wp:inline distT="0" distB="0" distL="0" distR="0" wp14:anchorId="4C8AF3FA" wp14:editId="757B66E4">
            <wp:extent cx="2863273" cy="28632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7809" cy="2867809"/>
                    </a:xfrm>
                    <a:prstGeom prst="rect">
                      <a:avLst/>
                    </a:prstGeom>
                  </pic:spPr>
                </pic:pic>
              </a:graphicData>
            </a:graphic>
          </wp:inline>
        </w:drawing>
      </w:r>
    </w:p>
    <w:p w14:paraId="582BAADD" w14:textId="031FB321" w:rsidR="00CA7468" w:rsidRPr="009B124B" w:rsidRDefault="005C7CDF" w:rsidP="009B124B">
      <w:pPr>
        <w:rPr>
          <w:rFonts w:ascii="Palatino" w:hAnsi="Palatino"/>
          <w:sz w:val="16"/>
          <w:szCs w:val="16"/>
        </w:rPr>
      </w:pPr>
      <w:r>
        <w:rPr>
          <w:rFonts w:ascii="Palatino" w:hAnsi="Palatino"/>
          <w:b/>
          <w:bCs/>
          <w:sz w:val="16"/>
          <w:szCs w:val="16"/>
        </w:rPr>
        <w:t>Figure 4.</w:t>
      </w:r>
      <w:r>
        <w:rPr>
          <w:rFonts w:ascii="Palatino" w:hAnsi="Palatino"/>
          <w:sz w:val="16"/>
          <w:szCs w:val="16"/>
        </w:rPr>
        <w:t xml:space="preserve"> Illustration of the interaction between adult mass and the change in corticosterone from baseline to stress-induced samples as a predictor of the change in glucose concentration over the same time period. </w:t>
      </w:r>
      <w:r w:rsidR="00FC6632">
        <w:rPr>
          <w:rFonts w:ascii="Palatino" w:hAnsi="Palatino"/>
          <w:sz w:val="16"/>
          <w:szCs w:val="16"/>
        </w:rPr>
        <w:t>Solid lines and shaded regions show the maximum likelihood estimate and 95% confidence interval for the relationship among adults 1 SD below the mean (purple), at the mean mass (red), or 1 SD above the mean (orange).</w:t>
      </w:r>
      <w:r w:rsidR="00AB7048">
        <w:rPr>
          <w:rFonts w:ascii="Palatino" w:hAnsi="Palatino"/>
          <w:sz w:val="16"/>
          <w:szCs w:val="16"/>
        </w:rPr>
        <w:t xml:space="preserve"> Confidence intervals were computed based on sampling from the fit model (see text).</w:t>
      </w:r>
    </w:p>
    <w:p w14:paraId="28582F78" w14:textId="77777777" w:rsidR="0084223A" w:rsidRDefault="0084223A" w:rsidP="003C4490">
      <w:pPr>
        <w:rPr>
          <w:rFonts w:ascii="Palatino" w:hAnsi="Palatino"/>
          <w:i/>
          <w:iCs/>
        </w:rPr>
      </w:pPr>
    </w:p>
    <w:p w14:paraId="3ED2566A" w14:textId="43016A4F" w:rsidR="0084223A" w:rsidRPr="0084223A" w:rsidRDefault="0084223A" w:rsidP="003C4490">
      <w:pPr>
        <w:rPr>
          <w:rFonts w:ascii="Palatino" w:hAnsi="Palatino"/>
          <w:i/>
          <w:iCs/>
        </w:rPr>
      </w:pPr>
      <w:r>
        <w:rPr>
          <w:rFonts w:ascii="Palatino" w:hAnsi="Palatino"/>
          <w:i/>
          <w:iCs/>
        </w:rPr>
        <w:t>Population Comparison</w:t>
      </w:r>
    </w:p>
    <w:p w14:paraId="1BD3F4A2" w14:textId="3F520555" w:rsidR="005A2FA5" w:rsidRDefault="005A2FA5" w:rsidP="003C4490">
      <w:pPr>
        <w:rPr>
          <w:rFonts w:ascii="Palatino" w:hAnsi="Palatino"/>
          <w:b/>
          <w:bCs/>
        </w:rPr>
      </w:pPr>
    </w:p>
    <w:p w14:paraId="48A36C23" w14:textId="630E942E" w:rsidR="00245D75" w:rsidRDefault="00245D75" w:rsidP="003C4490">
      <w:pPr>
        <w:rPr>
          <w:rFonts w:ascii="Palatino" w:hAnsi="Palatino"/>
        </w:rPr>
      </w:pPr>
      <w:r>
        <w:rPr>
          <w:rFonts w:ascii="Palatino" w:hAnsi="Palatino"/>
          <w:b/>
          <w:bCs/>
        </w:rPr>
        <w:tab/>
      </w:r>
      <w:r w:rsidR="00F95D51">
        <w:rPr>
          <w:rFonts w:ascii="Palatino" w:hAnsi="Palatino"/>
        </w:rPr>
        <w:t xml:space="preserve">When </w:t>
      </w:r>
      <w:r w:rsidR="00DF0EAF">
        <w:rPr>
          <w:rFonts w:ascii="Palatino" w:hAnsi="Palatino"/>
        </w:rPr>
        <w:t xml:space="preserve">comparing </w:t>
      </w:r>
      <w:r w:rsidR="00E1307D">
        <w:rPr>
          <w:rFonts w:ascii="Palatino" w:hAnsi="Palatino"/>
        </w:rPr>
        <w:t xml:space="preserve">population </w:t>
      </w:r>
      <w:r w:rsidR="00DF0EAF">
        <w:rPr>
          <w:rFonts w:ascii="Palatino" w:hAnsi="Palatino"/>
        </w:rPr>
        <w:t xml:space="preserve">baseline glucose levels, the </w:t>
      </w:r>
      <w:r w:rsidR="00FF04E2">
        <w:rPr>
          <w:rFonts w:ascii="Palatino" w:hAnsi="Palatino"/>
        </w:rPr>
        <w:t>NY</w:t>
      </w:r>
      <w:r w:rsidR="00DF0EAF">
        <w:rPr>
          <w:rFonts w:ascii="Palatino" w:hAnsi="Palatino"/>
        </w:rPr>
        <w:t xml:space="preserve"> population had a higher circulating level than the </w:t>
      </w:r>
      <w:r w:rsidR="00BB1F00">
        <w:rPr>
          <w:rFonts w:ascii="Palatino" w:hAnsi="Palatino"/>
        </w:rPr>
        <w:t>AK and WY</w:t>
      </w:r>
      <w:r w:rsidR="00DF0EAF">
        <w:rPr>
          <w:rFonts w:ascii="Palatino" w:hAnsi="Palatino"/>
        </w:rPr>
        <w:t xml:space="preserve"> population</w:t>
      </w:r>
      <w:r w:rsidR="00BB1F00">
        <w:rPr>
          <w:rFonts w:ascii="Palatino" w:hAnsi="Palatino"/>
        </w:rPr>
        <w:t>s</w:t>
      </w:r>
      <w:r w:rsidR="00DF0EAF">
        <w:rPr>
          <w:rFonts w:ascii="Palatino" w:hAnsi="Palatino"/>
        </w:rPr>
        <w:t xml:space="preserve">, but the confidence intervals for all other two-way comparisons overlapped (Figure </w:t>
      </w:r>
      <w:r w:rsidR="00587248">
        <w:rPr>
          <w:rFonts w:ascii="Palatino" w:hAnsi="Palatino"/>
        </w:rPr>
        <w:t>5</w:t>
      </w:r>
      <w:r w:rsidR="00DF0EAF">
        <w:rPr>
          <w:rFonts w:ascii="Palatino" w:hAnsi="Palatino"/>
        </w:rPr>
        <w:t>A; ‘</w:t>
      </w:r>
      <w:proofErr w:type="spellStart"/>
      <w:r w:rsidR="00DF0EAF">
        <w:rPr>
          <w:rFonts w:ascii="Palatino" w:hAnsi="Palatino"/>
        </w:rPr>
        <w:t>emmeans</w:t>
      </w:r>
      <w:proofErr w:type="spellEnd"/>
      <w:r w:rsidR="00DF0EAF">
        <w:rPr>
          <w:rFonts w:ascii="Palatino" w:hAnsi="Palatino"/>
        </w:rPr>
        <w:t>’ estimate for AK = 20</w:t>
      </w:r>
      <w:r w:rsidR="00BB1F00">
        <w:rPr>
          <w:rFonts w:ascii="Palatino" w:hAnsi="Palatino"/>
        </w:rPr>
        <w:t>6.4</w:t>
      </w:r>
      <w:r w:rsidR="00DF0EAF">
        <w:rPr>
          <w:rFonts w:ascii="Palatino" w:hAnsi="Palatino"/>
        </w:rPr>
        <w:t xml:space="preserve">, CI = </w:t>
      </w:r>
      <w:r w:rsidR="00BB1F00">
        <w:rPr>
          <w:rFonts w:ascii="Palatino" w:hAnsi="Palatino"/>
        </w:rPr>
        <w:t>202.6 to 210.2</w:t>
      </w:r>
      <w:r w:rsidR="00DF0EAF">
        <w:rPr>
          <w:rFonts w:ascii="Palatino" w:hAnsi="Palatino"/>
        </w:rPr>
        <w:t xml:space="preserve">; NY = </w:t>
      </w:r>
      <w:r w:rsidR="00BB1F00">
        <w:rPr>
          <w:rFonts w:ascii="Palatino" w:hAnsi="Palatino"/>
        </w:rPr>
        <w:t>212.6</w:t>
      </w:r>
      <w:r w:rsidR="00DF0EAF">
        <w:rPr>
          <w:rFonts w:ascii="Palatino" w:hAnsi="Palatino"/>
        </w:rPr>
        <w:t xml:space="preserve">, CI = </w:t>
      </w:r>
      <w:r w:rsidR="00BB1F00">
        <w:rPr>
          <w:rFonts w:ascii="Palatino" w:hAnsi="Palatino"/>
        </w:rPr>
        <w:t>210.4 to 214.8</w:t>
      </w:r>
      <w:r w:rsidR="00DF0EAF">
        <w:rPr>
          <w:rFonts w:ascii="Palatino" w:hAnsi="Palatino"/>
        </w:rPr>
        <w:t xml:space="preserve">; TN = </w:t>
      </w:r>
      <w:r w:rsidR="00BB1F00">
        <w:rPr>
          <w:rFonts w:ascii="Palatino" w:hAnsi="Palatino"/>
        </w:rPr>
        <w:t>208.2</w:t>
      </w:r>
      <w:r w:rsidR="00DF0EAF">
        <w:rPr>
          <w:rFonts w:ascii="Palatino" w:hAnsi="Palatino"/>
        </w:rPr>
        <w:t xml:space="preserve">, CI = </w:t>
      </w:r>
      <w:r w:rsidR="00BB1F00">
        <w:rPr>
          <w:rFonts w:ascii="Palatino" w:hAnsi="Palatino"/>
        </w:rPr>
        <w:t>204.3 to 212.1</w:t>
      </w:r>
      <w:r w:rsidR="00DF0EAF">
        <w:rPr>
          <w:rFonts w:ascii="Palatino" w:hAnsi="Palatino"/>
        </w:rPr>
        <w:t xml:space="preserve">; WY = </w:t>
      </w:r>
      <w:r w:rsidR="00BB1F00">
        <w:rPr>
          <w:rFonts w:ascii="Palatino" w:hAnsi="Palatino"/>
        </w:rPr>
        <w:t>198.9</w:t>
      </w:r>
      <w:r w:rsidR="00DF0EAF">
        <w:rPr>
          <w:rFonts w:ascii="Palatino" w:hAnsi="Palatino"/>
        </w:rPr>
        <w:t xml:space="preserve">, CI = </w:t>
      </w:r>
      <w:r w:rsidR="00BB1F00">
        <w:rPr>
          <w:rFonts w:ascii="Palatino" w:hAnsi="Palatino"/>
        </w:rPr>
        <w:t>195.1 to 202.6</w:t>
      </w:r>
      <w:r w:rsidR="00DF0EAF">
        <w:rPr>
          <w:rFonts w:ascii="Palatino" w:hAnsi="Palatino"/>
        </w:rPr>
        <w:t xml:space="preserve">). </w:t>
      </w:r>
      <w:r w:rsidR="00F53FF2">
        <w:rPr>
          <w:rFonts w:ascii="Palatino" w:hAnsi="Palatino"/>
        </w:rPr>
        <w:t xml:space="preserve">For stress-induced glucose, </w:t>
      </w:r>
      <w:r w:rsidR="003E0775">
        <w:rPr>
          <w:rFonts w:ascii="Palatino" w:hAnsi="Palatino"/>
        </w:rPr>
        <w:t>the NY population had higher levels than the AK and TN populations</w:t>
      </w:r>
      <w:r w:rsidR="00F53FF2">
        <w:rPr>
          <w:rFonts w:ascii="Palatino" w:hAnsi="Palatino"/>
        </w:rPr>
        <w:t xml:space="preserve">, but the other two-way comparisons had overlapping confidence intervals (Figure </w:t>
      </w:r>
      <w:r w:rsidR="00587248">
        <w:rPr>
          <w:rFonts w:ascii="Palatino" w:hAnsi="Palatino"/>
        </w:rPr>
        <w:t>5</w:t>
      </w:r>
      <w:r w:rsidR="00F53FF2">
        <w:rPr>
          <w:rFonts w:ascii="Palatino" w:hAnsi="Palatino"/>
        </w:rPr>
        <w:t xml:space="preserve">B; AK = </w:t>
      </w:r>
      <w:r w:rsidR="003E0775">
        <w:rPr>
          <w:rFonts w:ascii="Palatino" w:hAnsi="Palatino"/>
        </w:rPr>
        <w:t>230.8, CI = 224.4 to 237.3</w:t>
      </w:r>
      <w:r w:rsidR="00F53FF2">
        <w:rPr>
          <w:rFonts w:ascii="Palatino" w:hAnsi="Palatino"/>
        </w:rPr>
        <w:t xml:space="preserve">; NY = </w:t>
      </w:r>
      <w:r w:rsidR="003E0775">
        <w:rPr>
          <w:rFonts w:ascii="Palatino" w:hAnsi="Palatino"/>
        </w:rPr>
        <w:t>242.1, CI = 238.4 to 245.8</w:t>
      </w:r>
      <w:r w:rsidR="00F53FF2">
        <w:rPr>
          <w:rFonts w:ascii="Palatino" w:hAnsi="Palatino"/>
        </w:rPr>
        <w:t xml:space="preserve">; TN = </w:t>
      </w:r>
      <w:r w:rsidR="003E0775">
        <w:rPr>
          <w:rFonts w:ascii="Palatino" w:hAnsi="Palatino"/>
        </w:rPr>
        <w:t>228.1, CI = 221.6 to 234.6</w:t>
      </w:r>
      <w:r w:rsidR="00F53FF2">
        <w:rPr>
          <w:rFonts w:ascii="Palatino" w:hAnsi="Palatino"/>
        </w:rPr>
        <w:t xml:space="preserve">; WY = </w:t>
      </w:r>
      <w:r w:rsidR="003E0775">
        <w:rPr>
          <w:rFonts w:ascii="Palatino" w:hAnsi="Palatino"/>
        </w:rPr>
        <w:t>239.3, CI = 232.8 to 245.8</w:t>
      </w:r>
      <w:r w:rsidR="00F53FF2">
        <w:rPr>
          <w:rFonts w:ascii="Palatino" w:hAnsi="Palatino"/>
        </w:rPr>
        <w:t xml:space="preserve">). </w:t>
      </w:r>
    </w:p>
    <w:p w14:paraId="1E092DB5" w14:textId="6CC45122" w:rsidR="00A97E54" w:rsidRPr="00F95D51" w:rsidRDefault="00A97E54" w:rsidP="003C4490">
      <w:pPr>
        <w:rPr>
          <w:rFonts w:ascii="Palatino" w:hAnsi="Palatino"/>
        </w:rPr>
      </w:pPr>
      <w:r>
        <w:rPr>
          <w:rFonts w:ascii="Palatino" w:hAnsi="Palatino"/>
        </w:rPr>
        <w:lastRenderedPageBreak/>
        <w:tab/>
        <w:t xml:space="preserve">All four populations increased in mean glucose levels between baseline and stress-induced samples (Figure </w:t>
      </w:r>
      <w:r w:rsidR="00587248">
        <w:rPr>
          <w:rFonts w:ascii="Palatino" w:hAnsi="Palatino"/>
        </w:rPr>
        <w:t>5</w:t>
      </w:r>
      <w:r>
        <w:rPr>
          <w:rFonts w:ascii="Palatino" w:hAnsi="Palatino"/>
        </w:rPr>
        <w:t xml:space="preserve">C). However, the WY population showed a greater increase over this period than </w:t>
      </w:r>
      <w:r w:rsidR="00E73B22">
        <w:rPr>
          <w:rFonts w:ascii="Palatino" w:hAnsi="Palatino"/>
        </w:rPr>
        <w:t>AK or TN</w:t>
      </w:r>
      <w:r>
        <w:rPr>
          <w:rFonts w:ascii="Palatino" w:hAnsi="Palatino"/>
        </w:rPr>
        <w:t xml:space="preserve">, while the other </w:t>
      </w:r>
      <w:r w:rsidR="00E73B22">
        <w:rPr>
          <w:rFonts w:ascii="Palatino" w:hAnsi="Palatino"/>
        </w:rPr>
        <w:t>two-way comparisons</w:t>
      </w:r>
      <w:r>
        <w:rPr>
          <w:rFonts w:ascii="Palatino" w:hAnsi="Palatino"/>
        </w:rPr>
        <w:t xml:space="preserve"> did not differ (</w:t>
      </w:r>
      <w:r w:rsidR="00D16601">
        <w:rPr>
          <w:rFonts w:ascii="Palatino" w:hAnsi="Palatino"/>
        </w:rPr>
        <w:t xml:space="preserve">mean change in glucose AK = </w:t>
      </w:r>
      <w:r w:rsidR="00825852">
        <w:rPr>
          <w:rFonts w:ascii="Palatino" w:hAnsi="Palatino"/>
        </w:rPr>
        <w:t>28.0, CI = 21.8 to 34.2</w:t>
      </w:r>
      <w:r w:rsidR="00D16601">
        <w:rPr>
          <w:rFonts w:ascii="Palatino" w:hAnsi="Palatino"/>
        </w:rPr>
        <w:t xml:space="preserve">; NY = </w:t>
      </w:r>
      <w:r w:rsidR="00825852">
        <w:rPr>
          <w:rFonts w:ascii="Palatino" w:hAnsi="Palatino"/>
        </w:rPr>
        <w:t>32.4, CI = 28.7 to 36.0</w:t>
      </w:r>
      <w:r w:rsidR="00D16601">
        <w:rPr>
          <w:rFonts w:ascii="Palatino" w:hAnsi="Palatino"/>
        </w:rPr>
        <w:t xml:space="preserve">; TN = </w:t>
      </w:r>
      <w:r w:rsidR="00825852">
        <w:rPr>
          <w:rFonts w:ascii="Palatino" w:hAnsi="Palatino"/>
        </w:rPr>
        <w:t>23.1, CI = 16.8 to 29.5</w:t>
      </w:r>
      <w:r w:rsidR="00D16601">
        <w:rPr>
          <w:rFonts w:ascii="Palatino" w:hAnsi="Palatino"/>
        </w:rPr>
        <w:t xml:space="preserve">, WY = </w:t>
      </w:r>
      <w:r w:rsidR="00825852">
        <w:rPr>
          <w:rFonts w:ascii="Palatino" w:hAnsi="Palatino"/>
        </w:rPr>
        <w:t>42.2, CI = 35.8 to 48.6</w:t>
      </w:r>
      <w:r w:rsidR="00D16601">
        <w:rPr>
          <w:rFonts w:ascii="Palatino" w:hAnsi="Palatino"/>
        </w:rPr>
        <w:t>).</w:t>
      </w:r>
    </w:p>
    <w:p w14:paraId="3CED96A6" w14:textId="35FB7E82" w:rsidR="001062B5" w:rsidRDefault="001062B5" w:rsidP="003C4490">
      <w:pPr>
        <w:rPr>
          <w:rFonts w:ascii="Palatino" w:hAnsi="Palatino"/>
          <w:b/>
          <w:bCs/>
        </w:rPr>
      </w:pPr>
      <w:r>
        <w:rPr>
          <w:rFonts w:ascii="Palatino" w:hAnsi="Palatino"/>
          <w:b/>
          <w:bCs/>
        </w:rPr>
        <w:tab/>
      </w:r>
    </w:p>
    <w:p w14:paraId="0C311D9E" w14:textId="47083E87" w:rsidR="00245D75" w:rsidRDefault="00245D75" w:rsidP="00245D75">
      <w:pPr>
        <w:jc w:val="center"/>
        <w:rPr>
          <w:rFonts w:ascii="Palatino" w:hAnsi="Palatino"/>
          <w:b/>
          <w:bCs/>
        </w:rPr>
      </w:pPr>
      <w:r>
        <w:rPr>
          <w:rFonts w:ascii="Palatino" w:hAnsi="Palatino"/>
          <w:b/>
          <w:bCs/>
          <w:noProof/>
        </w:rPr>
        <w:drawing>
          <wp:inline distT="0" distB="0" distL="0" distR="0" wp14:anchorId="74DE87F1" wp14:editId="7CE3C4D5">
            <wp:extent cx="4911896" cy="2619677"/>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11896" cy="2619677"/>
                    </a:xfrm>
                    <a:prstGeom prst="rect">
                      <a:avLst/>
                    </a:prstGeom>
                  </pic:spPr>
                </pic:pic>
              </a:graphicData>
            </a:graphic>
          </wp:inline>
        </w:drawing>
      </w:r>
    </w:p>
    <w:p w14:paraId="22539C02" w14:textId="54ABD66F" w:rsidR="00F95D51" w:rsidRDefault="00F95D51" w:rsidP="00F95D51">
      <w:pPr>
        <w:rPr>
          <w:rFonts w:ascii="Palatino" w:hAnsi="Palatino"/>
          <w:b/>
          <w:bCs/>
        </w:rPr>
      </w:pPr>
      <w:r>
        <w:rPr>
          <w:rFonts w:ascii="Palatino" w:hAnsi="Palatino"/>
          <w:b/>
          <w:bCs/>
          <w:sz w:val="16"/>
          <w:szCs w:val="16"/>
        </w:rPr>
        <w:t xml:space="preserve">Figure </w:t>
      </w:r>
      <w:r w:rsidR="00587248">
        <w:rPr>
          <w:rFonts w:ascii="Palatino" w:hAnsi="Palatino"/>
          <w:b/>
          <w:bCs/>
          <w:sz w:val="16"/>
          <w:szCs w:val="16"/>
        </w:rPr>
        <w:t>5</w:t>
      </w:r>
      <w:r>
        <w:rPr>
          <w:rFonts w:ascii="Palatino" w:hAnsi="Palatino"/>
          <w:b/>
          <w:bCs/>
          <w:sz w:val="16"/>
          <w:szCs w:val="16"/>
        </w:rPr>
        <w:t>.</w:t>
      </w:r>
      <w:r>
        <w:rPr>
          <w:rFonts w:ascii="Palatino" w:hAnsi="Palatino"/>
          <w:sz w:val="16"/>
          <w:szCs w:val="16"/>
        </w:rPr>
        <w:t xml:space="preserve"> Population comparison </w:t>
      </w:r>
      <w:r w:rsidR="00A215C2">
        <w:rPr>
          <w:rFonts w:ascii="Palatino" w:hAnsi="Palatino"/>
          <w:sz w:val="16"/>
          <w:szCs w:val="16"/>
        </w:rPr>
        <w:t xml:space="preserve">among adult females </w:t>
      </w:r>
      <w:r>
        <w:rPr>
          <w:rFonts w:ascii="Palatino" w:hAnsi="Palatino"/>
          <w:sz w:val="16"/>
          <w:szCs w:val="16"/>
        </w:rPr>
        <w:t xml:space="preserve">of baseline (A), stress-induced (B), and stress-induced </w:t>
      </w:r>
      <w:r w:rsidR="00675EC0">
        <w:rPr>
          <w:rFonts w:ascii="Palatino" w:hAnsi="Palatino"/>
          <w:sz w:val="16"/>
          <w:szCs w:val="16"/>
        </w:rPr>
        <w:t>-</w:t>
      </w:r>
      <w:r>
        <w:rPr>
          <w:rFonts w:ascii="Palatino" w:hAnsi="Palatino"/>
          <w:sz w:val="16"/>
          <w:szCs w:val="16"/>
        </w:rPr>
        <w:t xml:space="preserve"> baseline glucose (C). Boxplots show the interquartile interval and points &lt; 1.5 times IQR. Points include all raw data. Filled diamond and black lines show the estimated mean and 95% CI of the mean as estimated by the ‘</w:t>
      </w:r>
      <w:proofErr w:type="spellStart"/>
      <w:r>
        <w:rPr>
          <w:rFonts w:ascii="Palatino" w:hAnsi="Palatino"/>
          <w:sz w:val="16"/>
          <w:szCs w:val="16"/>
        </w:rPr>
        <w:t>emmeans</w:t>
      </w:r>
      <w:proofErr w:type="spellEnd"/>
      <w:r>
        <w:rPr>
          <w:rFonts w:ascii="Palatino" w:hAnsi="Palatino"/>
          <w:sz w:val="16"/>
          <w:szCs w:val="16"/>
        </w:rPr>
        <w:t>’ package in R.</w:t>
      </w:r>
    </w:p>
    <w:p w14:paraId="5377A382" w14:textId="67793353" w:rsidR="00245D75" w:rsidRDefault="00245D75" w:rsidP="003C4490">
      <w:pPr>
        <w:rPr>
          <w:rFonts w:ascii="Palatino" w:hAnsi="Palatino"/>
          <w:b/>
          <w:bCs/>
        </w:rPr>
      </w:pPr>
    </w:p>
    <w:p w14:paraId="5E8BF8BF" w14:textId="4A822886" w:rsidR="00A34BEC" w:rsidRDefault="00473BD8" w:rsidP="003C4490">
      <w:pPr>
        <w:rPr>
          <w:rFonts w:ascii="Palatino" w:eastAsia="Times New Roman" w:hAnsi="Palatino" w:cs="Times New Roman"/>
          <w:color w:val="202122"/>
          <w:shd w:val="clear" w:color="auto" w:fill="FFFFFF"/>
        </w:rPr>
      </w:pPr>
      <w:r>
        <w:rPr>
          <w:rFonts w:ascii="Palatino" w:hAnsi="Palatino"/>
          <w:b/>
          <w:bCs/>
        </w:rPr>
        <w:tab/>
      </w:r>
      <w:r w:rsidR="00823DB4">
        <w:rPr>
          <w:rFonts w:ascii="Palatino" w:hAnsi="Palatino"/>
        </w:rPr>
        <w:t xml:space="preserve">For baseline glucose, there was no evidence that </w:t>
      </w:r>
      <w:r w:rsidR="00F3562D">
        <w:rPr>
          <w:rFonts w:ascii="Palatino" w:hAnsi="Palatino"/>
        </w:rPr>
        <w:t>between</w:t>
      </w:r>
      <w:r w:rsidR="00823DB4">
        <w:rPr>
          <w:rFonts w:ascii="Palatino" w:hAnsi="Palatino"/>
        </w:rPr>
        <w:t>-individual variation in adult female corticosterone was related to variation in circulating glucose in any of the four populations (</w:t>
      </w:r>
      <w:r w:rsidR="00C31762">
        <w:rPr>
          <w:rFonts w:ascii="Palatino" w:hAnsi="Palatino"/>
        </w:rPr>
        <w:t xml:space="preserve">Table S6; </w:t>
      </w:r>
      <w:r w:rsidR="006A01CF">
        <w:rPr>
          <w:rFonts w:ascii="Palatino" w:hAnsi="Palatino"/>
        </w:rPr>
        <w:t xml:space="preserve">coefficient estimate for baseline corticosterone AK </w:t>
      </w:r>
      <w:r w:rsidR="006A01CF" w:rsidRPr="00161DD2">
        <w:rPr>
          <w:rFonts w:ascii="Palatino" w:eastAsia="Times New Roman" w:hAnsi="Palatino" w:cs="Times New Roman"/>
          <w:color w:val="202122"/>
          <w:shd w:val="clear" w:color="auto" w:fill="FFFFFF"/>
        </w:rPr>
        <w:t>β</w:t>
      </w:r>
      <w:r w:rsidR="006A01CF">
        <w:rPr>
          <w:rFonts w:ascii="Palatino" w:eastAsia="Times New Roman" w:hAnsi="Palatino" w:cs="Times New Roman"/>
          <w:color w:val="202122"/>
          <w:shd w:val="clear" w:color="auto" w:fill="FFFFFF"/>
        </w:rPr>
        <w:t xml:space="preserve"> = </w:t>
      </w:r>
      <w:r w:rsidR="00593738">
        <w:rPr>
          <w:rFonts w:ascii="Palatino" w:eastAsia="Times New Roman" w:hAnsi="Palatino" w:cs="Times New Roman"/>
          <w:color w:val="202122"/>
          <w:shd w:val="clear" w:color="auto" w:fill="FFFFFF"/>
        </w:rPr>
        <w:t>1.5</w:t>
      </w:r>
      <w:r w:rsidR="006A01CF">
        <w:rPr>
          <w:rFonts w:ascii="Palatino" w:eastAsia="Times New Roman" w:hAnsi="Palatino" w:cs="Times New Roman"/>
          <w:color w:val="202122"/>
          <w:shd w:val="clear" w:color="auto" w:fill="FFFFFF"/>
        </w:rPr>
        <w:t xml:space="preserve">, CI = </w:t>
      </w:r>
      <w:r w:rsidR="00593738">
        <w:rPr>
          <w:rFonts w:ascii="Palatino" w:eastAsia="Times New Roman" w:hAnsi="Palatino" w:cs="Times New Roman"/>
          <w:color w:val="202122"/>
          <w:shd w:val="clear" w:color="auto" w:fill="FFFFFF"/>
        </w:rPr>
        <w:t>-2.4 to 5.5</w:t>
      </w:r>
      <w:r w:rsidR="006A01CF">
        <w:rPr>
          <w:rFonts w:ascii="Palatino" w:eastAsia="Times New Roman" w:hAnsi="Palatino" w:cs="Times New Roman"/>
          <w:color w:val="202122"/>
          <w:shd w:val="clear" w:color="auto" w:fill="FFFFFF"/>
        </w:rPr>
        <w:t xml:space="preserve">; NY </w:t>
      </w:r>
      <w:r w:rsidR="006A01CF" w:rsidRPr="00161DD2">
        <w:rPr>
          <w:rFonts w:ascii="Palatino" w:eastAsia="Times New Roman" w:hAnsi="Palatino" w:cs="Times New Roman"/>
          <w:color w:val="202122"/>
          <w:shd w:val="clear" w:color="auto" w:fill="FFFFFF"/>
        </w:rPr>
        <w:t>β</w:t>
      </w:r>
      <w:r w:rsidR="006A01CF">
        <w:rPr>
          <w:rFonts w:ascii="Palatino" w:eastAsia="Times New Roman" w:hAnsi="Palatino" w:cs="Times New Roman"/>
          <w:color w:val="202122"/>
          <w:shd w:val="clear" w:color="auto" w:fill="FFFFFF"/>
        </w:rPr>
        <w:t xml:space="preserve"> = </w:t>
      </w:r>
      <w:r w:rsidR="00593738">
        <w:rPr>
          <w:rFonts w:ascii="Palatino" w:eastAsia="Times New Roman" w:hAnsi="Palatino" w:cs="Times New Roman"/>
          <w:color w:val="202122"/>
          <w:shd w:val="clear" w:color="auto" w:fill="FFFFFF"/>
        </w:rPr>
        <w:t>1.5</w:t>
      </w:r>
      <w:r w:rsidR="006A01CF">
        <w:rPr>
          <w:rFonts w:ascii="Palatino" w:eastAsia="Times New Roman" w:hAnsi="Palatino" w:cs="Times New Roman"/>
          <w:color w:val="202122"/>
          <w:shd w:val="clear" w:color="auto" w:fill="FFFFFF"/>
        </w:rPr>
        <w:t xml:space="preserve">, CI = </w:t>
      </w:r>
      <w:r w:rsidR="00593738">
        <w:rPr>
          <w:rFonts w:ascii="Palatino" w:eastAsia="Times New Roman" w:hAnsi="Palatino" w:cs="Times New Roman"/>
          <w:color w:val="202122"/>
          <w:shd w:val="clear" w:color="auto" w:fill="FFFFFF"/>
        </w:rPr>
        <w:t>-0.7 to 3.7</w:t>
      </w:r>
      <w:r w:rsidR="006A01CF">
        <w:rPr>
          <w:rFonts w:ascii="Palatino" w:eastAsia="Times New Roman" w:hAnsi="Palatino" w:cs="Times New Roman"/>
          <w:color w:val="202122"/>
          <w:shd w:val="clear" w:color="auto" w:fill="FFFFFF"/>
        </w:rPr>
        <w:t xml:space="preserve">; TN </w:t>
      </w:r>
      <w:r w:rsidR="006A01CF" w:rsidRPr="00161DD2">
        <w:rPr>
          <w:rFonts w:ascii="Palatino" w:eastAsia="Times New Roman" w:hAnsi="Palatino" w:cs="Times New Roman"/>
          <w:color w:val="202122"/>
          <w:shd w:val="clear" w:color="auto" w:fill="FFFFFF"/>
        </w:rPr>
        <w:t>β</w:t>
      </w:r>
      <w:r w:rsidR="006A01CF">
        <w:rPr>
          <w:rFonts w:ascii="Palatino" w:eastAsia="Times New Roman" w:hAnsi="Palatino" w:cs="Times New Roman"/>
          <w:color w:val="202122"/>
          <w:shd w:val="clear" w:color="auto" w:fill="FFFFFF"/>
        </w:rPr>
        <w:t xml:space="preserve"> = </w:t>
      </w:r>
      <w:r w:rsidR="00593738">
        <w:rPr>
          <w:rFonts w:ascii="Palatino" w:eastAsia="Times New Roman" w:hAnsi="Palatino" w:cs="Times New Roman"/>
          <w:color w:val="202122"/>
          <w:shd w:val="clear" w:color="auto" w:fill="FFFFFF"/>
        </w:rPr>
        <w:t>-2.2</w:t>
      </w:r>
      <w:r w:rsidR="006A01CF">
        <w:rPr>
          <w:rFonts w:ascii="Palatino" w:eastAsia="Times New Roman" w:hAnsi="Palatino" w:cs="Times New Roman"/>
          <w:color w:val="202122"/>
          <w:shd w:val="clear" w:color="auto" w:fill="FFFFFF"/>
        </w:rPr>
        <w:t xml:space="preserve">, CI = </w:t>
      </w:r>
      <w:r w:rsidR="00593738">
        <w:rPr>
          <w:rFonts w:ascii="Palatino" w:eastAsia="Times New Roman" w:hAnsi="Palatino" w:cs="Times New Roman"/>
          <w:color w:val="202122"/>
          <w:shd w:val="clear" w:color="auto" w:fill="FFFFFF"/>
        </w:rPr>
        <w:t>-6.6 to 2.3</w:t>
      </w:r>
      <w:r w:rsidR="006A01CF">
        <w:rPr>
          <w:rFonts w:ascii="Palatino" w:eastAsia="Times New Roman" w:hAnsi="Palatino" w:cs="Times New Roman"/>
          <w:color w:val="202122"/>
          <w:shd w:val="clear" w:color="auto" w:fill="FFFFFF"/>
        </w:rPr>
        <w:t xml:space="preserve">; WY </w:t>
      </w:r>
      <w:r w:rsidR="006A01CF" w:rsidRPr="00161DD2">
        <w:rPr>
          <w:rFonts w:ascii="Palatino" w:eastAsia="Times New Roman" w:hAnsi="Palatino" w:cs="Times New Roman"/>
          <w:color w:val="202122"/>
          <w:shd w:val="clear" w:color="auto" w:fill="FFFFFF"/>
        </w:rPr>
        <w:t>β</w:t>
      </w:r>
      <w:r w:rsidR="006A01CF">
        <w:rPr>
          <w:rFonts w:ascii="Palatino" w:eastAsia="Times New Roman" w:hAnsi="Palatino" w:cs="Times New Roman"/>
          <w:color w:val="202122"/>
          <w:shd w:val="clear" w:color="auto" w:fill="FFFFFF"/>
        </w:rPr>
        <w:t xml:space="preserve"> = </w:t>
      </w:r>
      <w:r w:rsidR="00593738">
        <w:rPr>
          <w:rFonts w:ascii="Palatino" w:eastAsia="Times New Roman" w:hAnsi="Palatino" w:cs="Times New Roman"/>
          <w:color w:val="202122"/>
          <w:shd w:val="clear" w:color="auto" w:fill="FFFFFF"/>
        </w:rPr>
        <w:t>-2.2</w:t>
      </w:r>
      <w:r w:rsidR="006A01CF">
        <w:rPr>
          <w:rFonts w:ascii="Palatino" w:eastAsia="Times New Roman" w:hAnsi="Palatino" w:cs="Times New Roman"/>
          <w:color w:val="202122"/>
          <w:shd w:val="clear" w:color="auto" w:fill="FFFFFF"/>
        </w:rPr>
        <w:t>, CI = -</w:t>
      </w:r>
      <w:r w:rsidR="00593738">
        <w:rPr>
          <w:rFonts w:ascii="Palatino" w:eastAsia="Times New Roman" w:hAnsi="Palatino" w:cs="Times New Roman"/>
          <w:color w:val="202122"/>
          <w:shd w:val="clear" w:color="auto" w:fill="FFFFFF"/>
        </w:rPr>
        <w:t>7.3 to 2.9</w:t>
      </w:r>
      <w:r w:rsidR="006A01CF">
        <w:rPr>
          <w:rFonts w:ascii="Palatino" w:eastAsia="Times New Roman" w:hAnsi="Palatino" w:cs="Times New Roman"/>
          <w:color w:val="202122"/>
          <w:shd w:val="clear" w:color="auto" w:fill="FFFFFF"/>
        </w:rPr>
        <w:t xml:space="preserve">). </w:t>
      </w:r>
      <w:r w:rsidR="00F248D4">
        <w:rPr>
          <w:rFonts w:ascii="Palatino" w:eastAsia="Times New Roman" w:hAnsi="Palatino" w:cs="Times New Roman"/>
          <w:color w:val="202122"/>
          <w:shd w:val="clear" w:color="auto" w:fill="FFFFFF"/>
        </w:rPr>
        <w:t xml:space="preserve">Mass was negatively associated with baseline glucose levels in all four populations, although the confidence interval </w:t>
      </w:r>
      <w:r w:rsidR="00593738">
        <w:rPr>
          <w:rFonts w:ascii="Palatino" w:eastAsia="Times New Roman" w:hAnsi="Palatino" w:cs="Times New Roman"/>
          <w:color w:val="202122"/>
          <w:shd w:val="clear" w:color="auto" w:fill="FFFFFF"/>
        </w:rPr>
        <w:t>crossed zero in the TN population</w:t>
      </w:r>
      <w:r w:rsidR="00F248D4">
        <w:rPr>
          <w:rFonts w:ascii="Palatino" w:eastAsia="Times New Roman" w:hAnsi="Palatino" w:cs="Times New Roman"/>
          <w:color w:val="202122"/>
          <w:shd w:val="clear" w:color="auto" w:fill="FFFFFF"/>
        </w:rPr>
        <w:t xml:space="preserve"> (Table S6; estimate for mass AK </w:t>
      </w:r>
      <w:r w:rsidR="00F248D4" w:rsidRPr="00161DD2">
        <w:rPr>
          <w:rFonts w:ascii="Palatino" w:eastAsia="Times New Roman" w:hAnsi="Palatino" w:cs="Times New Roman"/>
          <w:color w:val="202122"/>
          <w:shd w:val="clear" w:color="auto" w:fill="FFFFFF"/>
        </w:rPr>
        <w:t>β</w:t>
      </w:r>
      <w:r w:rsidR="00F248D4">
        <w:rPr>
          <w:rFonts w:ascii="Palatino" w:eastAsia="Times New Roman" w:hAnsi="Palatino" w:cs="Times New Roman"/>
          <w:color w:val="202122"/>
          <w:shd w:val="clear" w:color="auto" w:fill="FFFFFF"/>
        </w:rPr>
        <w:t xml:space="preserve"> = </w:t>
      </w:r>
      <w:r w:rsidR="004140FA">
        <w:rPr>
          <w:rFonts w:ascii="Palatino" w:eastAsia="Times New Roman" w:hAnsi="Palatino" w:cs="Times New Roman"/>
          <w:color w:val="202122"/>
          <w:shd w:val="clear" w:color="auto" w:fill="FFFFFF"/>
        </w:rPr>
        <w:t>-</w:t>
      </w:r>
      <w:r w:rsidR="00593738">
        <w:rPr>
          <w:rFonts w:ascii="Palatino" w:eastAsia="Times New Roman" w:hAnsi="Palatino" w:cs="Times New Roman"/>
          <w:color w:val="202122"/>
          <w:shd w:val="clear" w:color="auto" w:fill="FFFFFF"/>
        </w:rPr>
        <w:t>4.1</w:t>
      </w:r>
      <w:r w:rsidR="004140FA">
        <w:rPr>
          <w:rFonts w:ascii="Palatino" w:eastAsia="Times New Roman" w:hAnsi="Palatino" w:cs="Times New Roman"/>
          <w:color w:val="202122"/>
          <w:shd w:val="clear" w:color="auto" w:fill="FFFFFF"/>
        </w:rPr>
        <w:t>, CI = -</w:t>
      </w:r>
      <w:r w:rsidR="00593738">
        <w:rPr>
          <w:rFonts w:ascii="Palatino" w:eastAsia="Times New Roman" w:hAnsi="Palatino" w:cs="Times New Roman"/>
          <w:color w:val="202122"/>
          <w:shd w:val="clear" w:color="auto" w:fill="FFFFFF"/>
        </w:rPr>
        <w:t>8.0 to -0.1</w:t>
      </w:r>
      <w:r w:rsidR="004140FA">
        <w:rPr>
          <w:rFonts w:ascii="Palatino" w:eastAsia="Times New Roman" w:hAnsi="Palatino" w:cs="Times New Roman"/>
          <w:color w:val="202122"/>
          <w:shd w:val="clear" w:color="auto" w:fill="FFFFFF"/>
        </w:rPr>
        <w:t xml:space="preserve">; NY </w:t>
      </w:r>
      <w:r w:rsidR="004140FA" w:rsidRPr="00161DD2">
        <w:rPr>
          <w:rFonts w:ascii="Palatino" w:eastAsia="Times New Roman" w:hAnsi="Palatino" w:cs="Times New Roman"/>
          <w:color w:val="202122"/>
          <w:shd w:val="clear" w:color="auto" w:fill="FFFFFF"/>
        </w:rPr>
        <w:t>β</w:t>
      </w:r>
      <w:r w:rsidR="004140FA">
        <w:rPr>
          <w:rFonts w:ascii="Palatino" w:eastAsia="Times New Roman" w:hAnsi="Palatino" w:cs="Times New Roman"/>
          <w:color w:val="202122"/>
          <w:shd w:val="clear" w:color="auto" w:fill="FFFFFF"/>
        </w:rPr>
        <w:t xml:space="preserve"> = -</w:t>
      </w:r>
      <w:r w:rsidR="00593738">
        <w:rPr>
          <w:rFonts w:ascii="Palatino" w:eastAsia="Times New Roman" w:hAnsi="Palatino" w:cs="Times New Roman"/>
          <w:color w:val="202122"/>
          <w:shd w:val="clear" w:color="auto" w:fill="FFFFFF"/>
        </w:rPr>
        <w:t>3.0</w:t>
      </w:r>
      <w:r w:rsidR="004140FA">
        <w:rPr>
          <w:rFonts w:ascii="Palatino" w:eastAsia="Times New Roman" w:hAnsi="Palatino" w:cs="Times New Roman"/>
          <w:color w:val="202122"/>
          <w:shd w:val="clear" w:color="auto" w:fill="FFFFFF"/>
        </w:rPr>
        <w:t xml:space="preserve">, CI = </w:t>
      </w:r>
      <w:r w:rsidR="00593738">
        <w:rPr>
          <w:rFonts w:ascii="Palatino" w:eastAsia="Times New Roman" w:hAnsi="Palatino" w:cs="Times New Roman"/>
          <w:color w:val="202122"/>
          <w:shd w:val="clear" w:color="auto" w:fill="FFFFFF"/>
        </w:rPr>
        <w:t>-5.2 to -0.8</w:t>
      </w:r>
      <w:r w:rsidR="004140FA">
        <w:rPr>
          <w:rFonts w:ascii="Palatino" w:eastAsia="Times New Roman" w:hAnsi="Palatino" w:cs="Times New Roman"/>
          <w:color w:val="202122"/>
          <w:shd w:val="clear" w:color="auto" w:fill="FFFFFF"/>
        </w:rPr>
        <w:t xml:space="preserve">, TN </w:t>
      </w:r>
      <w:r w:rsidR="004140FA" w:rsidRPr="00161DD2">
        <w:rPr>
          <w:rFonts w:ascii="Palatino" w:eastAsia="Times New Roman" w:hAnsi="Palatino" w:cs="Times New Roman"/>
          <w:color w:val="202122"/>
          <w:shd w:val="clear" w:color="auto" w:fill="FFFFFF"/>
        </w:rPr>
        <w:t>β</w:t>
      </w:r>
      <w:r w:rsidR="004140FA">
        <w:rPr>
          <w:rFonts w:ascii="Palatino" w:eastAsia="Times New Roman" w:hAnsi="Palatino" w:cs="Times New Roman"/>
          <w:color w:val="202122"/>
          <w:shd w:val="clear" w:color="auto" w:fill="FFFFFF"/>
        </w:rPr>
        <w:t xml:space="preserve"> = -</w:t>
      </w:r>
      <w:r w:rsidR="00593738">
        <w:rPr>
          <w:rFonts w:ascii="Palatino" w:eastAsia="Times New Roman" w:hAnsi="Palatino" w:cs="Times New Roman"/>
          <w:color w:val="202122"/>
          <w:shd w:val="clear" w:color="auto" w:fill="FFFFFF"/>
        </w:rPr>
        <w:t>3.2</w:t>
      </w:r>
      <w:r w:rsidR="004140FA">
        <w:rPr>
          <w:rFonts w:ascii="Palatino" w:eastAsia="Times New Roman" w:hAnsi="Palatino" w:cs="Times New Roman"/>
          <w:color w:val="202122"/>
          <w:shd w:val="clear" w:color="auto" w:fill="FFFFFF"/>
        </w:rPr>
        <w:t>, CI = -</w:t>
      </w:r>
      <w:r w:rsidR="00593738">
        <w:rPr>
          <w:rFonts w:ascii="Palatino" w:eastAsia="Times New Roman" w:hAnsi="Palatino" w:cs="Times New Roman"/>
          <w:color w:val="202122"/>
          <w:shd w:val="clear" w:color="auto" w:fill="FFFFFF"/>
        </w:rPr>
        <w:t>7.2 to 0.8</w:t>
      </w:r>
      <w:r w:rsidR="004140FA">
        <w:rPr>
          <w:rFonts w:ascii="Palatino" w:eastAsia="Times New Roman" w:hAnsi="Palatino" w:cs="Times New Roman"/>
          <w:color w:val="202122"/>
          <w:shd w:val="clear" w:color="auto" w:fill="FFFFFF"/>
        </w:rPr>
        <w:t xml:space="preserve">; WY </w:t>
      </w:r>
      <w:r w:rsidR="004140FA" w:rsidRPr="00161DD2">
        <w:rPr>
          <w:rFonts w:ascii="Palatino" w:eastAsia="Times New Roman" w:hAnsi="Palatino" w:cs="Times New Roman"/>
          <w:color w:val="202122"/>
          <w:shd w:val="clear" w:color="auto" w:fill="FFFFFF"/>
        </w:rPr>
        <w:t>β</w:t>
      </w:r>
      <w:r w:rsidR="004140FA">
        <w:rPr>
          <w:rFonts w:ascii="Palatino" w:eastAsia="Times New Roman" w:hAnsi="Palatino" w:cs="Times New Roman"/>
          <w:color w:val="202122"/>
          <w:shd w:val="clear" w:color="auto" w:fill="FFFFFF"/>
        </w:rPr>
        <w:t xml:space="preserve"> = -</w:t>
      </w:r>
      <w:r w:rsidR="00593738">
        <w:rPr>
          <w:rFonts w:ascii="Palatino" w:eastAsia="Times New Roman" w:hAnsi="Palatino" w:cs="Times New Roman"/>
          <w:color w:val="202122"/>
          <w:shd w:val="clear" w:color="auto" w:fill="FFFFFF"/>
        </w:rPr>
        <w:t>4.8</w:t>
      </w:r>
      <w:r w:rsidR="004140FA">
        <w:rPr>
          <w:rFonts w:ascii="Palatino" w:eastAsia="Times New Roman" w:hAnsi="Palatino" w:cs="Times New Roman"/>
          <w:color w:val="202122"/>
          <w:shd w:val="clear" w:color="auto" w:fill="FFFFFF"/>
        </w:rPr>
        <w:t>, CI = -</w:t>
      </w:r>
      <w:r w:rsidR="00593738">
        <w:rPr>
          <w:rFonts w:ascii="Palatino" w:eastAsia="Times New Roman" w:hAnsi="Palatino" w:cs="Times New Roman"/>
          <w:color w:val="202122"/>
          <w:shd w:val="clear" w:color="auto" w:fill="FFFFFF"/>
        </w:rPr>
        <w:t>9.1 to -0.4</w:t>
      </w:r>
      <w:r w:rsidR="004140FA">
        <w:rPr>
          <w:rFonts w:ascii="Palatino" w:eastAsia="Times New Roman" w:hAnsi="Palatino" w:cs="Times New Roman"/>
          <w:color w:val="202122"/>
          <w:shd w:val="clear" w:color="auto" w:fill="FFFFFF"/>
        </w:rPr>
        <w:t xml:space="preserve">). </w:t>
      </w:r>
      <w:r w:rsidR="004D215E">
        <w:rPr>
          <w:rFonts w:ascii="Palatino" w:eastAsia="Times New Roman" w:hAnsi="Palatino" w:cs="Times New Roman"/>
          <w:color w:val="202122"/>
          <w:shd w:val="clear" w:color="auto" w:fill="FFFFFF"/>
        </w:rPr>
        <w:t>There was no support for an interaction between mass and baseline corticosterone on baseline glucose in any population (Table S6).</w:t>
      </w:r>
      <w:r w:rsidR="00610832">
        <w:rPr>
          <w:rFonts w:ascii="Palatino" w:eastAsia="Times New Roman" w:hAnsi="Palatino" w:cs="Times New Roman"/>
          <w:color w:val="202122"/>
          <w:shd w:val="clear" w:color="auto" w:fill="FFFFFF"/>
        </w:rPr>
        <w:t xml:space="preserve"> </w:t>
      </w:r>
      <w:r w:rsidR="00C24AAF">
        <w:rPr>
          <w:rFonts w:ascii="Palatino" w:eastAsia="Times New Roman" w:hAnsi="Palatino" w:cs="Times New Roman"/>
          <w:color w:val="202122"/>
          <w:shd w:val="clear" w:color="auto" w:fill="FFFFFF"/>
        </w:rPr>
        <w:t>For the change in glucose from baseline to induced measures, there was no support for either a direct effect of the change in corticosterone</w:t>
      </w:r>
      <w:r w:rsidR="00610832">
        <w:rPr>
          <w:rFonts w:ascii="Palatino" w:eastAsia="Times New Roman" w:hAnsi="Palatino" w:cs="Times New Roman"/>
          <w:color w:val="202122"/>
          <w:shd w:val="clear" w:color="auto" w:fill="FFFFFF"/>
        </w:rPr>
        <w:t>, for mass alone,</w:t>
      </w:r>
      <w:r w:rsidR="00C24AAF">
        <w:rPr>
          <w:rFonts w:ascii="Palatino" w:eastAsia="Times New Roman" w:hAnsi="Palatino" w:cs="Times New Roman"/>
          <w:color w:val="202122"/>
          <w:shd w:val="clear" w:color="auto" w:fill="FFFFFF"/>
        </w:rPr>
        <w:t xml:space="preserve"> or for an interaction between corticosterone and mass in any population other than NY (Table S7</w:t>
      </w:r>
      <w:r w:rsidR="00656E01">
        <w:rPr>
          <w:rFonts w:ascii="Palatino" w:eastAsia="Times New Roman" w:hAnsi="Palatino" w:cs="Times New Roman"/>
          <w:color w:val="202122"/>
          <w:shd w:val="clear" w:color="auto" w:fill="FFFFFF"/>
        </w:rPr>
        <w:t>)</w:t>
      </w:r>
      <w:r w:rsidR="007C45CB">
        <w:rPr>
          <w:rFonts w:ascii="Palatino" w:eastAsia="Times New Roman" w:hAnsi="Palatino" w:cs="Times New Roman"/>
          <w:color w:val="202122"/>
          <w:shd w:val="clear" w:color="auto" w:fill="FFFFFF"/>
        </w:rPr>
        <w:t xml:space="preserve">. </w:t>
      </w:r>
      <w:r w:rsidR="00785282">
        <w:rPr>
          <w:rFonts w:ascii="Palatino" w:eastAsia="Times New Roman" w:hAnsi="Palatino" w:cs="Times New Roman"/>
          <w:color w:val="202122"/>
          <w:shd w:val="clear" w:color="auto" w:fill="FFFFFF"/>
        </w:rPr>
        <w:t xml:space="preserve">The NY </w:t>
      </w:r>
      <w:r w:rsidR="006E303A">
        <w:rPr>
          <w:rFonts w:ascii="Palatino" w:eastAsia="Times New Roman" w:hAnsi="Palatino" w:cs="Times New Roman"/>
          <w:color w:val="202122"/>
          <w:shd w:val="clear" w:color="auto" w:fill="FFFFFF"/>
        </w:rPr>
        <w:t>population</w:t>
      </w:r>
      <w:r w:rsidR="00785282">
        <w:rPr>
          <w:rFonts w:ascii="Palatino" w:eastAsia="Times New Roman" w:hAnsi="Palatino" w:cs="Times New Roman"/>
          <w:color w:val="202122"/>
          <w:shd w:val="clear" w:color="auto" w:fill="FFFFFF"/>
        </w:rPr>
        <w:t xml:space="preserve"> had a similar effect size </w:t>
      </w:r>
      <w:r w:rsidR="00BB16D6">
        <w:rPr>
          <w:rFonts w:ascii="Palatino" w:eastAsia="Times New Roman" w:hAnsi="Palatino" w:cs="Times New Roman"/>
          <w:color w:val="202122"/>
          <w:shd w:val="clear" w:color="auto" w:fill="FFFFFF"/>
        </w:rPr>
        <w:t>for the corticosterone by mass interaction</w:t>
      </w:r>
      <w:r w:rsidR="00785282">
        <w:rPr>
          <w:rFonts w:ascii="Palatino" w:eastAsia="Times New Roman" w:hAnsi="Palatino" w:cs="Times New Roman"/>
          <w:color w:val="202122"/>
          <w:shd w:val="clear" w:color="auto" w:fill="FFFFFF"/>
        </w:rPr>
        <w:t xml:space="preserve"> to that described above, although the confidence interval was wider in this </w:t>
      </w:r>
      <w:r w:rsidR="009572E8">
        <w:rPr>
          <w:rFonts w:ascii="Palatino" w:eastAsia="Times New Roman" w:hAnsi="Palatino" w:cs="Times New Roman"/>
          <w:color w:val="202122"/>
          <w:shd w:val="clear" w:color="auto" w:fill="FFFFFF"/>
        </w:rPr>
        <w:t>subset of data with males excluded</w:t>
      </w:r>
      <w:r w:rsidR="0014751D">
        <w:rPr>
          <w:rFonts w:ascii="Palatino" w:eastAsia="Times New Roman" w:hAnsi="Palatino" w:cs="Times New Roman"/>
          <w:color w:val="202122"/>
          <w:shd w:val="clear" w:color="auto" w:fill="FFFFFF"/>
        </w:rPr>
        <w:t xml:space="preserve"> (see above).</w:t>
      </w:r>
    </w:p>
    <w:p w14:paraId="3DB0252D" w14:textId="51A36BEA" w:rsidR="00912ECA" w:rsidRDefault="00912ECA" w:rsidP="003C4490">
      <w:pPr>
        <w:rPr>
          <w:rFonts w:ascii="Palatino" w:eastAsia="Times New Roman" w:hAnsi="Palatino" w:cs="Times New Roman"/>
          <w:color w:val="202122"/>
          <w:shd w:val="clear" w:color="auto" w:fill="FFFFFF"/>
        </w:rPr>
      </w:pPr>
    </w:p>
    <w:p w14:paraId="056FD4F1" w14:textId="360D9E4D" w:rsidR="00912ECA" w:rsidRDefault="00912ECA" w:rsidP="003C4490">
      <w:pPr>
        <w:rPr>
          <w:rFonts w:ascii="Palatino" w:eastAsia="Times New Roman" w:hAnsi="Palatino" w:cs="Times New Roman"/>
          <w:i/>
          <w:iCs/>
          <w:color w:val="202122"/>
          <w:shd w:val="clear" w:color="auto" w:fill="FFFFFF"/>
        </w:rPr>
      </w:pPr>
      <w:r>
        <w:rPr>
          <w:rFonts w:ascii="Palatino" w:eastAsia="Times New Roman" w:hAnsi="Palatino" w:cs="Times New Roman"/>
          <w:i/>
          <w:iCs/>
          <w:color w:val="202122"/>
          <w:shd w:val="clear" w:color="auto" w:fill="FFFFFF"/>
        </w:rPr>
        <w:t>Within-Individual Glucose and Corticosterone Covariation</w:t>
      </w:r>
    </w:p>
    <w:p w14:paraId="437EB595" w14:textId="22C0AF35" w:rsidR="006251AA" w:rsidRDefault="006251AA" w:rsidP="003C4490">
      <w:pPr>
        <w:rPr>
          <w:rFonts w:ascii="Palatino" w:eastAsia="Times New Roman" w:hAnsi="Palatino" w:cs="Times New Roman"/>
          <w:color w:val="202122"/>
          <w:shd w:val="clear" w:color="auto" w:fill="FFFFFF"/>
        </w:rPr>
      </w:pPr>
    </w:p>
    <w:p w14:paraId="550E45F7" w14:textId="21D39CEB" w:rsidR="00470663" w:rsidRPr="00470663" w:rsidRDefault="00470663" w:rsidP="003C4490">
      <w:pPr>
        <w:rPr>
          <w:rFonts w:ascii="Palatino" w:eastAsia="Times New Roman" w:hAnsi="Palatino" w:cs="Times New Roman"/>
          <w:color w:val="202122"/>
          <w:shd w:val="clear" w:color="auto" w:fill="FFFFFF"/>
        </w:rPr>
      </w:pPr>
      <w:r>
        <w:rPr>
          <w:rFonts w:ascii="Palatino" w:eastAsia="Times New Roman" w:hAnsi="Palatino" w:cs="Times New Roman"/>
          <w:color w:val="202122"/>
          <w:shd w:val="clear" w:color="auto" w:fill="FFFFFF"/>
        </w:rPr>
        <w:tab/>
      </w:r>
      <w:r w:rsidR="00C3774B">
        <w:rPr>
          <w:rFonts w:ascii="Palatino" w:eastAsia="Times New Roman" w:hAnsi="Palatino" w:cs="Times New Roman"/>
          <w:color w:val="202122"/>
          <w:shd w:val="clear" w:color="auto" w:fill="FFFFFF"/>
        </w:rPr>
        <w:t xml:space="preserve">For both baseline and stress induced glucose, there was no evidence that deviations from the observed within-individual average corticosterone level were associated with similar deviations in the within-individual average glucose level (Figure 6A-B; </w:t>
      </w:r>
      <w:r w:rsidR="001260D4">
        <w:rPr>
          <w:rFonts w:ascii="Palatino" w:eastAsia="Times New Roman" w:hAnsi="Palatino" w:cs="Times New Roman"/>
          <w:color w:val="202122"/>
          <w:shd w:val="clear" w:color="auto" w:fill="FFFFFF"/>
        </w:rPr>
        <w:t xml:space="preserve">overall baseline </w:t>
      </w:r>
      <w:r w:rsidR="001260D4" w:rsidRPr="00161DD2">
        <w:rPr>
          <w:rFonts w:ascii="Palatino" w:eastAsia="Times New Roman" w:hAnsi="Palatino" w:cs="Times New Roman"/>
          <w:color w:val="202122"/>
          <w:shd w:val="clear" w:color="auto" w:fill="FFFFFF"/>
        </w:rPr>
        <w:t>β</w:t>
      </w:r>
      <w:r w:rsidR="001260D4">
        <w:rPr>
          <w:rFonts w:ascii="Palatino" w:eastAsia="Times New Roman" w:hAnsi="Palatino" w:cs="Times New Roman"/>
          <w:color w:val="202122"/>
          <w:shd w:val="clear" w:color="auto" w:fill="FFFFFF"/>
        </w:rPr>
        <w:t xml:space="preserve"> = 0.1, CI = -0.1 to 0.3; overall stress-induced </w:t>
      </w:r>
      <w:r w:rsidR="001260D4" w:rsidRPr="00161DD2">
        <w:rPr>
          <w:rFonts w:ascii="Palatino" w:eastAsia="Times New Roman" w:hAnsi="Palatino" w:cs="Times New Roman"/>
          <w:color w:val="202122"/>
          <w:shd w:val="clear" w:color="auto" w:fill="FFFFFF"/>
        </w:rPr>
        <w:t>β</w:t>
      </w:r>
      <w:r w:rsidR="001260D4">
        <w:rPr>
          <w:rFonts w:ascii="Palatino" w:eastAsia="Times New Roman" w:hAnsi="Palatino" w:cs="Times New Roman"/>
          <w:color w:val="202122"/>
          <w:shd w:val="clear" w:color="auto" w:fill="FFFFFF"/>
        </w:rPr>
        <w:t xml:space="preserve"> = -0.01, CI = -0.2 to 0.2). </w:t>
      </w:r>
      <w:r w:rsidR="008B78DC">
        <w:rPr>
          <w:rFonts w:ascii="Palatino" w:eastAsia="Times New Roman" w:hAnsi="Palatino" w:cs="Times New Roman"/>
          <w:color w:val="202122"/>
          <w:shd w:val="clear" w:color="auto" w:fill="FFFFFF"/>
        </w:rPr>
        <w:t>For the induced minus baseline measures, there was a tendency for higher within-individual corticosterone stress responses to be associated with stronger within-</w:t>
      </w:r>
      <w:r w:rsidR="008B78DC">
        <w:rPr>
          <w:rFonts w:ascii="Palatino" w:eastAsia="Times New Roman" w:hAnsi="Palatino" w:cs="Times New Roman"/>
          <w:color w:val="202122"/>
          <w:shd w:val="clear" w:color="auto" w:fill="FFFFFF"/>
        </w:rPr>
        <w:lastRenderedPageBreak/>
        <w:t xml:space="preserve">individual glucose responses, though the confidence interval for this effect included zero (Figure 6C; overall response </w:t>
      </w:r>
      <w:r w:rsidR="008B78DC" w:rsidRPr="00161DD2">
        <w:rPr>
          <w:rFonts w:ascii="Palatino" w:eastAsia="Times New Roman" w:hAnsi="Palatino" w:cs="Times New Roman"/>
          <w:color w:val="202122"/>
          <w:shd w:val="clear" w:color="auto" w:fill="FFFFFF"/>
        </w:rPr>
        <w:t>β</w:t>
      </w:r>
      <w:r w:rsidR="008B78DC">
        <w:rPr>
          <w:rFonts w:ascii="Palatino" w:eastAsia="Times New Roman" w:hAnsi="Palatino" w:cs="Times New Roman"/>
          <w:color w:val="202122"/>
          <w:shd w:val="clear" w:color="auto" w:fill="FFFFFF"/>
        </w:rPr>
        <w:t xml:space="preserve"> = 0.2, CI = 0.0 to 0.4). </w:t>
      </w:r>
    </w:p>
    <w:p w14:paraId="62697BC0" w14:textId="7E4BCAE7" w:rsidR="006251AA" w:rsidRDefault="00E50B18" w:rsidP="003C4490">
      <w:pPr>
        <w:rPr>
          <w:rFonts w:ascii="Palatino" w:eastAsia="Times New Roman" w:hAnsi="Palatino" w:cs="Times New Roman"/>
          <w:color w:val="202122"/>
          <w:shd w:val="clear" w:color="auto" w:fill="FFFFFF"/>
        </w:rPr>
      </w:pPr>
      <w:r>
        <w:rPr>
          <w:rFonts w:ascii="Palatino" w:eastAsia="Times New Roman" w:hAnsi="Palatino" w:cs="Times New Roman"/>
          <w:color w:val="202122"/>
          <w:shd w:val="clear" w:color="auto" w:fill="FFFFFF"/>
        </w:rPr>
        <w:tab/>
      </w:r>
      <w:r w:rsidR="00A11AFE">
        <w:rPr>
          <w:rFonts w:ascii="Palatino" w:eastAsia="Times New Roman" w:hAnsi="Palatino" w:cs="Times New Roman"/>
          <w:noProof/>
          <w:color w:val="202122"/>
          <w:shd w:val="clear" w:color="auto" w:fill="FFFFFF"/>
        </w:rPr>
        <w:drawing>
          <wp:inline distT="0" distB="0" distL="0" distR="0" wp14:anchorId="4C6F1F24" wp14:editId="27CF93DA">
            <wp:extent cx="5943600" cy="212082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120827"/>
                    </a:xfrm>
                    <a:prstGeom prst="rect">
                      <a:avLst/>
                    </a:prstGeom>
                  </pic:spPr>
                </pic:pic>
              </a:graphicData>
            </a:graphic>
          </wp:inline>
        </w:drawing>
      </w:r>
    </w:p>
    <w:p w14:paraId="3CB40E35" w14:textId="216C0D73" w:rsidR="00A11AFE" w:rsidRPr="00E50B18" w:rsidRDefault="00A11AFE" w:rsidP="003C4490">
      <w:pPr>
        <w:rPr>
          <w:rFonts w:ascii="Palatino" w:eastAsia="Times New Roman" w:hAnsi="Palatino" w:cs="Times New Roman"/>
          <w:color w:val="202122"/>
          <w:shd w:val="clear" w:color="auto" w:fill="FFFFFF"/>
        </w:rPr>
      </w:pPr>
      <w:r>
        <w:rPr>
          <w:rFonts w:ascii="Palatino" w:hAnsi="Palatino"/>
          <w:b/>
          <w:bCs/>
          <w:sz w:val="16"/>
          <w:szCs w:val="16"/>
        </w:rPr>
        <w:t xml:space="preserve">Figure </w:t>
      </w:r>
      <w:r>
        <w:rPr>
          <w:rFonts w:ascii="Palatino" w:hAnsi="Palatino"/>
          <w:b/>
          <w:bCs/>
          <w:sz w:val="16"/>
          <w:szCs w:val="16"/>
        </w:rPr>
        <w:t>6</w:t>
      </w:r>
      <w:r>
        <w:rPr>
          <w:rFonts w:ascii="Palatino" w:hAnsi="Palatino"/>
          <w:b/>
          <w:bCs/>
          <w:sz w:val="16"/>
          <w:szCs w:val="16"/>
        </w:rPr>
        <w:t>.</w:t>
      </w:r>
      <w:r>
        <w:rPr>
          <w:rFonts w:ascii="Palatino" w:hAnsi="Palatino"/>
          <w:sz w:val="16"/>
          <w:szCs w:val="16"/>
        </w:rPr>
        <w:t xml:space="preserve"> </w:t>
      </w:r>
      <w:r>
        <w:rPr>
          <w:rFonts w:ascii="Palatino" w:hAnsi="Palatino"/>
          <w:sz w:val="16"/>
          <w:szCs w:val="16"/>
        </w:rPr>
        <w:t xml:space="preserve">Covariation between baseline (A), stress-induced (B), and induced – base (C) corticosterone and glucose with both measures standardized within-individual. </w:t>
      </w:r>
      <w:r w:rsidR="0042280F">
        <w:rPr>
          <w:rFonts w:ascii="Palatino" w:hAnsi="Palatino"/>
          <w:sz w:val="16"/>
          <w:szCs w:val="16"/>
        </w:rPr>
        <w:t>Points show raw data, blue lines are regressions for each individual sampled at least 4 separate times, red line and confidence interval show the overall relationship across all birds. The black dashed line is included as a reference of no effect. By definition, each individual’s regression passes through the origin where both corticosterone and glucose are at the mean value observed for that bird.</w:t>
      </w:r>
    </w:p>
    <w:p w14:paraId="548C15B0" w14:textId="449FC77B" w:rsidR="005A2FA5" w:rsidRDefault="005A2FA5" w:rsidP="003C4490">
      <w:pPr>
        <w:rPr>
          <w:rFonts w:ascii="Palatino" w:hAnsi="Palatino"/>
          <w:b/>
          <w:bCs/>
        </w:rPr>
      </w:pPr>
    </w:p>
    <w:p w14:paraId="40B491E0" w14:textId="13CE5652" w:rsidR="005A2FA5" w:rsidRDefault="005A2FA5" w:rsidP="003C4490">
      <w:pPr>
        <w:rPr>
          <w:rFonts w:ascii="Palatino" w:hAnsi="Palatino"/>
          <w:b/>
          <w:bCs/>
        </w:rPr>
      </w:pPr>
      <w:r>
        <w:rPr>
          <w:rFonts w:ascii="Palatino" w:hAnsi="Palatino"/>
          <w:b/>
          <w:bCs/>
        </w:rPr>
        <w:t>DISCUSSION</w:t>
      </w:r>
    </w:p>
    <w:p w14:paraId="6DD23186" w14:textId="3EF16B9B" w:rsidR="005A2FA5" w:rsidRDefault="005A2FA5" w:rsidP="003C4490">
      <w:pPr>
        <w:rPr>
          <w:rFonts w:ascii="Palatino" w:hAnsi="Palatino"/>
          <w:b/>
          <w:bCs/>
        </w:rPr>
      </w:pPr>
    </w:p>
    <w:p w14:paraId="4EB9FE9C" w14:textId="3F594728" w:rsidR="00893CC4" w:rsidRDefault="00123B75" w:rsidP="001927ED">
      <w:pPr>
        <w:rPr>
          <w:rFonts w:ascii="Palatino" w:hAnsi="Palatino"/>
        </w:rPr>
      </w:pPr>
      <w:r>
        <w:rPr>
          <w:rFonts w:ascii="Palatino" w:hAnsi="Palatino"/>
        </w:rPr>
        <w:tab/>
      </w:r>
      <w:r w:rsidR="00F2044D">
        <w:rPr>
          <w:rFonts w:ascii="Palatino" w:hAnsi="Palatino"/>
        </w:rPr>
        <w:t xml:space="preserve">At the group level, our results fit well with </w:t>
      </w:r>
      <w:r w:rsidR="00A661EB">
        <w:rPr>
          <w:rFonts w:ascii="Palatino" w:hAnsi="Palatino"/>
        </w:rPr>
        <w:t>the</w:t>
      </w:r>
      <w:r w:rsidR="00F2044D">
        <w:rPr>
          <w:rFonts w:ascii="Palatino" w:hAnsi="Palatino"/>
        </w:rPr>
        <w:t xml:space="preserve"> canonical stress response. </w:t>
      </w:r>
      <w:r w:rsidR="00E72C66">
        <w:rPr>
          <w:rFonts w:ascii="Palatino" w:hAnsi="Palatino"/>
        </w:rPr>
        <w:t>In adults,</w:t>
      </w:r>
      <w:r w:rsidR="0023569D">
        <w:rPr>
          <w:rFonts w:ascii="Palatino" w:hAnsi="Palatino"/>
        </w:rPr>
        <w:t xml:space="preserve"> corticosterone and glucose increased from baseline to stress-induced samples </w:t>
      </w:r>
      <w:r w:rsidR="00562A1E">
        <w:rPr>
          <w:rFonts w:ascii="Palatino" w:hAnsi="Palatino"/>
        </w:rPr>
        <w:t xml:space="preserve">and this result was robust across four widely spread populations. </w:t>
      </w:r>
      <w:r w:rsidR="00A32DA6">
        <w:rPr>
          <w:rFonts w:ascii="Palatino" w:hAnsi="Palatino"/>
        </w:rPr>
        <w:t>Furthermore, injection with Cortrosyn in the New York population resulted in an additional increase in both measures</w:t>
      </w:r>
      <w:r w:rsidR="003F10BE">
        <w:rPr>
          <w:rFonts w:ascii="Palatino" w:hAnsi="Palatino"/>
        </w:rPr>
        <w:t xml:space="preserve"> in adults, though not in nestlings</w:t>
      </w:r>
      <w:r w:rsidR="00A32DA6">
        <w:rPr>
          <w:rFonts w:ascii="Palatino" w:hAnsi="Palatino"/>
        </w:rPr>
        <w:t xml:space="preserve">. </w:t>
      </w:r>
      <w:r w:rsidR="00271A52">
        <w:rPr>
          <w:rFonts w:ascii="Palatino" w:hAnsi="Palatino"/>
        </w:rPr>
        <w:t xml:space="preserve">However, </w:t>
      </w:r>
      <w:r w:rsidR="00E520E2">
        <w:rPr>
          <w:rFonts w:ascii="Palatino" w:hAnsi="Palatino"/>
        </w:rPr>
        <w:t>these group level patterns</w:t>
      </w:r>
      <w:r w:rsidR="00271A52">
        <w:rPr>
          <w:rFonts w:ascii="Palatino" w:hAnsi="Palatino"/>
        </w:rPr>
        <w:t xml:space="preserve"> </w:t>
      </w:r>
      <w:r w:rsidR="0054029C">
        <w:rPr>
          <w:rFonts w:ascii="Palatino" w:hAnsi="Palatino"/>
        </w:rPr>
        <w:t xml:space="preserve">largely failed to </w:t>
      </w:r>
      <w:r w:rsidR="00AD04D2">
        <w:rPr>
          <w:rFonts w:ascii="Palatino" w:hAnsi="Palatino"/>
        </w:rPr>
        <w:t>scale</w:t>
      </w:r>
      <w:r w:rsidR="00271A52">
        <w:rPr>
          <w:rFonts w:ascii="Palatino" w:hAnsi="Palatino"/>
        </w:rPr>
        <w:t xml:space="preserve"> down </w:t>
      </w:r>
      <w:r w:rsidR="0054029C">
        <w:rPr>
          <w:rFonts w:ascii="Palatino" w:hAnsi="Palatino"/>
        </w:rPr>
        <w:t>to</w:t>
      </w:r>
      <w:r w:rsidR="00271A52">
        <w:rPr>
          <w:rFonts w:ascii="Palatino" w:hAnsi="Palatino"/>
        </w:rPr>
        <w:t xml:space="preserve"> the between- and within-individual level.</w:t>
      </w:r>
      <w:r w:rsidR="00DA41A1">
        <w:rPr>
          <w:rFonts w:ascii="Palatino" w:hAnsi="Palatino"/>
        </w:rPr>
        <w:t xml:space="preserve"> </w:t>
      </w:r>
      <w:r w:rsidR="00C94A6D">
        <w:rPr>
          <w:rFonts w:ascii="Palatino" w:hAnsi="Palatino"/>
        </w:rPr>
        <w:t xml:space="preserve">Between-individual variation </w:t>
      </w:r>
      <w:r w:rsidR="003348BB">
        <w:rPr>
          <w:rFonts w:ascii="Palatino" w:hAnsi="Palatino"/>
        </w:rPr>
        <w:t>in corticosterone was unrelated to variation in glucose at any time scale that we measured</w:t>
      </w:r>
      <w:r w:rsidR="0013123B">
        <w:rPr>
          <w:rFonts w:ascii="Palatino" w:hAnsi="Palatino"/>
        </w:rPr>
        <w:t xml:space="preserve">, except in one case when considered as an interaction with mass. </w:t>
      </w:r>
      <w:r w:rsidR="00BC7CC2">
        <w:rPr>
          <w:rFonts w:ascii="Palatino" w:hAnsi="Palatino"/>
        </w:rPr>
        <w:t xml:space="preserve">Even in that instance, </w:t>
      </w:r>
      <w:r w:rsidR="006E6F1E">
        <w:rPr>
          <w:rFonts w:ascii="Palatino" w:hAnsi="Palatino"/>
        </w:rPr>
        <w:t xml:space="preserve">the corticosterone response explained a very small amount of variation in the glucose response, suggesting that it is not safe to assume that strong responders in one aspect of the acute stress response will also have strong </w:t>
      </w:r>
      <w:r w:rsidR="00554CE0">
        <w:rPr>
          <w:rFonts w:ascii="Palatino" w:hAnsi="Palatino"/>
        </w:rPr>
        <w:t>changes</w:t>
      </w:r>
      <w:r w:rsidR="006E6F1E">
        <w:rPr>
          <w:rFonts w:ascii="Palatino" w:hAnsi="Palatino"/>
        </w:rPr>
        <w:t xml:space="preserve"> in other </w:t>
      </w:r>
      <w:r w:rsidR="00554CE0">
        <w:rPr>
          <w:rFonts w:ascii="Palatino" w:hAnsi="Palatino"/>
        </w:rPr>
        <w:t>facets</w:t>
      </w:r>
      <w:r w:rsidR="006E6F1E">
        <w:rPr>
          <w:rFonts w:ascii="Palatino" w:hAnsi="Palatino"/>
        </w:rPr>
        <w:t xml:space="preserve"> of the response. Furthermore, even at the within-individual level, there was no clear evidence that </w:t>
      </w:r>
      <w:r w:rsidR="00E13653">
        <w:rPr>
          <w:rFonts w:ascii="Palatino" w:hAnsi="Palatino"/>
        </w:rPr>
        <w:t xml:space="preserve">modulation of the corticosterone response was associated with similar modulation of the glucose response. </w:t>
      </w:r>
    </w:p>
    <w:p w14:paraId="5E715710" w14:textId="7A16CBB5" w:rsidR="009D3833" w:rsidRPr="00893CC4" w:rsidRDefault="009D3833" w:rsidP="001927ED">
      <w:pPr>
        <w:rPr>
          <w:rFonts w:ascii="Palatino" w:hAnsi="Palatino"/>
        </w:rPr>
      </w:pPr>
      <w:r>
        <w:rPr>
          <w:rFonts w:ascii="Palatino" w:hAnsi="Palatino"/>
        </w:rPr>
        <w:tab/>
      </w:r>
      <w:r w:rsidR="009F736A">
        <w:rPr>
          <w:rFonts w:ascii="Palatino" w:hAnsi="Palatino"/>
        </w:rPr>
        <w:t xml:space="preserve">This lack of between- and within-individual covariation between corticosterone and glucose has important implications for </w:t>
      </w:r>
      <w:r w:rsidR="00C25505">
        <w:rPr>
          <w:rFonts w:ascii="Palatino" w:hAnsi="Palatino"/>
        </w:rPr>
        <w:t xml:space="preserve">evolutionary physiologists interested in understanding variation in the acute stress response. </w:t>
      </w:r>
      <w:r w:rsidR="003F6D61">
        <w:rPr>
          <w:rFonts w:ascii="Palatino" w:hAnsi="Palatino"/>
        </w:rPr>
        <w:t>Many studies make</w:t>
      </w:r>
      <w:r w:rsidR="00364F9E">
        <w:rPr>
          <w:rFonts w:ascii="Palatino" w:hAnsi="Palatino"/>
        </w:rPr>
        <w:t xml:space="preserve"> an implicit assumption that </w:t>
      </w:r>
      <w:r w:rsidR="0097059C">
        <w:rPr>
          <w:rFonts w:ascii="Palatino" w:hAnsi="Palatino"/>
        </w:rPr>
        <w:t xml:space="preserve">strong corticosterone responders will be strong responders in other downstream components of the stress response </w:t>
      </w:r>
      <w:r w:rsidR="00932ADE">
        <w:rPr>
          <w:rFonts w:ascii="Palatino" w:hAnsi="Palatino"/>
        </w:rPr>
        <w:fldChar w:fldCharType="begin"/>
      </w:r>
      <w:r w:rsidR="00932ADE">
        <w:rPr>
          <w:rFonts w:ascii="Palatino" w:hAnsi="Palatino"/>
        </w:rPr>
        <w:instrText xml:space="preserve"> ADDIN ZOTERO_ITEM CSL_CITATION {"citationID":"oA5r0Fw4","properties":{"formattedCitation":"(see critique in Romero and Gormally, 2019)","plainCitation":"(see critique in Romero and Gormally, 2019)","noteIndex":0},"citationItems":[{"id":71184,"uris":["http://zotero.org/users/4289944/items/ECF3X2KY"],"uri":["http://zotero.org/users/4289944/items/ECF3X2KY"],"itemData":{"id":71184,"type":"article-journal","abstract":"Abstract.  The vertebrate stress response is considered to be a highly conserved suite of responses that are evolved to help animals survive noxious environment","container-title":"Integrative and Comparative Biology","DOI":"10.1093/icb/icz011","ISSN":"1540-7063","issue":"2","journalAbbreviation":"Integr Comp Biol","language":"en","note":"publisher: Oxford Academic","page":"273-281","source":"academic.oup.com","title":"How Truly Conserved Is the “Well-Conserved” Vertebrate Stress Response?","volume":"59","author":[{"family":"Romero","given":"L. M."},{"family":"Gormally","given":"B. M. G."}],"issued":{"date-parts":[["2019",8,1]]}},"prefix":"see critique in "}],"schema":"https://github.com/citation-style-language/schema/raw/master/csl-citation.json"} </w:instrText>
      </w:r>
      <w:r w:rsidR="00932ADE">
        <w:rPr>
          <w:rFonts w:ascii="Palatino" w:hAnsi="Palatino"/>
        </w:rPr>
        <w:fldChar w:fldCharType="separate"/>
      </w:r>
      <w:r w:rsidR="00932ADE">
        <w:rPr>
          <w:rFonts w:ascii="Palatino" w:hAnsi="Palatino"/>
          <w:noProof/>
        </w:rPr>
        <w:t>(see critique in Romero and Gormally, 2019)</w:t>
      </w:r>
      <w:r w:rsidR="00932ADE">
        <w:rPr>
          <w:rFonts w:ascii="Palatino" w:hAnsi="Palatino"/>
        </w:rPr>
        <w:fldChar w:fldCharType="end"/>
      </w:r>
      <w:r w:rsidR="00113107">
        <w:rPr>
          <w:rFonts w:ascii="Palatino" w:hAnsi="Palatino"/>
        </w:rPr>
        <w:t>.</w:t>
      </w:r>
      <w:r w:rsidR="007745EE">
        <w:rPr>
          <w:rFonts w:ascii="Palatino" w:hAnsi="Palatino"/>
        </w:rPr>
        <w:t xml:space="preserve"> However, much of </w:t>
      </w:r>
      <w:r w:rsidR="000A1A80">
        <w:rPr>
          <w:rFonts w:ascii="Palatino" w:hAnsi="Palatino"/>
        </w:rPr>
        <w:t xml:space="preserve">the </w:t>
      </w:r>
      <w:r w:rsidR="007745EE">
        <w:rPr>
          <w:rFonts w:ascii="Palatino" w:hAnsi="Palatino"/>
        </w:rPr>
        <w:t xml:space="preserve">basis for this assumption comes from group level comparisons (e.g., overall comparisons of baseline vs. stress-induced samples) and </w:t>
      </w:r>
      <w:r w:rsidR="007B3D60">
        <w:rPr>
          <w:rFonts w:ascii="Palatino" w:hAnsi="Palatino"/>
        </w:rPr>
        <w:t xml:space="preserve">recent papers have challenged the degree to which different components of the stress response system are correlated within- or between-individuals </w:t>
      </w:r>
      <w:r w:rsidR="002E229C">
        <w:rPr>
          <w:rFonts w:ascii="Palatino" w:hAnsi="Palatino"/>
        </w:rPr>
        <w:fldChar w:fldCharType="begin"/>
      </w:r>
      <w:r w:rsidR="002E229C">
        <w:rPr>
          <w:rFonts w:ascii="Palatino" w:hAnsi="Palatino"/>
        </w:rPr>
        <w:instrText xml:space="preserve"> ADDIN ZOTERO_ITEM CSL_CITATION {"citationID":"3tf6eU0g","properties":{"formattedCitation":"(Lattin et al., 2015; Neuman-Lee et al., 2020)","plainCitation":"(Lattin et al., 2015; Neuman-Lee et al., 2020)","noteIndex":0},"citationItems":[{"id":71560,"uris":["http://zotero.org/users/4289944/items/6HLPRU2Y"],"uri":["http://zotero.org/users/4289944/items/6HLPRU2Y"],"itemData":{"id":71560,"type":"article-journal","abstract":"Hormone receptors are a necessary (although not sufficient) part of the process through which hormones like corticosterone create physiological responses. However, it is currently unknown to what extent receptor concentrations across different target tissues may be correlated within individual animals. In this study, we examined this question using a large dataset of radioligand binding data for glucocorticoid receptors (GRs) and mineralocorticoid receptors (MRs) in 13 different tissues in the house sparrow (Passer domesticus) (n = 72). Our data revealed that individual house sparrows tended to exhibit higher or lower receptor binding across all tissues, which could be part of what creates the physiological and behavioral syndromes associated with different hormonal profiles. However, although statistically significant, the correlations between tissues were very weak. Thus, when each tissue was independently regressed on receptor concentrations in the other tissues, multivariate analysis revealed significant relationships only for sc fat (for GR) and whole brain, hippocampus, kidney, omental fat, and sc fat (for MR). We also found significant pairwise correlations only between receptor concentrations in brain and hippocampus, and brain and kidney (both for MR). This research reveals that although there are generalized individual consistencies in GR and MR concentrations, possibly due to such factors as hormonal regulation and genetic effects, the ability of 2 different tissues to respond to the same hormonal signal appears to be affected by additional factors that remain to be identified.","container-title":"Endocrinology","DOI":"10.1210/en.2014-1811","ISSN":"0013-7227","issue":"4","journalAbbreviation":"Endocrinology","page":"1354-1361","source":"Silverchair","title":"Are Receptor Concentrations Correlated Across Tissues Within Individuals? A Case Study Examining Glucocorticoid and Mineralocorticoid Receptor Binding","title-short":"Are Receptor Concentrations Correlated Across Tissues Within Individuals?","volume":"156","author":[{"family":"Lattin","given":"Christine R."},{"family":"Keniston","given":"Daniel E."},{"family":"Reed","given":"J. Michael"},{"family":"Romero","given":"L. Michael"}],"issued":{"date-parts":[["2015",4,1]]}}},{"id":71540,"uris":["http://zotero.org/users/4289944/items/PDJ4PWYX"],"uri":["http://zotero.org/users/4289944/items/PDJ4PWYX"],"itemData":{"id":71540,"type":"article-journal","abstract":"Skip to Next Section\nThe glucocorticoid hormone corticosterone (CORT) has classically been used in ecophysiological studies as a proxy for stress and energy mobilization, but rarely are CORT and the energy metabolites themselves concurrently measured. To examine CORT's role in mobilizing glucose in a wild reptile, we conducted two studies. The first study measured natural baseline and stress-induced blood-borne CORT and glucose levels in snakes during spring emergence and again when snakes return to the denning sites in autumn. The second study manipulated the hypothalamic–pituitary–adrenal (HPA) axis in male snakes in the autumn by taking a baseline blood sample, then subjecting individuals to one of five treatments (no injection, saline, CORT, adrenocorticotropin hormone and metyrapone). Subsequent samples were taken at 30 and 60 min. In both studies, we found that glucose levels do increase with acute stress, but that the relationship was not directly related to CORT elevation. In the second study, we found that none of the HPA axis manipulations directly affected blood glucose levels, further indicating that CORT may play a complex but not direct role in glucose mobilization in snakes. This study highlights the need for testing mechanisms in wild organisms by combining in situ observations with manipulative studies.","container-title":"Journal of Experimental Biology","DOI":"10.1242/jeb.203885","ISSN":"0022-0949, 1477-9145","issue":"2","language":"en","note":"publisher: The Company of Biologists Ltd\nsection: Research Article\nPMID: 31767736","source":"jeb.biologists.org","title":"Investigating the relationship between corticosterone and glucose in a reptile","URL":"https://jeb.biologists.org/content/223/2/jeb203885","volume":"223","author":[{"family":"Neuman-Lee","given":"Lorin A."},{"family":"Hudson","given":"Spencer B."},{"family":"Webb","given":"Alison C."},{"family":"French","given":"Susannah S."}],"accessed":{"date-parts":[["2021",2,1]]},"issued":{"date-parts":[["2020",1,15]]}}}],"schema":"https://github.com/citation-style-language/schema/raw/master/csl-citation.json"} </w:instrText>
      </w:r>
      <w:r w:rsidR="002E229C">
        <w:rPr>
          <w:rFonts w:ascii="Palatino" w:hAnsi="Palatino"/>
        </w:rPr>
        <w:fldChar w:fldCharType="separate"/>
      </w:r>
      <w:r w:rsidR="002E229C">
        <w:rPr>
          <w:rFonts w:ascii="Palatino" w:hAnsi="Palatino"/>
          <w:noProof/>
        </w:rPr>
        <w:t>(Lattin et al., 2015; Neuman-Lee et al., 2020)</w:t>
      </w:r>
      <w:r w:rsidR="002E229C">
        <w:rPr>
          <w:rFonts w:ascii="Palatino" w:hAnsi="Palatino"/>
        </w:rPr>
        <w:fldChar w:fldCharType="end"/>
      </w:r>
      <w:r w:rsidR="002E229C">
        <w:rPr>
          <w:rFonts w:ascii="Palatino" w:hAnsi="Palatino"/>
        </w:rPr>
        <w:t xml:space="preserve">. </w:t>
      </w:r>
      <w:r w:rsidR="00295168">
        <w:rPr>
          <w:rFonts w:ascii="Palatino" w:hAnsi="Palatino"/>
        </w:rPr>
        <w:t xml:space="preserve">Making inferences about individuals based on group level differences is </w:t>
      </w:r>
      <w:r w:rsidR="0078070B">
        <w:rPr>
          <w:rFonts w:ascii="Palatino" w:hAnsi="Palatino"/>
        </w:rPr>
        <w:t xml:space="preserve">a classic </w:t>
      </w:r>
      <w:r w:rsidR="001F0C67">
        <w:rPr>
          <w:rFonts w:ascii="Palatino" w:hAnsi="Palatino"/>
        </w:rPr>
        <w:t xml:space="preserve">logical error known as </w:t>
      </w:r>
      <w:r w:rsidR="000E195B">
        <w:rPr>
          <w:rFonts w:ascii="Palatino" w:hAnsi="Palatino"/>
        </w:rPr>
        <w:t xml:space="preserve">the ecological fallacy </w:t>
      </w:r>
      <w:r w:rsidR="00640CDB">
        <w:rPr>
          <w:rFonts w:ascii="Palatino" w:hAnsi="Palatino"/>
        </w:rPr>
        <w:fldChar w:fldCharType="begin"/>
      </w:r>
      <w:r w:rsidR="00640CDB">
        <w:rPr>
          <w:rFonts w:ascii="Palatino" w:hAnsi="Palatino"/>
        </w:rPr>
        <w:instrText xml:space="preserve"> ADDIN ZOTERO_ITEM CSL_CITATION {"citationID":"s7qliD4b","properties":{"formattedCitation":"(Piantadosi et al., 1988)","plainCitation":"(Piantadosi et al., 1988)","noteIndex":0},"citationItems":[{"id":71569,"uris":["http://zotero.org/users/4289944/items/ZQWURK76"],"uri":["http://zotero.org/users/4289944/items/ZQWURK76"],"itemData":{"id":71569,"type":"article-journal","abstract":"The purpose of this paper is to emphasize for epidemiologists the possibility of serious errors resulting from inferences based on ecological analyses. Variables that describe groups of individuals, rather than the in-dividuals themselves, are termed \"ecologi-cal \" and are often used when the analysis of individuals ' data is not possible (1). Eco-logical analyses may be preferred when 1) variables are more conveniently defined or measured on groups because the analysis on individuals would require excessive time or extensive data gathering; 2) ecological analyses permit study of a wider range of values for the independent variable, as in international studies of diet; 3) the preci-sion of aggregate measures like alcohol con-sumption is likely to be higher for groups than for individuals; and 4) population re-sponses such as smoking quit rates may be of primary interest. Frequently, more than one reason applies. For example, some of the evidence favoring environmental and dietary causes of cancer comes from the comparison of incidence or mortality rates with average levels of risk factors measured on culturally or geographically defined groups of individuals. The first three rea-sons are relevant to this type of study. We assume in this paper that measure-ments on individuals are not available, as in the diet and cancer example, since when this information is known, it might be used in place of, or to correct for biases in, the 1","container-title":"American Journal of Epidemiology","source":"CiteSeer","title":"The ecological fallacy","volume":"127","author":[{"family":"Piantadosi","given":"Steven"},{"family":"Byar","given":"David P."},{"family":"Green","given":"Sylvan B."}],"issued":{"date-parts":[["1988"]]}}}],"schema":"https://github.com/citation-style-language/schema/raw/master/csl-citation.json"} </w:instrText>
      </w:r>
      <w:r w:rsidR="00640CDB">
        <w:rPr>
          <w:rFonts w:ascii="Palatino" w:hAnsi="Palatino"/>
        </w:rPr>
        <w:fldChar w:fldCharType="separate"/>
      </w:r>
      <w:r w:rsidR="00640CDB">
        <w:rPr>
          <w:rFonts w:ascii="Palatino" w:hAnsi="Palatino"/>
          <w:noProof/>
        </w:rPr>
        <w:t>(Piantadosi et al., 1988)</w:t>
      </w:r>
      <w:r w:rsidR="00640CDB">
        <w:rPr>
          <w:rFonts w:ascii="Palatino" w:hAnsi="Palatino"/>
        </w:rPr>
        <w:fldChar w:fldCharType="end"/>
      </w:r>
      <w:r w:rsidR="007A2032">
        <w:rPr>
          <w:rFonts w:ascii="Palatino" w:hAnsi="Palatino"/>
        </w:rPr>
        <w:t xml:space="preserve">. To </w:t>
      </w:r>
      <w:r w:rsidR="00DF0C41">
        <w:rPr>
          <w:rFonts w:ascii="Palatino" w:hAnsi="Palatino"/>
        </w:rPr>
        <w:t>varying degrees</w:t>
      </w:r>
      <w:r w:rsidR="007A2032">
        <w:rPr>
          <w:rFonts w:ascii="Palatino" w:hAnsi="Palatino"/>
        </w:rPr>
        <w:t xml:space="preserve">, </w:t>
      </w:r>
      <w:r w:rsidR="00DF0C41">
        <w:rPr>
          <w:rFonts w:ascii="Palatino" w:hAnsi="Palatino"/>
        </w:rPr>
        <w:t>evolutionary</w:t>
      </w:r>
      <w:r w:rsidR="007A2032">
        <w:rPr>
          <w:rFonts w:ascii="Palatino" w:hAnsi="Palatino"/>
        </w:rPr>
        <w:t xml:space="preserve"> physiologists </w:t>
      </w:r>
      <w:r w:rsidR="000A1A80">
        <w:rPr>
          <w:rFonts w:ascii="Palatino" w:hAnsi="Palatino"/>
        </w:rPr>
        <w:t>fall into this trap when</w:t>
      </w:r>
      <w:r w:rsidR="00DF0C41">
        <w:rPr>
          <w:rFonts w:ascii="Palatino" w:hAnsi="Palatino"/>
        </w:rPr>
        <w:t xml:space="preserve"> trying to </w:t>
      </w:r>
      <w:r w:rsidR="00E03E69">
        <w:rPr>
          <w:rFonts w:ascii="Palatino" w:hAnsi="Palatino"/>
        </w:rPr>
        <w:t xml:space="preserve">understand the </w:t>
      </w:r>
      <w:r w:rsidR="006477C6">
        <w:rPr>
          <w:rFonts w:ascii="Palatino" w:hAnsi="Palatino"/>
        </w:rPr>
        <w:t xml:space="preserve">fitness consequences of variation in the acute stress response from </w:t>
      </w:r>
      <w:r w:rsidR="006477C6">
        <w:rPr>
          <w:rFonts w:ascii="Palatino" w:hAnsi="Palatino"/>
        </w:rPr>
        <w:lastRenderedPageBreak/>
        <w:t xml:space="preserve">studies that measure only a single </w:t>
      </w:r>
      <w:r w:rsidR="009871A7">
        <w:rPr>
          <w:rFonts w:ascii="Palatino" w:hAnsi="Palatino"/>
        </w:rPr>
        <w:t>component</w:t>
      </w:r>
      <w:r w:rsidR="00BD4776">
        <w:rPr>
          <w:rFonts w:ascii="Palatino" w:hAnsi="Palatino"/>
        </w:rPr>
        <w:t xml:space="preserve"> (i.e., corticosterone)</w:t>
      </w:r>
      <w:r w:rsidR="006477C6">
        <w:rPr>
          <w:rFonts w:ascii="Palatino" w:hAnsi="Palatino"/>
        </w:rPr>
        <w:t xml:space="preserve">. </w:t>
      </w:r>
      <w:r w:rsidR="00CC0986">
        <w:rPr>
          <w:rFonts w:ascii="Palatino" w:hAnsi="Palatino"/>
        </w:rPr>
        <w:t xml:space="preserve">Understanding how and when </w:t>
      </w:r>
      <w:r w:rsidR="004C55C9">
        <w:rPr>
          <w:rFonts w:ascii="Palatino" w:hAnsi="Palatino"/>
        </w:rPr>
        <w:t>different components of the stress response system covary</w:t>
      </w:r>
      <w:r w:rsidR="00872C09">
        <w:rPr>
          <w:rFonts w:ascii="Palatino" w:hAnsi="Palatino"/>
        </w:rPr>
        <w:t>—</w:t>
      </w:r>
      <w:r w:rsidR="004C55C9">
        <w:rPr>
          <w:rFonts w:ascii="Palatino" w:hAnsi="Palatino"/>
        </w:rPr>
        <w:t xml:space="preserve">and when those </w:t>
      </w:r>
      <w:r w:rsidR="00842952">
        <w:rPr>
          <w:rFonts w:ascii="Palatino" w:hAnsi="Palatino"/>
        </w:rPr>
        <w:t>correlations</w:t>
      </w:r>
      <w:r w:rsidR="004C55C9">
        <w:rPr>
          <w:rFonts w:ascii="Palatino" w:hAnsi="Palatino"/>
        </w:rPr>
        <w:t xml:space="preserve"> do or do not transfer across the within-individual, between-individual, and between population or species level—will require </w:t>
      </w:r>
      <w:r w:rsidR="00B64A12">
        <w:rPr>
          <w:rFonts w:ascii="Palatino" w:hAnsi="Palatino"/>
        </w:rPr>
        <w:t>both better empirical data and a more robust</w:t>
      </w:r>
      <w:r w:rsidR="004C55C9">
        <w:rPr>
          <w:rFonts w:ascii="Palatino" w:hAnsi="Palatino"/>
        </w:rPr>
        <w:t xml:space="preserve"> scale-dependent framework for </w:t>
      </w:r>
      <w:r w:rsidR="002C122B">
        <w:rPr>
          <w:rFonts w:ascii="Palatino" w:hAnsi="Palatino"/>
        </w:rPr>
        <w:t xml:space="preserve">understanding </w:t>
      </w:r>
      <w:r w:rsidR="004C55C9">
        <w:rPr>
          <w:rFonts w:ascii="Palatino" w:hAnsi="Palatino"/>
        </w:rPr>
        <w:t xml:space="preserve">trait correlations </w:t>
      </w:r>
      <w:r w:rsidR="00872C09">
        <w:rPr>
          <w:rFonts w:ascii="Palatino" w:hAnsi="Palatino"/>
        </w:rPr>
        <w:fldChar w:fldCharType="begin"/>
      </w:r>
      <w:r w:rsidR="00872C09">
        <w:rPr>
          <w:rFonts w:ascii="Palatino" w:hAnsi="Palatino"/>
        </w:rPr>
        <w:instrText xml:space="preserve"> ADDIN ZOTERO_ITEM CSL_CITATION {"citationID":"8u9hOYAj","properties":{"formattedCitation":"(Agrawal, 2020)","plainCitation":"(Agrawal, 2020)","noteIndex":0},"citationItems":[{"id":71312,"uris":["http://zotero.org/users/4289944/items/3DHXB5TQ"],"uri":["http://zotero.org/users/4289944/items/3DHXB5TQ"],"itemData":{"id":71312,"type":"article-journal","container-title":"Ecology","DOI":"10.1002/ecy.2924","ISSN":"0012-9658, 1939-9170","issue":"2","journalAbbreviation":"Ecology","language":"en","source":"DOI.org (Crossref)","title":"A scale</w:instrText>
      </w:r>
      <w:r w:rsidR="00872C09">
        <w:rPr>
          <w:rFonts w:ascii="Cambria Math" w:hAnsi="Cambria Math" w:cs="Cambria Math"/>
        </w:rPr>
        <w:instrText>‐</w:instrText>
      </w:r>
      <w:r w:rsidR="00872C09">
        <w:rPr>
          <w:rFonts w:ascii="Palatino" w:hAnsi="Palatino"/>
        </w:rPr>
        <w:instrText>dependent framework for trade</w:instrText>
      </w:r>
      <w:r w:rsidR="00872C09">
        <w:rPr>
          <w:rFonts w:ascii="Cambria Math" w:hAnsi="Cambria Math" w:cs="Cambria Math"/>
        </w:rPr>
        <w:instrText>‐</w:instrText>
      </w:r>
      <w:r w:rsidR="00872C09">
        <w:rPr>
          <w:rFonts w:ascii="Palatino" w:hAnsi="Palatino"/>
        </w:rPr>
        <w:instrText xml:space="preserve">offs, syndromes, and specialization in organismal biology","URL":"https://onlinelibrary.wiley.com/doi/abs/10.1002/ecy.2924","volume":"101","author":[{"family":"Agrawal","given":"Anurag A."}],"accessed":{"date-parts":[["2020",11,11]]},"issued":{"date-parts":[["2020",2]]}}}],"schema":"https://github.com/citation-style-language/schema/raw/master/csl-citation.json"} </w:instrText>
      </w:r>
      <w:r w:rsidR="00872C09">
        <w:rPr>
          <w:rFonts w:ascii="Palatino" w:hAnsi="Palatino"/>
        </w:rPr>
        <w:fldChar w:fldCharType="separate"/>
      </w:r>
      <w:r w:rsidR="00872C09">
        <w:rPr>
          <w:rFonts w:ascii="Palatino" w:hAnsi="Palatino"/>
          <w:noProof/>
        </w:rPr>
        <w:t>(Agrawal, 2020)</w:t>
      </w:r>
      <w:r w:rsidR="00872C09">
        <w:rPr>
          <w:rFonts w:ascii="Palatino" w:hAnsi="Palatino"/>
        </w:rPr>
        <w:fldChar w:fldCharType="end"/>
      </w:r>
    </w:p>
    <w:p w14:paraId="24100D7C" w14:textId="6A8BBFF9" w:rsidR="00FC2223" w:rsidRDefault="00713EBC" w:rsidP="006A4763">
      <w:pPr>
        <w:rPr>
          <w:rFonts w:ascii="Palatino" w:hAnsi="Palatino"/>
        </w:rPr>
      </w:pPr>
      <w:r>
        <w:rPr>
          <w:rFonts w:ascii="Palatino" w:hAnsi="Palatino"/>
          <w:b/>
          <w:bCs/>
        </w:rPr>
        <w:tab/>
      </w:r>
      <w:r w:rsidR="0053399C">
        <w:rPr>
          <w:rFonts w:ascii="Palatino" w:hAnsi="Palatino"/>
        </w:rPr>
        <w:t xml:space="preserve">To </w:t>
      </w:r>
      <w:r w:rsidR="008C2574">
        <w:rPr>
          <w:rFonts w:ascii="Palatino" w:hAnsi="Palatino"/>
        </w:rPr>
        <w:t xml:space="preserve">a large extent, </w:t>
      </w:r>
      <w:r w:rsidR="00505DF2">
        <w:rPr>
          <w:rFonts w:ascii="Palatino" w:hAnsi="Palatino"/>
        </w:rPr>
        <w:t xml:space="preserve">the limitation </w:t>
      </w:r>
      <w:r w:rsidR="006616F4">
        <w:rPr>
          <w:rFonts w:ascii="Palatino" w:hAnsi="Palatino"/>
        </w:rPr>
        <w:t>inherent in</w:t>
      </w:r>
      <w:r w:rsidR="00F76B59">
        <w:rPr>
          <w:rFonts w:ascii="Palatino" w:hAnsi="Palatino"/>
        </w:rPr>
        <w:t xml:space="preserve"> </w:t>
      </w:r>
      <w:r w:rsidR="00035B57">
        <w:rPr>
          <w:rFonts w:ascii="Palatino" w:hAnsi="Palatino"/>
        </w:rPr>
        <w:t>studies of the stress response that only measure corticosterone</w:t>
      </w:r>
      <w:r w:rsidR="00B3115D">
        <w:rPr>
          <w:rFonts w:ascii="Palatino" w:hAnsi="Palatino"/>
        </w:rPr>
        <w:t xml:space="preserve"> </w:t>
      </w:r>
      <w:r w:rsidR="00F75166">
        <w:rPr>
          <w:rFonts w:ascii="Palatino" w:hAnsi="Palatino"/>
        </w:rPr>
        <w:t>has long been</w:t>
      </w:r>
      <w:r w:rsidR="00B3115D">
        <w:rPr>
          <w:rFonts w:ascii="Palatino" w:hAnsi="Palatino"/>
        </w:rPr>
        <w:t xml:space="preserve"> recognized and </w:t>
      </w:r>
      <w:r w:rsidR="00215A18">
        <w:rPr>
          <w:rFonts w:ascii="Palatino" w:hAnsi="Palatino"/>
        </w:rPr>
        <w:t>the</w:t>
      </w:r>
      <w:r w:rsidR="00A40EAC">
        <w:rPr>
          <w:rFonts w:ascii="Palatino" w:hAnsi="Palatino"/>
        </w:rPr>
        <w:t xml:space="preserve"> major </w:t>
      </w:r>
      <w:r w:rsidR="00A4652F">
        <w:rPr>
          <w:rFonts w:ascii="Palatino" w:hAnsi="Palatino"/>
        </w:rPr>
        <w:t>barrier</w:t>
      </w:r>
      <w:r w:rsidR="00A40EAC">
        <w:rPr>
          <w:rFonts w:ascii="Palatino" w:hAnsi="Palatino"/>
        </w:rPr>
        <w:t xml:space="preserve"> to progress </w:t>
      </w:r>
      <w:r w:rsidR="009A7A2D">
        <w:rPr>
          <w:rFonts w:ascii="Palatino" w:hAnsi="Palatino"/>
        </w:rPr>
        <w:t>is</w:t>
      </w:r>
      <w:r w:rsidR="00A4652F">
        <w:rPr>
          <w:rFonts w:ascii="Palatino" w:hAnsi="Palatino"/>
        </w:rPr>
        <w:t xml:space="preserve"> more</w:t>
      </w:r>
      <w:r w:rsidR="00A40EAC">
        <w:rPr>
          <w:rFonts w:ascii="Palatino" w:hAnsi="Palatino"/>
        </w:rPr>
        <w:t xml:space="preserve"> logistical than conceptual.</w:t>
      </w:r>
      <w:r w:rsidR="00AB1652">
        <w:rPr>
          <w:rFonts w:ascii="Palatino" w:hAnsi="Palatino"/>
        </w:rPr>
        <w:t xml:space="preserve"> </w:t>
      </w:r>
      <w:r w:rsidR="009765E2">
        <w:rPr>
          <w:rFonts w:ascii="Palatino" w:hAnsi="Palatino"/>
        </w:rPr>
        <w:t>Studies in wild animals</w:t>
      </w:r>
      <w:r w:rsidR="0079524D">
        <w:rPr>
          <w:rFonts w:ascii="Palatino" w:hAnsi="Palatino"/>
        </w:rPr>
        <w:t xml:space="preserve"> are</w:t>
      </w:r>
      <w:r w:rsidR="00AB1652">
        <w:rPr>
          <w:rFonts w:ascii="Palatino" w:hAnsi="Palatino"/>
        </w:rPr>
        <w:t xml:space="preserve"> still limited to disruptive sampling at a limited number of single time points.</w:t>
      </w:r>
      <w:r w:rsidR="00AB1652">
        <w:rPr>
          <w:rFonts w:ascii="Palatino" w:hAnsi="Palatino"/>
        </w:rPr>
        <w:t xml:space="preserve"> Recent conceptual papers have sought to </w:t>
      </w:r>
      <w:r w:rsidR="00373C97">
        <w:rPr>
          <w:rFonts w:ascii="Palatino" w:hAnsi="Palatino"/>
        </w:rPr>
        <w:t xml:space="preserve">explain the variation across these different time points by </w:t>
      </w:r>
      <w:r w:rsidR="00B1516A">
        <w:rPr>
          <w:rFonts w:ascii="Palatino" w:hAnsi="Palatino"/>
        </w:rPr>
        <w:t>incorporating the time course of a stress response with</w:t>
      </w:r>
      <w:r w:rsidR="008912E7">
        <w:rPr>
          <w:rFonts w:ascii="Palatino" w:hAnsi="Palatino"/>
        </w:rPr>
        <w:t xml:space="preserve"> </w:t>
      </w:r>
      <w:r w:rsidR="00CE086E">
        <w:rPr>
          <w:rFonts w:ascii="Palatino" w:hAnsi="Palatino"/>
        </w:rPr>
        <w:t xml:space="preserve">systems biology </w:t>
      </w:r>
      <w:r w:rsidR="00675705">
        <w:rPr>
          <w:rFonts w:ascii="Palatino" w:hAnsi="Palatino"/>
        </w:rPr>
        <w:fldChar w:fldCharType="begin"/>
      </w:r>
      <w:r w:rsidR="00675705">
        <w:rPr>
          <w:rFonts w:ascii="Palatino" w:hAnsi="Palatino"/>
        </w:rPr>
        <w:instrText xml:space="preserve"> ADDIN ZOTERO_ITEM CSL_CITATION {"citationID":"Gtwpbt6U","properties":{"formattedCitation":"(Del Giudice, 2012; Del Giudice et al., 2011)","plainCitation":"(Del Giudice, 2012; Del Giudice et al., 2011)","noteIndex":0},"citationItems":[{"id":41958,"uris":["http://zotero.org/users/4289944/items/PAXKS9JC"],"uri":["http://zotero.org/users/4289944/items/PAXKS9JC"],"itemData":{"id":41958,"type":"article-journal","container-title":"Psychoneuroendocrinology","ISSN":"0306-4530","issue":"10","page":"1614-1629","title":"Fetal programming by maternal stress: insights from a conflict perspective","volume":"37","author":[{"family":"Del Giudice","given":"Marco"}],"issued":{"date-parts":[["2012"]]}}},{"id":41951,"uris":["http://zotero.org/users/4289944/items/J28AV4JT"],"uri":["http://zotero.org/users/4289944/items/J28AV4JT"],"itemData":{"id":41951,"type":"article-journal","container-title":"Neuroscience &amp; Biobehavioral Reviews","ISSN":"0149-7634","issue":"7","page":"1562-1592","title":"The adaptive calibration model of stress responsivity","volume":"35","author":[{"family":"Del Giudice","given":"Marco"},{"family":"Ellis","given":"Bruce J."},{"family":"Shirtcliff","given":"Elizabeth A."}],"issued":{"date-parts":[["2011"]]}}}],"schema":"https://github.com/citation-style-language/schema/raw/master/csl-citation.json"} </w:instrText>
      </w:r>
      <w:r w:rsidR="00675705">
        <w:rPr>
          <w:rFonts w:ascii="Palatino" w:hAnsi="Palatino"/>
        </w:rPr>
        <w:fldChar w:fldCharType="separate"/>
      </w:r>
      <w:r w:rsidR="00675705">
        <w:rPr>
          <w:rFonts w:ascii="Palatino" w:hAnsi="Palatino"/>
          <w:noProof/>
        </w:rPr>
        <w:t>(Del Giudice, 2012; Del Giudice et al., 2011)</w:t>
      </w:r>
      <w:r w:rsidR="00675705">
        <w:rPr>
          <w:rFonts w:ascii="Palatino" w:hAnsi="Palatino"/>
        </w:rPr>
        <w:fldChar w:fldCharType="end"/>
      </w:r>
      <w:r w:rsidR="00675705">
        <w:rPr>
          <w:rFonts w:ascii="Palatino" w:hAnsi="Palatino"/>
        </w:rPr>
        <w:t xml:space="preserve"> and within-individual reaction norm</w:t>
      </w:r>
      <w:r w:rsidR="00922527">
        <w:rPr>
          <w:rFonts w:ascii="Palatino" w:hAnsi="Palatino"/>
        </w:rPr>
        <w:t>s</w:t>
      </w:r>
      <w:r w:rsidR="00675705">
        <w:rPr>
          <w:rFonts w:ascii="Palatino" w:hAnsi="Palatino"/>
        </w:rPr>
        <w:t xml:space="preserve"> </w:t>
      </w:r>
      <w:r w:rsidR="00DA27EE">
        <w:rPr>
          <w:rFonts w:ascii="Palatino" w:hAnsi="Palatino"/>
        </w:rPr>
        <w:fldChar w:fldCharType="begin"/>
      </w:r>
      <w:r w:rsidR="00035B57">
        <w:rPr>
          <w:rFonts w:ascii="Palatino" w:hAnsi="Palatino"/>
        </w:rPr>
        <w:instrText xml:space="preserve"> ADDIN ZOTERO_ITEM CSL_CITATION {"citationID":"zM0SrXsl","properties":{"formattedCitation":"(Lema, 2014; Michaela Hau et al., 2016; Taff and Vitousek, 2016; Wada and Sewall, 2014)","plainCitation":"(Lema, 2014; Michaela Hau et al., 2016; Taff and Vitousek, 2016; Wada and Sewall, 2014)","noteIndex":0},"citationItems":[{"id":40668,"uris":["http://zotero.org/users/4289944/items/3TTTLMCE"],"uri":["http://zotero.org/users/4289944/items/3TTTLMCE"],"itemData":{"id":40668,"type":"article-journal","container-title":"Int. Comp. Biol.","ISSN":"1540-7063","issue":"5","page":"850-863","title":"Hormones and phenotypic plasticity in an ecological context: linking physiological mechanisms to evolutionary processes","volume":"54","author":[{"family":"Lema","given":"Sean C."}],"issued":{"date-parts":[["2014"]]}}},{"id":39574,"uris":["http://zotero.org/users/4289944/items/KQE97VHM"],"uri":["http://zotero.org/users/4289944/items/KQE97VHM"],"itemData":{"id":39574,"type":"article-journal","container-title":"Adv Stud Behav","DOI":"10.1016/bs.asb.2016.01.002","page":"41-115","title":"Glucocorticoid-mediated phenotypes in vertebrates: multilevel variation and evolution","author":[{"family":"Michaela Hau","given":""},{"family":"S Casagrande","given":""},{"family":"J Q Ouyang","given":""},{"family":"Alex Baugh","given":""}],"issued":{"date-parts":[["2016"]]}}},{"id":39521,"uris":["http://zotero.org/users/4289944/items/UGDVSEUB"],"uri":["http://zotero.org/users/4289944/items/UGDVSEUB"],"itemData":{"id":39521,"type":"article-journal","container-title":"Trends Ecol Evol","issue":"6","page":"476-488","title":"Endocrine Flexibility: Optimizing Phenotypes in a Dynamic World?","volume":"31","author":[{"family":"Taff","given":"Conor C"},{"family":"Vitousek","given":"Maren N"}],"issued":{"date-parts":[["2016"]]}}},{"id":40657,"uris":["http://zotero.org/users/4289944/items/4DZYMQTH"],"uri":["http://zotero.org/users/4289944/items/4DZYMQTH"],"itemData":{"id":40657,"type":"article-journal","abstract":"Diverse subfields of biology have addressed phenotypic plasticity, but have emphasized different aspects of the definition, thereby shaping the questions that are asked and the methodological approaches that are employed. A key difference between studies of plasticity in the fields of evolutionary biology and physiology is the degree of focus upon the contribution of genetic variance to plastic traits. Although evolutionary biology is generally focused on the heritability and adaptive value of plastic traits and therefore the potential for plasticity to impact changes in traits across generations, physiological studies have historically focused on the timing and reversibility of plastic change across seasons or ages and the mechanisms underlying traits’ plasticity. In this review and the symposium from which it emerged, we aimed to highlight ways that integrative biologists can better communicate about their research and design better studies to address phenotypic plasticity. Evolutionary theory clarifies the need to assess fitness using reliable measures, such as survival and reproductive success, and to consider the heritability and genetic variance underlying plasticity. Reciprocally, physiological research demonstrates that understanding the mechanisms that permit, or limit, plasticity, whether through pleiotropic effects, developmental, or functional linkages between traits, or epigenetic modifications, will shed light on limitations to phenotypic plasticity. Uniting the fields of evolution and physiology to address all aspects of phenotypic plasticity will be increasingly important as the rate of anthropogenic environmental change increases and biologists must predict the responses of wild populations to novel environments, as well as determine the most effective conservation interventions.","container-title":"Int. Comp. Biol.","DOI":"DOI: 10.1093/icb/icu097","issue":"5","page":"774-782","title":"Introduction to the symposium—uniting evolutionary and physiological approaches to understanding phenotypic plasticity","volume":"54","author":[{"family":"Wada","given":"Haruka"},{"family":"Sewall","given":"Kendra B."}],"issued":{"date-parts":[["2014",6,27]]}}}],"schema":"https://github.com/citation-style-language/schema/raw/master/csl-citation.json"} </w:instrText>
      </w:r>
      <w:r w:rsidR="00DA27EE">
        <w:rPr>
          <w:rFonts w:ascii="Palatino" w:hAnsi="Palatino"/>
        </w:rPr>
        <w:fldChar w:fldCharType="separate"/>
      </w:r>
      <w:r w:rsidR="00035B57">
        <w:rPr>
          <w:rFonts w:ascii="Palatino" w:hAnsi="Palatino"/>
          <w:noProof/>
        </w:rPr>
        <w:t>(Lema, 2014; Michaela Hau et al., 2016; Taff and Vitousek, 2016; Wada and Sewall, 2014)</w:t>
      </w:r>
      <w:r w:rsidR="00DA27EE">
        <w:rPr>
          <w:rFonts w:ascii="Palatino" w:hAnsi="Palatino"/>
        </w:rPr>
        <w:fldChar w:fldCharType="end"/>
      </w:r>
      <w:r w:rsidR="00A371F5">
        <w:rPr>
          <w:rFonts w:ascii="Palatino" w:hAnsi="Palatino"/>
        </w:rPr>
        <w:t xml:space="preserve">. </w:t>
      </w:r>
      <w:r w:rsidR="00612608">
        <w:rPr>
          <w:rFonts w:ascii="Palatino" w:hAnsi="Palatino"/>
        </w:rPr>
        <w:t xml:space="preserve">These approaches are </w:t>
      </w:r>
      <w:r w:rsidR="00B64A73">
        <w:rPr>
          <w:rFonts w:ascii="Palatino" w:hAnsi="Palatino"/>
        </w:rPr>
        <w:t xml:space="preserve">powerful because they </w:t>
      </w:r>
      <w:r w:rsidR="00430A1D">
        <w:rPr>
          <w:rFonts w:ascii="Palatino" w:hAnsi="Palatino"/>
        </w:rPr>
        <w:t xml:space="preserve">allow for a full description of the </w:t>
      </w:r>
      <w:r w:rsidR="00410932">
        <w:rPr>
          <w:rFonts w:ascii="Palatino" w:hAnsi="Palatino"/>
        </w:rPr>
        <w:t>hierarchical</w:t>
      </w:r>
      <w:r w:rsidR="00430A1D">
        <w:rPr>
          <w:rFonts w:ascii="Palatino" w:hAnsi="Palatino"/>
        </w:rPr>
        <w:t xml:space="preserve"> nature of trait variation from </w:t>
      </w:r>
      <w:r w:rsidR="009C76A0">
        <w:rPr>
          <w:rFonts w:ascii="Palatino" w:hAnsi="Palatino"/>
        </w:rPr>
        <w:t>within-individuals up to population and species levels</w:t>
      </w:r>
      <w:r w:rsidR="00E2071C">
        <w:rPr>
          <w:rFonts w:ascii="Palatino" w:hAnsi="Palatino"/>
        </w:rPr>
        <w:t xml:space="preserve"> in a single coherent framework</w:t>
      </w:r>
      <w:r w:rsidR="009C76A0">
        <w:rPr>
          <w:rFonts w:ascii="Palatino" w:hAnsi="Palatino"/>
        </w:rPr>
        <w:t xml:space="preserve">. </w:t>
      </w:r>
      <w:r w:rsidR="001D4791">
        <w:rPr>
          <w:rFonts w:ascii="Palatino" w:hAnsi="Palatino"/>
        </w:rPr>
        <w:t xml:space="preserve">However, </w:t>
      </w:r>
      <w:r w:rsidR="0064153C">
        <w:rPr>
          <w:rFonts w:ascii="Palatino" w:hAnsi="Palatino"/>
        </w:rPr>
        <w:t xml:space="preserve">fully </w:t>
      </w:r>
      <w:r w:rsidR="006E3E83">
        <w:rPr>
          <w:rFonts w:ascii="Palatino" w:hAnsi="Palatino"/>
        </w:rPr>
        <w:t>embracing these approaches</w:t>
      </w:r>
      <w:r w:rsidR="00A0588A">
        <w:rPr>
          <w:rFonts w:ascii="Palatino" w:hAnsi="Palatino"/>
        </w:rPr>
        <w:t xml:space="preserve"> in empirical studies</w:t>
      </w:r>
      <w:r w:rsidR="006E3E83">
        <w:rPr>
          <w:rFonts w:ascii="Palatino" w:hAnsi="Palatino"/>
        </w:rPr>
        <w:t xml:space="preserve">—particularly for multiple simultaneous physiological measures—requires the ability to repeatedly sample individual animals many times across different contexts. </w:t>
      </w:r>
      <w:r w:rsidR="00EF0F6A">
        <w:rPr>
          <w:rFonts w:ascii="Palatino" w:hAnsi="Palatino"/>
        </w:rPr>
        <w:t xml:space="preserve">Despite a large number of samples over many years in our study, we </w:t>
      </w:r>
      <w:r w:rsidR="009C1AA6">
        <w:rPr>
          <w:rFonts w:ascii="Palatino" w:hAnsi="Palatino"/>
        </w:rPr>
        <w:t xml:space="preserve">only had 24 individuals that were sampled four or more times. </w:t>
      </w:r>
      <w:r w:rsidR="0025542B">
        <w:rPr>
          <w:rFonts w:ascii="Palatino" w:hAnsi="Palatino"/>
        </w:rPr>
        <w:t xml:space="preserve">Using those samples, we found no evidence for </w:t>
      </w:r>
      <w:r w:rsidR="003154C5">
        <w:rPr>
          <w:rFonts w:ascii="Palatino" w:hAnsi="Palatino"/>
        </w:rPr>
        <w:t>within-individual covariation in glucose and corticosterone, but this result would be much more robust if we were able to sample the same individual continuously</w:t>
      </w:r>
      <w:r w:rsidR="00A64230">
        <w:rPr>
          <w:rFonts w:ascii="Palatino" w:hAnsi="Palatino"/>
        </w:rPr>
        <w:t xml:space="preserve"> </w:t>
      </w:r>
      <w:r w:rsidR="0025356B">
        <w:rPr>
          <w:rFonts w:ascii="Palatino" w:hAnsi="Palatino"/>
        </w:rPr>
        <w:fldChar w:fldCharType="begin"/>
      </w:r>
      <w:r w:rsidR="0025356B">
        <w:rPr>
          <w:rFonts w:ascii="Palatino" w:hAnsi="Palatino"/>
        </w:rPr>
        <w:instrText xml:space="preserve"> ADDIN ZOTERO_ITEM CSL_CITATION {"citationID":"PEixb1aF","properties":{"formattedCitation":"(see discussion of power for within-individual reaction norms in van de Pol, 2012)","plainCitation":"(see discussion of power for within-individual reaction norms in van de Pol, 2012)","noteIndex":0},"citationItems":[{"id":47708,"uris":["http://zotero.org/users/4289944/items/VB72DAG7"],"uri":["http://zotero.org/users/4289944/items/VB72DAG7"],"itemData":{"id":47708,"type":"article-journal","container-title":"Meth. Ecol. Evol.","DOI":"10.1111/j.2041-210X.2011.00160.x","ISSN":"2041-210X","issue":"2","page":"268-280","title":"Quantifying individual variation in reaction norms: how study design affects the accuracy, precision and power of random regression models","volume":"3","author":[{"family":"Pol","given":"Martijn","non-dropping-particle":"van de"}],"issued":{"date-parts":[["2012"]]}},"prefix":"see discussion of power for within-individual reaction norms in "}],"schema":"https://github.com/citation-style-language/schema/raw/master/csl-citation.json"} </w:instrText>
      </w:r>
      <w:r w:rsidR="0025356B">
        <w:rPr>
          <w:rFonts w:ascii="Palatino" w:hAnsi="Palatino"/>
        </w:rPr>
        <w:fldChar w:fldCharType="separate"/>
      </w:r>
      <w:r w:rsidR="0025356B">
        <w:rPr>
          <w:rFonts w:ascii="Palatino" w:hAnsi="Palatino"/>
          <w:noProof/>
        </w:rPr>
        <w:t>(see discussion of power for within-individual reaction norms in van de Pol, 2012)</w:t>
      </w:r>
      <w:r w:rsidR="0025356B">
        <w:rPr>
          <w:rFonts w:ascii="Palatino" w:hAnsi="Palatino"/>
        </w:rPr>
        <w:fldChar w:fldCharType="end"/>
      </w:r>
      <w:r w:rsidR="003154C5">
        <w:rPr>
          <w:rFonts w:ascii="Palatino" w:hAnsi="Palatino"/>
        </w:rPr>
        <w:t xml:space="preserve">. </w:t>
      </w:r>
      <w:r w:rsidR="005325FF">
        <w:rPr>
          <w:rFonts w:ascii="Palatino" w:hAnsi="Palatino"/>
        </w:rPr>
        <w:t>Bio</w:t>
      </w:r>
      <w:r w:rsidR="006B4640">
        <w:rPr>
          <w:rFonts w:ascii="Palatino" w:hAnsi="Palatino"/>
        </w:rPr>
        <w:t>-</w:t>
      </w:r>
      <w:r w:rsidR="005325FF">
        <w:rPr>
          <w:rFonts w:ascii="Palatino" w:hAnsi="Palatino"/>
        </w:rPr>
        <w:t xml:space="preserve">logging devices </w:t>
      </w:r>
      <w:r w:rsidR="003E3F8B">
        <w:rPr>
          <w:rFonts w:ascii="Palatino" w:hAnsi="Palatino"/>
        </w:rPr>
        <w:t xml:space="preserve">capable of recording key physiological parameters </w:t>
      </w:r>
      <w:r w:rsidR="00543640">
        <w:rPr>
          <w:rFonts w:ascii="Palatino" w:hAnsi="Palatino"/>
        </w:rPr>
        <w:t xml:space="preserve">continuously </w:t>
      </w:r>
      <w:r w:rsidR="0025356B">
        <w:rPr>
          <w:rFonts w:ascii="Palatino" w:hAnsi="Palatino"/>
        </w:rPr>
        <w:t xml:space="preserve">may </w:t>
      </w:r>
      <w:r w:rsidR="005E0E19">
        <w:rPr>
          <w:rFonts w:ascii="Palatino" w:hAnsi="Palatino"/>
        </w:rPr>
        <w:t>revolutionize this field, though they are not yet capable of measuring many of the parameters that are the most relevant for stress physiology</w:t>
      </w:r>
      <w:r w:rsidR="00923062">
        <w:rPr>
          <w:rFonts w:ascii="Palatino" w:hAnsi="Palatino"/>
        </w:rPr>
        <w:t xml:space="preserve"> </w:t>
      </w:r>
      <w:r w:rsidR="00543640">
        <w:rPr>
          <w:rFonts w:ascii="Palatino" w:hAnsi="Palatino"/>
        </w:rPr>
        <w:fldChar w:fldCharType="begin"/>
      </w:r>
      <w:r w:rsidR="00543640">
        <w:rPr>
          <w:rFonts w:ascii="Palatino" w:hAnsi="Palatino"/>
        </w:rPr>
        <w:instrText xml:space="preserve"> ADDIN ZOTERO_ITEM CSL_CITATION {"citationID":"EeDDpjwk","properties":{"formattedCitation":"(see discussion in Romero et al., 2015)","plainCitation":"(see discussion in Romero et al., 2015)","noteIndex":0},"citationItems":[{"id":71537,"uris":["http://zotero.org/users/4289944/items/N89X3XZB"],"uri":["http://zotero.org/users/4289944/items/N89X3XZB"],"itemData":{"id":71537,"type":"article-journal","abstract":"Although stress is usually associated with disease, the physiological and behavioral responses to stressors are critical mechanisms of resilience for healthy organisms. A recent workshop comprised of researchers who study healthy humans and both free-living and captive non-human animals identified a number of key roadblocks that are impeding progress in understanding how stress responses integrate into the normal physiology of an animal. These include the lack of: (1) an unambiguous definition of a stress phenotype; (2) a robust biomarker, or suite of biomarkers, to indicate that phenotype; (3) theoretical and quantitative models to predict how humans and other animals will react to stressors; (4) a comprehensive understanding of how individual variability in stress responses arise and (5) an understanding of the transitions between acute and chronic stress responses. Collectively, these deficiencies impair our ability to both assess the physiological status of individuals and develop procedures and techniques to reverse the effects elicited by chronic stress before they become pathological. Workshop participants also identified a number of potential approaches to facilitate progress on these problems. They include: (1) increased use of mathematical models to provide quantitative predictions; (2) use of network theory to expose emergent properties not predicted from traditional approaches; (3) development and deployment of improved sensor technology that will allow long-term, dynamic, non-invasive, multi-factor measurements of suites of stress mediators and (4) the recruitment of scientists with diverse skill sets, such as engineers, bioinformaticians, etc.; and (5) the training of young scientists in the multidisciplinary study of stress. Incorporating these approaches in new research should reinvigorate the study of stress and stimulate progress in understanding both how healthy humans cope with stressors and how other animals, including free-living animals, cope with stressors in a rapidly changing environment.","container-title":"Stress","DOI":"10.3109/10253890.2015.1073255","ISSN":"1025-3890","issue":"5","note":"publisher: Taylor &amp; Francis\n_eprint: https://doi.org/10.3109/10253890.2015.1073255\nPMID: 26365223","page":"491-497","source":"Taylor and Francis+NEJM","title":"Understanding stress in the healthy animal – potential paths for progress","volume":"18","author":[{"family":"Romero","given":"L. Michael"},{"family":"Platts","given":"Steven H."},{"family":"Schoech","given":"Stephan J."},{"family":"Wada","given":"Haruka"},{"family":"Crespi","given":"Erica"},{"family":"Martin","given":"Lynn B."},{"family":"Buck","given":"C. Loren"}],"issued":{"date-parts":[["2015",9,3]]}},"prefix":"see discussion in "}],"schema":"https://github.com/citation-style-language/schema/raw/master/csl-citation.json"} </w:instrText>
      </w:r>
      <w:r w:rsidR="00543640">
        <w:rPr>
          <w:rFonts w:ascii="Palatino" w:hAnsi="Palatino"/>
        </w:rPr>
        <w:fldChar w:fldCharType="separate"/>
      </w:r>
      <w:r w:rsidR="00543640">
        <w:rPr>
          <w:rFonts w:ascii="Palatino" w:hAnsi="Palatino"/>
          <w:noProof/>
        </w:rPr>
        <w:t>(see discussion in Romero et al., 2015)</w:t>
      </w:r>
      <w:r w:rsidR="00543640">
        <w:rPr>
          <w:rFonts w:ascii="Palatino" w:hAnsi="Palatino"/>
        </w:rPr>
        <w:fldChar w:fldCharType="end"/>
      </w:r>
      <w:r w:rsidR="00543640">
        <w:rPr>
          <w:rFonts w:ascii="Palatino" w:hAnsi="Palatino"/>
        </w:rPr>
        <w:t>.</w:t>
      </w:r>
      <w:r w:rsidR="007A5D73">
        <w:rPr>
          <w:rFonts w:ascii="Palatino" w:hAnsi="Palatino"/>
        </w:rPr>
        <w:t xml:space="preserve"> </w:t>
      </w:r>
      <w:r w:rsidR="00453886">
        <w:rPr>
          <w:rFonts w:ascii="Palatino" w:hAnsi="Palatino"/>
        </w:rPr>
        <w:t xml:space="preserve">In the meantime, </w:t>
      </w:r>
      <w:r w:rsidR="001C5787">
        <w:rPr>
          <w:rFonts w:ascii="Palatino" w:hAnsi="Palatino"/>
        </w:rPr>
        <w:t>an increased focus on theory and on empirical work that targets key assumptions (e.g., within- or between-individual covariation)</w:t>
      </w:r>
      <w:r w:rsidR="006B4640">
        <w:rPr>
          <w:rFonts w:ascii="Palatino" w:hAnsi="Palatino"/>
        </w:rPr>
        <w:t>,</w:t>
      </w:r>
      <w:r w:rsidR="001C5787">
        <w:rPr>
          <w:rFonts w:ascii="Palatino" w:hAnsi="Palatino"/>
        </w:rPr>
        <w:t xml:space="preserve"> rather than just documenting between individual variation</w:t>
      </w:r>
      <w:r w:rsidR="006B4640">
        <w:rPr>
          <w:rFonts w:ascii="Palatino" w:hAnsi="Palatino"/>
        </w:rPr>
        <w:t>,</w:t>
      </w:r>
      <w:r w:rsidR="001C5787">
        <w:rPr>
          <w:rFonts w:ascii="Palatino" w:hAnsi="Palatino"/>
        </w:rPr>
        <w:t xml:space="preserve"> will be useful.</w:t>
      </w:r>
    </w:p>
    <w:p w14:paraId="2D0B1FD1" w14:textId="46059C95" w:rsidR="00A06FDD" w:rsidRPr="00601B5C" w:rsidRDefault="00A06FDD" w:rsidP="006A4763">
      <w:pPr>
        <w:rPr>
          <w:rFonts w:ascii="Palatino" w:hAnsi="Palatino"/>
        </w:rPr>
      </w:pPr>
      <w:r>
        <w:rPr>
          <w:rFonts w:ascii="Palatino" w:hAnsi="Palatino"/>
        </w:rPr>
        <w:tab/>
        <w:t xml:space="preserve">Despite the fact that there </w:t>
      </w:r>
      <w:r w:rsidR="00A57CC1">
        <w:rPr>
          <w:rFonts w:ascii="Palatino" w:hAnsi="Palatino"/>
        </w:rPr>
        <w:t xml:space="preserve">was no between- or within-individual covariation in glucose and corticosterone, we found that both of these parameters were somewhat consistent within individuals. </w:t>
      </w:r>
      <w:r w:rsidR="005B6217">
        <w:rPr>
          <w:rFonts w:ascii="Palatino" w:hAnsi="Palatino"/>
        </w:rPr>
        <w:t xml:space="preserve">For corticosterone, we previously reported negligible repeatability of baseline values and moderate repeatability of stress-induced and induced minus baseline values </w:t>
      </w:r>
      <w:r w:rsidR="004875B0">
        <w:rPr>
          <w:rFonts w:ascii="Palatino" w:hAnsi="Palatino"/>
        </w:rPr>
        <w:fldChar w:fldCharType="begin"/>
      </w:r>
      <w:r w:rsidR="004875B0">
        <w:rPr>
          <w:rFonts w:ascii="Palatino" w:hAnsi="Palatino"/>
        </w:rPr>
        <w:instrText xml:space="preserve"> ADDIN ZOTERO_ITEM CSL_CITATION {"citationID":"7hupKCFE","properties":{"formattedCitation":"(Vitousek et al., 2018b)","plainCitation":"(Vitousek et al., 2018b)","noteIndex":0},"citationItems":[{"id":38430,"uris":["http://zotero.org/users/4289944/items/5VQILXST"],"uri":["http://zotero.org/users/4289944/items/5VQILXST"],"itemData":{"id":38430,"type":"article-journal","container-title":"Frontiers in Ecology and Evolution","DOI":"10.3389/fevo.2018.00042","page":"1-14","title":"Hormones and fitness: Evidence for trade-offs in glucocorticoid regulation across contexts","volume":"6","author":[{"family":"Vitousek","given":"Maren N"},{"family":"Taff","given":"Conor C"},{"family":"Hallinger","given":"Kelly K"},{"family":"Zimmer","given":"Cedric"},{"family":"Winkler","given":"David W"}],"issued":{"date-parts":[["2018"]]}}}],"schema":"https://github.com/citation-style-language/schema/raw/master/csl-citation.json"} </w:instrText>
      </w:r>
      <w:r w:rsidR="004875B0">
        <w:rPr>
          <w:rFonts w:ascii="Palatino" w:hAnsi="Palatino"/>
        </w:rPr>
        <w:fldChar w:fldCharType="separate"/>
      </w:r>
      <w:r w:rsidR="004875B0">
        <w:rPr>
          <w:rFonts w:ascii="Palatino" w:hAnsi="Palatino"/>
          <w:noProof/>
        </w:rPr>
        <w:t>(Vitousek et al., 2018b)</w:t>
      </w:r>
      <w:r w:rsidR="004875B0">
        <w:rPr>
          <w:rFonts w:ascii="Palatino" w:hAnsi="Palatino"/>
        </w:rPr>
        <w:fldChar w:fldCharType="end"/>
      </w:r>
      <w:r w:rsidR="00601B5C">
        <w:rPr>
          <w:rFonts w:ascii="Palatino" w:hAnsi="Palatino"/>
        </w:rPr>
        <w:t xml:space="preserve"> and we report similar patterns here. For glucose, all three measures were repeatable, but identity explained only a fairly small amount of variation in glucose levels (11-21%). These repeatability estimates are somewhat lower than those found in recent studies of zebra finches (</w:t>
      </w:r>
      <w:proofErr w:type="spellStart"/>
      <w:r w:rsidR="00601B5C">
        <w:rPr>
          <w:rFonts w:ascii="Palatino" w:hAnsi="Palatino"/>
          <w:i/>
          <w:iCs/>
        </w:rPr>
        <w:t>Taeniopygia</w:t>
      </w:r>
      <w:proofErr w:type="spellEnd"/>
      <w:r w:rsidR="00601B5C">
        <w:rPr>
          <w:rFonts w:ascii="Palatino" w:hAnsi="Palatino"/>
          <w:i/>
          <w:iCs/>
        </w:rPr>
        <w:t xml:space="preserve"> guttata</w:t>
      </w:r>
      <w:r w:rsidR="00601B5C">
        <w:rPr>
          <w:rFonts w:ascii="Palatino" w:hAnsi="Palatino"/>
        </w:rPr>
        <w:t xml:space="preserve">), where both baseline and induced glucose were found to be individually repeatable and associated with early life conditions and lifespan </w:t>
      </w:r>
      <w:r w:rsidR="00601B5C">
        <w:rPr>
          <w:rFonts w:ascii="Palatino" w:hAnsi="Palatino"/>
        </w:rPr>
        <w:fldChar w:fldCharType="begin"/>
      </w:r>
      <w:r w:rsidR="00601B5C">
        <w:rPr>
          <w:rFonts w:ascii="Palatino" w:hAnsi="Palatino"/>
        </w:rPr>
        <w:instrText xml:space="preserve"> ADDIN ZOTERO_ITEM CSL_CITATION {"citationID":"muJibO3k","properties":{"formattedCitation":"(multiple repeatability estimates reported ranging from 30-50% Montoya et al., 2018; Montoya et al., 2020)","plainCitation":"(multiple repeatability estimates reported ranging from 30-50% Montoya et al., 2018; Montoya et al., 2020)","noteIndex":0},"citationItems":[{"id":71535,"uris":["http://zotero.org/users/4289944/items/GKQ7THNU"],"uri":["http://zotero.org/users/4289944/items/GKQ7THNU"],"itemData":{"id":71535,"type":"article-journal","abstract":"High baseline glucose levels are associated with pathologies and shorter lifespan in humans, but little is known about causes and consequences of individual variation in glucose levels in other species. We tested to what extent baseline blood glucose level is a repeatable trait in adult zebra finches, and whether glucose levels were associated with age, manipulated environmental conditions during development (rearing brood size) and adulthood (foraging cost), and lifespan. We found that: (1) repeatability of glucose levels was 30%, both within and between years. (2) Having been reared in a large brood and living with higher foraging costs as adult were independently associated with higher glucose levels. Furthermore, the finding that baseline glucose was low when ambient temperature was high, and foraging costs were low, indicates that glucose is regulated at a lower level when energy turnover is low. (3) Survival probability decreased with increasing baseline glucose. We conclude that baseline glucose is an individual trait negatively associated with survival, and increases due to adverse environmental conditions during development (rearing brood size) and adulthood (foraging cost). Blood glucose may be, therefore, part of the physiological processes linking environmental conditions to lifespan.","container-title":"Journal of Comparative Physiology B","DOI":"10.1007/s00360-017-1143-0","ISSN":"1432-136X","issue":"3","journalAbbreviation":"J Comp Physiol B","language":"en","page":"517-526","source":"Springer Link","title":"Baseline glucose level is an individual trait that is negatively associated with lifespan and increases due to adverse environmental conditions during development and adulthood","volume":"188","author":[{"family":"Montoya","given":"Bibiana"},{"family":"Briga","given":"Michael"},{"family":"Jimeno","given":"Blanca"},{"family":"Moonen","given":"Sander"},{"family":"Verhulst","given":"Simon"}],"issued":{"date-parts":[["2018",5,1]]}},"prefix":"multiple repeatability estimates reported ranging from 30-50% "},{"id":71556,"uris":["http://zotero.org/users/4289944/items/5U8GK7F7"],"uri":["http://zotero.org/users/4289944/items/5U8GK7F7"],"itemData":{"id":71556,"type":"article-journal","abstract":"The capacity to adequately respond to (physiological) perturbations is a fundamental aspect of physiology, and may affect health and thereby Darwinian fitness. However, little is known of the degree of individual variation in this capacity in nonmodel organisms. The glucose tolerance test evaluates the individual’s ability to regulate circulating glucose levels, and is a widely used tool in medicine and biomedical research, because glucose regulation is thought to play a role in the ageing process, among other reasons. Here, we developed an application of the intraperitoneal glucose tolerance test (IP-GTT) to be used in small birds, to test whether individuals can be characterized by their regulation of glucose levels and the effect of successive handling on such regulation. Since the IP-injection (intraperitoneal glucose injection), repeated handling and blood sampling may trigger a stress response, which involves a rise in glucose levels, we also evaluated the effects of handling protocols on glucose response. Blood glucose levels decreased immediately following an IP-injection, either vehicle or glucose loaded, and increased with successive blood sampling. Blood glucose levels peaked, on average, at 20 min postinjection (PI) and had not yet returned back to initial levels at 120 min PI. Glucose measurements taken during the IP-GTT were integrated to estimate magnitude of changes in glucose levels over time using the incremental area under the curve (AUC) up to 40 min PI. Glucose levels integrated in the AUC were significantly repeatable within individuals over months (r = 50%; 95% CI 30–79%), showing that the ability to regulate glucose differs consistently between individuals.","container-title":"Journal of Comparative Physiology B","DOI":"10.1007/s00360-020-01283-4","ISSN":"0174-1578, 1432-136X","issue":"4","journalAbbreviation":"J Comp Physiol B","language":"en","page":"455-464","source":"DOI.org (Crossref)","title":"Glucose regulation is a repeatable trait affected by successive handling in zebra finches","volume":"190","author":[{"family":"Montoya","given":"Bibiana"},{"family":"Briga","given":"Michael"},{"family":"Jimeno","given":"Blanca"},{"family":"Verhulst","given":"Simon"}],"issued":{"date-parts":[["2020",7]]}}}],"schema":"https://github.com/citation-style-language/schema/raw/master/csl-citation.json"} </w:instrText>
      </w:r>
      <w:r w:rsidR="00601B5C">
        <w:rPr>
          <w:rFonts w:ascii="Palatino" w:hAnsi="Palatino"/>
        </w:rPr>
        <w:fldChar w:fldCharType="separate"/>
      </w:r>
      <w:r w:rsidR="00601B5C">
        <w:rPr>
          <w:rFonts w:ascii="Palatino" w:hAnsi="Palatino"/>
          <w:noProof/>
        </w:rPr>
        <w:t>(multiple repeatability estimates reported ranging from 30-50% Montoya et al., 2018; Montoya et al., 2020)</w:t>
      </w:r>
      <w:r w:rsidR="00601B5C">
        <w:rPr>
          <w:rFonts w:ascii="Palatino" w:hAnsi="Palatino"/>
        </w:rPr>
        <w:fldChar w:fldCharType="end"/>
      </w:r>
      <w:r w:rsidR="00601B5C">
        <w:rPr>
          <w:rFonts w:ascii="Palatino" w:hAnsi="Palatino"/>
        </w:rPr>
        <w:t xml:space="preserve">. </w:t>
      </w:r>
      <w:r w:rsidR="0068001B">
        <w:rPr>
          <w:rFonts w:ascii="Palatino" w:hAnsi="Palatino"/>
        </w:rPr>
        <w:t xml:space="preserve">There are few </w:t>
      </w:r>
      <w:r w:rsidR="00021812">
        <w:rPr>
          <w:rFonts w:ascii="Palatino" w:hAnsi="Palatino"/>
        </w:rPr>
        <w:t>published estimates of glucose repeatabili</w:t>
      </w:r>
      <w:r w:rsidR="00233C49">
        <w:rPr>
          <w:rFonts w:ascii="Palatino" w:hAnsi="Palatino"/>
        </w:rPr>
        <w:t xml:space="preserve">ty and isn’t clear what resulted in our lower estimates, but one obvious difference is that our measurements were taken under more variable natural conditions rather </w:t>
      </w:r>
      <w:r w:rsidR="00625C39">
        <w:rPr>
          <w:rFonts w:ascii="Palatino" w:hAnsi="Palatino"/>
        </w:rPr>
        <w:t>than</w:t>
      </w:r>
      <w:r w:rsidR="00233C49">
        <w:rPr>
          <w:rFonts w:ascii="Palatino" w:hAnsi="Palatino"/>
        </w:rPr>
        <w:t xml:space="preserve"> in captivity.</w:t>
      </w:r>
    </w:p>
    <w:p w14:paraId="5EDA4CF5" w14:textId="3DA2F09C" w:rsidR="003C4CA9" w:rsidRDefault="00FC2223" w:rsidP="00613489">
      <w:pPr>
        <w:ind w:firstLine="720"/>
        <w:rPr>
          <w:rFonts w:ascii="Palatino" w:hAnsi="Palatino"/>
        </w:rPr>
      </w:pPr>
      <w:r>
        <w:rPr>
          <w:rFonts w:ascii="Palatino" w:hAnsi="Palatino"/>
        </w:rPr>
        <w:t xml:space="preserve">It is </w:t>
      </w:r>
      <w:r w:rsidR="000B377F">
        <w:rPr>
          <w:rFonts w:ascii="Palatino" w:hAnsi="Palatino"/>
        </w:rPr>
        <w:t xml:space="preserve">also </w:t>
      </w:r>
      <w:r>
        <w:rPr>
          <w:rFonts w:ascii="Palatino" w:hAnsi="Palatino"/>
        </w:rPr>
        <w:t xml:space="preserve">unclear </w:t>
      </w:r>
      <w:r w:rsidR="00A15DBA">
        <w:rPr>
          <w:rFonts w:ascii="Palatino" w:hAnsi="Palatino"/>
        </w:rPr>
        <w:t xml:space="preserve">what drove </w:t>
      </w:r>
      <w:r w:rsidR="00DB2B50">
        <w:rPr>
          <w:rFonts w:ascii="Palatino" w:hAnsi="Palatino"/>
        </w:rPr>
        <w:t>the</w:t>
      </w:r>
      <w:r w:rsidR="00A15DBA">
        <w:rPr>
          <w:rFonts w:ascii="Palatino" w:hAnsi="Palatino"/>
        </w:rPr>
        <w:t xml:space="preserve"> difference </w:t>
      </w:r>
      <w:r w:rsidR="00727110">
        <w:rPr>
          <w:rFonts w:ascii="Palatino" w:hAnsi="Palatino"/>
        </w:rPr>
        <w:t>that we observed</w:t>
      </w:r>
      <w:r>
        <w:rPr>
          <w:rFonts w:ascii="Palatino" w:hAnsi="Palatino"/>
        </w:rPr>
        <w:t xml:space="preserve"> </w:t>
      </w:r>
      <w:r w:rsidR="00DE7273">
        <w:rPr>
          <w:rFonts w:ascii="Palatino" w:hAnsi="Palatino"/>
        </w:rPr>
        <w:t>between</w:t>
      </w:r>
      <w:r>
        <w:rPr>
          <w:rFonts w:ascii="Palatino" w:hAnsi="Palatino"/>
        </w:rPr>
        <w:t xml:space="preserve"> adults and nestlings. In general, nestling glucose </w:t>
      </w:r>
      <w:r w:rsidR="00E342E7">
        <w:rPr>
          <w:rFonts w:ascii="Palatino" w:hAnsi="Palatino"/>
        </w:rPr>
        <w:t xml:space="preserve">was less responsive to </w:t>
      </w:r>
      <w:r w:rsidR="00F83302">
        <w:rPr>
          <w:rFonts w:ascii="Palatino" w:hAnsi="Palatino"/>
        </w:rPr>
        <w:t xml:space="preserve">both </w:t>
      </w:r>
      <w:r w:rsidR="00E74C70">
        <w:rPr>
          <w:rFonts w:ascii="Palatino" w:hAnsi="Palatino"/>
        </w:rPr>
        <w:t xml:space="preserve">corticosterone elevation </w:t>
      </w:r>
      <w:r w:rsidR="00F04974">
        <w:rPr>
          <w:rFonts w:ascii="Palatino" w:hAnsi="Palatino"/>
        </w:rPr>
        <w:t>after</w:t>
      </w:r>
      <w:r w:rsidR="00E74C70">
        <w:rPr>
          <w:rFonts w:ascii="Palatino" w:hAnsi="Palatino"/>
        </w:rPr>
        <w:t xml:space="preserve"> handling and to experimental increases in corticosterone. </w:t>
      </w:r>
      <w:r w:rsidR="00745992">
        <w:rPr>
          <w:rFonts w:ascii="Palatino" w:hAnsi="Palatino"/>
        </w:rPr>
        <w:t>In chickens, several components of the glucose regulation system</w:t>
      </w:r>
      <w:r w:rsidR="00756FCA">
        <w:rPr>
          <w:rFonts w:ascii="Palatino" w:hAnsi="Palatino"/>
        </w:rPr>
        <w:t xml:space="preserve"> in chicks</w:t>
      </w:r>
      <w:r w:rsidR="00745992">
        <w:rPr>
          <w:rFonts w:ascii="Palatino" w:hAnsi="Palatino"/>
        </w:rPr>
        <w:t xml:space="preserve"> differ from those of adults</w:t>
      </w:r>
      <w:r w:rsidR="00FC4781">
        <w:rPr>
          <w:rFonts w:ascii="Palatino" w:hAnsi="Palatino"/>
        </w:rPr>
        <w:t xml:space="preserve"> </w:t>
      </w:r>
      <w:r w:rsidR="00745992">
        <w:rPr>
          <w:rFonts w:ascii="Palatino" w:hAnsi="Palatino"/>
        </w:rPr>
        <w:fldChar w:fldCharType="begin"/>
      </w:r>
      <w:r w:rsidR="00745992">
        <w:rPr>
          <w:rFonts w:ascii="Palatino" w:hAnsi="Palatino"/>
        </w:rPr>
        <w:instrText xml:space="preserve"> ADDIN ZOTERO_ITEM CSL_CITATION {"citationID":"FIpiBacy","properties":{"formattedCitation":"(reviewed in Braun and Sweazea, 2008)","plainCitation":"(reviewed in Braun and Sweazea, 2008)","noteIndex":0},"citationItems":[{"id":71525,"uris":["http://zotero.org/users/4289944/items/4GAL7WKI"],"uri":["http://zotero.org/users/4289944/items/4GAL7WKI"],"itemData":{"id":71525,"type":"article-journal","abstract":"Birds maintain higher plasma glucose concentrations (PGlu) than other vertebrates of similar body mass and, in most cases, appear to store comparatively very little glucose intracellularly as glycogen. In general, birds are insensitive to the regulation of PGlu by insulin. However, there appears to be no phylogenetic or dietary pattern in the avian response to exogenous insulin. Moreover, the high levels of PGlu do not appear to lead to significant oxidative stress as birds are longer-lived compared to mammals. Glucose is absorbed by the avian gastrointestinal tract by sodium–glucose co-transporters (SGLTs; apical side of cells) and glucose transport proteins (GLUTs; basolateral side of cells). In the kidney, both types of glucose transporters appear to be upregulated as no glucose appears in the urine. Data also indicate that the avian nervous system utilizes glucose as a metabolic substrate. In this review, we have attempted to bring together information from a variety of sources to portray how glucose serves as a metabolic substrate for birds by considering each organ system involved in glucose homeostasis.","container-title":"Comparative Biochemistry and Physiology Part B: Biochemistry and Molecular Biology","DOI":"10.1016/j.cbpb.2008.05.007","ISSN":"1096-4959","issue":"1","journalAbbreviation":"Comparative Biochemistry and Physiology Part B: Biochemistry and Molecular Biology","language":"en","page":"1-9","source":"ScienceDirect","title":"Glucose regulation in birds","volume":"151","author":[{"family":"Braun","given":"Eldon J."},{"family":"Sweazea","given":"Karen L."}],"issued":{"date-parts":[["2008",9,1]]}},"prefix":"reviewed in "}],"schema":"https://github.com/citation-style-language/schema/raw/master/csl-citation.json"} </w:instrText>
      </w:r>
      <w:r w:rsidR="00745992">
        <w:rPr>
          <w:rFonts w:ascii="Palatino" w:hAnsi="Palatino"/>
        </w:rPr>
        <w:fldChar w:fldCharType="separate"/>
      </w:r>
      <w:r w:rsidR="00745992">
        <w:rPr>
          <w:rFonts w:ascii="Palatino" w:hAnsi="Palatino"/>
          <w:noProof/>
        </w:rPr>
        <w:t>(reviewed in Braun and Sweazea, 2008)</w:t>
      </w:r>
      <w:r w:rsidR="00745992">
        <w:rPr>
          <w:rFonts w:ascii="Palatino" w:hAnsi="Palatino"/>
        </w:rPr>
        <w:fldChar w:fldCharType="end"/>
      </w:r>
      <w:r w:rsidR="00FC4781">
        <w:rPr>
          <w:rFonts w:ascii="Palatino" w:hAnsi="Palatino"/>
        </w:rPr>
        <w:t xml:space="preserve">. It is possible </w:t>
      </w:r>
      <w:r w:rsidR="000B6C81">
        <w:rPr>
          <w:rFonts w:ascii="Palatino" w:hAnsi="Palatino"/>
        </w:rPr>
        <w:t>that the</w:t>
      </w:r>
      <w:r w:rsidR="00FC4781">
        <w:rPr>
          <w:rFonts w:ascii="Palatino" w:hAnsi="Palatino"/>
        </w:rPr>
        <w:t xml:space="preserve"> </w:t>
      </w:r>
      <w:r w:rsidR="003C046D">
        <w:rPr>
          <w:rFonts w:ascii="Palatino" w:hAnsi="Palatino"/>
        </w:rPr>
        <w:t>12-</w:t>
      </w:r>
      <w:r w:rsidR="00A94866">
        <w:rPr>
          <w:rFonts w:ascii="Palatino" w:hAnsi="Palatino"/>
        </w:rPr>
        <w:t xml:space="preserve"> </w:t>
      </w:r>
      <w:r w:rsidR="003C046D">
        <w:rPr>
          <w:rFonts w:ascii="Palatino" w:hAnsi="Palatino"/>
        </w:rPr>
        <w:t>to</w:t>
      </w:r>
      <w:r w:rsidR="00A94866">
        <w:rPr>
          <w:rFonts w:ascii="Palatino" w:hAnsi="Palatino"/>
        </w:rPr>
        <w:t xml:space="preserve"> </w:t>
      </w:r>
      <w:r w:rsidR="003C046D">
        <w:rPr>
          <w:rFonts w:ascii="Palatino" w:hAnsi="Palatino"/>
        </w:rPr>
        <w:t>15-day</w:t>
      </w:r>
      <w:r w:rsidR="00FC4781">
        <w:rPr>
          <w:rFonts w:ascii="Palatino" w:hAnsi="Palatino"/>
        </w:rPr>
        <w:t xml:space="preserve"> old nestlings that we sampled had not yet fully developed the physiological systems that </w:t>
      </w:r>
      <w:r w:rsidR="00FC4781">
        <w:rPr>
          <w:rFonts w:ascii="Palatino" w:hAnsi="Palatino"/>
        </w:rPr>
        <w:lastRenderedPageBreak/>
        <w:t xml:space="preserve">would result in a </w:t>
      </w:r>
      <w:r w:rsidR="00CF27C4">
        <w:rPr>
          <w:rFonts w:ascii="Palatino" w:hAnsi="Palatino"/>
        </w:rPr>
        <w:t>robust glucose response</w:t>
      </w:r>
      <w:r w:rsidR="007727CD">
        <w:rPr>
          <w:rFonts w:ascii="Palatino" w:hAnsi="Palatino"/>
        </w:rPr>
        <w:t xml:space="preserve">. </w:t>
      </w:r>
      <w:r w:rsidR="00C318EC">
        <w:rPr>
          <w:rFonts w:ascii="Palatino" w:hAnsi="Palatino"/>
        </w:rPr>
        <w:t xml:space="preserve">However, nestlings at this age do show a fully developed corticosterone response to experimental challenges. </w:t>
      </w:r>
      <w:r w:rsidR="00143122">
        <w:rPr>
          <w:rFonts w:ascii="Palatino" w:hAnsi="Palatino"/>
        </w:rPr>
        <w:t xml:space="preserve">Alternatively, it is possible that the difference between adults and nestlings is an artefact of our sampling design. </w:t>
      </w:r>
      <w:r w:rsidR="00A36F0C">
        <w:rPr>
          <w:rFonts w:ascii="Palatino" w:hAnsi="Palatino"/>
        </w:rPr>
        <w:t>Nestlings were only sampled in a single year and the amount of variation in ecological conditions was narrower than for adults that were sampled over several years and populations. More</w:t>
      </w:r>
      <w:r w:rsidR="00173A64">
        <w:rPr>
          <w:rFonts w:ascii="Palatino" w:hAnsi="Palatino"/>
        </w:rPr>
        <w:t xml:space="preserve">over, we sampled nestlings only in the afternoon, while adults were only sampled in the morning. </w:t>
      </w:r>
      <w:r w:rsidR="00794114">
        <w:rPr>
          <w:rFonts w:ascii="Palatino" w:hAnsi="Palatino"/>
        </w:rPr>
        <w:t xml:space="preserve">Previous work in captive adult European starlings found that handling resulted in a glucose response during the night and early morning, but that this </w:t>
      </w:r>
      <w:r w:rsidR="00AC377E">
        <w:rPr>
          <w:rFonts w:ascii="Palatino" w:hAnsi="Palatino"/>
        </w:rPr>
        <w:t xml:space="preserve">response </w:t>
      </w:r>
      <w:r w:rsidR="00D53D53">
        <w:rPr>
          <w:rFonts w:ascii="Palatino" w:hAnsi="Palatino"/>
        </w:rPr>
        <w:t>disappeared</w:t>
      </w:r>
      <w:r w:rsidR="00AC377E">
        <w:rPr>
          <w:rFonts w:ascii="Palatino" w:hAnsi="Palatino"/>
        </w:rPr>
        <w:t xml:space="preserve"> during the daytime hours </w:t>
      </w:r>
      <w:r w:rsidR="00AC377E">
        <w:rPr>
          <w:rFonts w:ascii="Palatino" w:hAnsi="Palatino"/>
        </w:rPr>
        <w:fldChar w:fldCharType="begin"/>
      </w:r>
      <w:r w:rsidR="00AC377E">
        <w:rPr>
          <w:rFonts w:ascii="Palatino" w:hAnsi="Palatino"/>
        </w:rPr>
        <w:instrText xml:space="preserve"> ADDIN ZOTERO_ITEM CSL_CITATION {"citationID":"IQJghyYW","properties":{"formattedCitation":"(Remage-Healey and Romero, 2000; Remage-Healey and Romero, 2001)","plainCitation":"(Remage-Healey and Romero, 2000; Remage-Healey and Romero, 2001)","noteIndex":0},"citationItems":[{"id":71527,"uris":["http://zotero.org/users/4289944/items/FPUV9VMF"],"uri":["http://zotero.org/users/4289944/items/FPUV9VMF"],"itemData":{"id":71527,"type":"article-journal","container-title":"General and Comparative Endocrinology","DOI":"10.1006/gcen.2000.7492","ISSN":"00166480","issue":"1","journalAbbreviation":"General and Comparative Endocrinology","language":"en","page":"60-68","source":"DOI.org (Crossref)","title":"Daily and Seasonal Variation in Response to Stress in Captive Starlings (Sturnus Vulgaris): Glucose","title-short":"Daily and Seasonal Variation in Response to Stress in Captive Starlings (Sturnus Vulgaris)","volume":"119","author":[{"family":"Remage-Healey","given":"Luke"},{"family":"Romero","given":"L.Michael"}],"issued":{"date-parts":[["2000",7]]}}},{"id":36577,"uris":["http://zotero.org/users/4289944/items/4NEBAIGP"],"uri":["http://zotero.org/users/4289944/items/4NEBAIGP"],"itemData":{"id":36577,"type":"article-journal","container-title":"American Journal of Physiology-Regulatory, Integrative and Comparative Physiology","page":"994-1003","title":"Corticosterone and insulin interact to regulate glucose and triglyceride levels during stress in a bird","volume":"281","author":[{"family":"Remage-Healey","given":"Luke"},{"family":"Romero","given":"L. Michael"}],"issued":{"date-parts":[["2001"]]}}}],"schema":"https://github.com/citation-style-language/schema/raw/master/csl-citation.json"} </w:instrText>
      </w:r>
      <w:r w:rsidR="00AC377E">
        <w:rPr>
          <w:rFonts w:ascii="Palatino" w:hAnsi="Palatino"/>
        </w:rPr>
        <w:fldChar w:fldCharType="separate"/>
      </w:r>
      <w:r w:rsidR="00AC377E">
        <w:rPr>
          <w:rFonts w:ascii="Palatino" w:hAnsi="Palatino"/>
          <w:noProof/>
        </w:rPr>
        <w:t>(Remage-Healey and Romero, 2000; Remage-Healey and Romero, 2001)</w:t>
      </w:r>
      <w:r w:rsidR="00AC377E">
        <w:rPr>
          <w:rFonts w:ascii="Palatino" w:hAnsi="Palatino"/>
        </w:rPr>
        <w:fldChar w:fldCharType="end"/>
      </w:r>
      <w:r w:rsidR="00AC377E">
        <w:rPr>
          <w:rFonts w:ascii="Palatino" w:hAnsi="Palatino"/>
        </w:rPr>
        <w:t xml:space="preserve">. </w:t>
      </w:r>
      <w:r w:rsidR="00DC5F52">
        <w:rPr>
          <w:rFonts w:ascii="Palatino" w:hAnsi="Palatino"/>
        </w:rPr>
        <w:t>Because our samples were restricted to narrow times of day for each age class, we could not evaluate whether the glucose response differed by time of day in this study.</w:t>
      </w:r>
    </w:p>
    <w:p w14:paraId="2963823D" w14:textId="195F5D93" w:rsidR="00407068" w:rsidRDefault="00605637" w:rsidP="00613489">
      <w:pPr>
        <w:ind w:firstLine="720"/>
        <w:rPr>
          <w:rFonts w:ascii="Palatino" w:hAnsi="Palatino"/>
        </w:rPr>
      </w:pPr>
      <w:r>
        <w:rPr>
          <w:rFonts w:ascii="Palatino" w:hAnsi="Palatino"/>
        </w:rPr>
        <w:t xml:space="preserve">When comparing different populations, we found that two general patterns—a negative association between mass and baseline glucose and a stress-induced increase in glucose—were robust across all populations. </w:t>
      </w:r>
      <w:r w:rsidR="00702316">
        <w:rPr>
          <w:rFonts w:ascii="Palatino" w:hAnsi="Palatino"/>
        </w:rPr>
        <w:t xml:space="preserve">Despite large differences in ecological conditions and environmental predictability across these locations </w:t>
      </w:r>
      <w:r w:rsidR="00702316">
        <w:rPr>
          <w:rFonts w:ascii="Palatino" w:hAnsi="Palatino"/>
        </w:rPr>
        <w:fldChar w:fldCharType="begin"/>
      </w:r>
      <w:r w:rsidR="00702316">
        <w:rPr>
          <w:rFonts w:ascii="Palatino" w:hAnsi="Palatino"/>
        </w:rPr>
        <w:instrText xml:space="preserve"> ADDIN ZOTERO_ITEM CSL_CITATION {"citationID":"YqZE31RE","properties":{"formattedCitation":"(Zimmer et al., 2020)","plainCitation":"(Zimmer et al., 2020)","noteIndex":0},"citationItems":[{"id":71518,"uris":["http://zotero.org/users/4289944/items/GZVXC6L8"],"uri":["http://zotero.org/users/4289944/items/GZVXC6L8"],"itemData":{"id":71518,"type":"article-journal","abstract":"The ability to respond appropriately to challenges is an important contributor to fitness. Variation in the regulation of glucocorticoid hormones, which mediate the phenotypic response to challenges, can therefore influence the ability to persist in a given environment. We compared stress responsiveness in four populations of tree swallows (Tachycineta bicolor) breeding under different environmental conditions to evaluate support for different selective pressures in driving the evolution of glucocorticoid regulation. In accordance with the environmental unpredictability hypothesis, stronger stress responses were seen in more unpredictable environments. Contrary to the reproductive value hypothesis, the stress response was not lower in populations engaging in more valuable reproductive attempts. Populations with stronger stress responses also had stronger negative feedback, which supports a “mitigating” rather than a “magnifying” effect of negative feedback on stress responses. These results suggest that combining a robust stress response with strong negative feedback may be important for persisting in unpredictable or rapidly changing environments.","container-title":"Scientific Reports","DOI":"10.1038/s41598-020-70161-4","ISSN":"2045-2322","issue":"1","language":"en","note":"number: 1\npublisher: Nature Publishing Group","page":"13682","source":"www-nature-com.proxy.library.cornell.edu","title":"Environmental unpredictability shapes glucocorticoid regulation across populations of tree swallows","volume":"10","author":[{"family":"Zimmer","given":"Cedric"},{"family":"Taff","given":"Conor C."},{"family":"Ardia","given":"Daniel R."},{"family":"Rose","given":"Alexandra P."},{"family":"Aborn","given":"David A."},{"family":"Johnson","given":"L. Scott"},{"family":"Vitousek","given":"Maren N."}],"issued":{"date-parts":[["2020",8,13]]}}}],"schema":"https://github.com/citation-style-language/schema/raw/master/csl-citation.json"} </w:instrText>
      </w:r>
      <w:r w:rsidR="00702316">
        <w:rPr>
          <w:rFonts w:ascii="Palatino" w:hAnsi="Palatino"/>
        </w:rPr>
        <w:fldChar w:fldCharType="separate"/>
      </w:r>
      <w:r w:rsidR="00702316">
        <w:rPr>
          <w:rFonts w:ascii="Palatino" w:hAnsi="Palatino"/>
          <w:noProof/>
        </w:rPr>
        <w:t>(Zimmer et al., 2020)</w:t>
      </w:r>
      <w:r w:rsidR="00702316">
        <w:rPr>
          <w:rFonts w:ascii="Palatino" w:hAnsi="Palatino"/>
        </w:rPr>
        <w:fldChar w:fldCharType="end"/>
      </w:r>
      <w:r w:rsidR="00A44B78">
        <w:rPr>
          <w:rFonts w:ascii="Palatino" w:hAnsi="Palatino"/>
        </w:rPr>
        <w:t xml:space="preserve">, </w:t>
      </w:r>
      <w:r w:rsidR="00702316">
        <w:rPr>
          <w:rFonts w:ascii="Palatino" w:hAnsi="Palatino"/>
        </w:rPr>
        <w:t>there was little evidence for between-individual covariation between corticosterone and glucose in any population</w:t>
      </w:r>
      <w:r w:rsidR="0074292A">
        <w:rPr>
          <w:rFonts w:ascii="Palatino" w:hAnsi="Palatino"/>
        </w:rPr>
        <w:t>.</w:t>
      </w:r>
      <w:r w:rsidR="00702316">
        <w:rPr>
          <w:rFonts w:ascii="Palatino" w:hAnsi="Palatino"/>
        </w:rPr>
        <w:t xml:space="preserve"> </w:t>
      </w:r>
      <w:r w:rsidR="00B562DF">
        <w:rPr>
          <w:rFonts w:ascii="Palatino" w:hAnsi="Palatino"/>
        </w:rPr>
        <w:t xml:space="preserve">It is interesting to note, however, that both the absolute levels of </w:t>
      </w:r>
      <w:r w:rsidR="00673B39">
        <w:rPr>
          <w:rFonts w:ascii="Palatino" w:hAnsi="Palatino"/>
        </w:rPr>
        <w:t xml:space="preserve">glucose and the magnitude of glucose increase differed in some cases. </w:t>
      </w:r>
      <w:r w:rsidR="00D44823">
        <w:rPr>
          <w:rFonts w:ascii="Palatino" w:hAnsi="Palatino"/>
        </w:rPr>
        <w:t xml:space="preserve">With only four populations to compare it is unclear whether these differences </w:t>
      </w:r>
      <w:r w:rsidR="008D6DA3">
        <w:rPr>
          <w:rFonts w:ascii="Palatino" w:hAnsi="Palatino"/>
        </w:rPr>
        <w:t xml:space="preserve">are related to the different ecological challenges experienced by each population </w:t>
      </w:r>
      <w:r w:rsidR="0027672E">
        <w:rPr>
          <w:rFonts w:ascii="Palatino" w:hAnsi="Palatino"/>
        </w:rPr>
        <w:t xml:space="preserve">or whether they result from </w:t>
      </w:r>
      <w:r w:rsidR="009D661E">
        <w:rPr>
          <w:rFonts w:ascii="Palatino" w:hAnsi="Palatino"/>
        </w:rPr>
        <w:t xml:space="preserve">phenotypic plasticity </w:t>
      </w:r>
      <w:r w:rsidR="000A2349">
        <w:rPr>
          <w:rFonts w:ascii="Palatino" w:hAnsi="Palatino"/>
        </w:rPr>
        <w:t>versus</w:t>
      </w:r>
      <w:r w:rsidR="009D661E">
        <w:rPr>
          <w:rFonts w:ascii="Palatino" w:hAnsi="Palatino"/>
        </w:rPr>
        <w:t xml:space="preserve"> local adaptation. </w:t>
      </w:r>
      <w:r w:rsidR="0077721B">
        <w:rPr>
          <w:rFonts w:ascii="Palatino" w:hAnsi="Palatino"/>
        </w:rPr>
        <w:t>While several comparative studies have investigated differences in baseline glucose in relation to mass and life history characteristics</w:t>
      </w:r>
      <w:r w:rsidR="00CE3EAF">
        <w:rPr>
          <w:rFonts w:ascii="Palatino" w:hAnsi="Palatino"/>
        </w:rPr>
        <w:t xml:space="preserve"> </w:t>
      </w:r>
      <w:r w:rsidR="00CE3EAF">
        <w:rPr>
          <w:rFonts w:ascii="Palatino" w:hAnsi="Palatino"/>
        </w:rPr>
        <w:fldChar w:fldCharType="begin"/>
      </w:r>
      <w:r w:rsidR="00CE3EAF">
        <w:rPr>
          <w:rFonts w:ascii="Palatino" w:hAnsi="Palatino"/>
        </w:rPr>
        <w:instrText xml:space="preserve"> ADDIN ZOTERO_ITEM CSL_CITATION {"citationID":"aNGJA0aD","properties":{"formattedCitation":"(Braun and Sweazea, 2008; Tomasek et al., 2018)","plainCitation":"(Braun and Sweazea, 2008; Tomasek et al., 2018)","noteIndex":0},"citationItems":[{"id":71525,"uris":["http://zotero.org/users/4289944/items/4GAL7WKI"],"uri":["http://zotero.org/users/4289944/items/4GAL7WKI"],"itemData":{"id":71525,"type":"article-journal","abstract":"Birds maintain higher plasma glucose concentrations (PGlu) than other vertebrates of similar body mass and, in most cases, appear to store comparatively very little glucose intracellularly as glycogen. In general, birds are insensitive to the regulation of PGlu by insulin. However, there appears to be no phylogenetic or dietary pattern in the avian response to exogenous insulin. Moreover, the high levels of PGlu do not appear to lead to significant oxidative stress as birds are longer-lived compared to mammals. Glucose is absorbed by the avian gastrointestinal tract by sodium–glucose co-transporters (SGLTs; apical side of cells) and glucose transport proteins (GLUTs; basolateral side of cells). In the kidney, both types of glucose transporters appear to be upregulated as no glucose appears in the urine. Data also indicate that the avian nervous system utilizes glucose as a metabolic substrate. In this review, we have attempted to bring together information from a variety of sources to portray how glucose serves as a metabolic substrate for birds by considering each organ system involved in glucose homeostasis.","container-title":"Comparative Biochemistry and Physiology Part B: Biochemistry and Molecular Biology","DOI":"10.1016/j.cbpb.2008.05.007","ISSN":"1096-4959","issue":"1","journalAbbreviation":"Comparative Biochemistry and Physiology Part B: Biochemistry and Molecular Biology","language":"en","page":"1-9","source":"ScienceDirect","title":"Glucose regulation in birds","volume":"151","author":[{"family":"Braun","given":"Eldon J."},{"family":"Sweazea","given":"Karen L."}],"issued":{"date-parts":[["2008",9,1]]}}},{"id":35799,"uris":["http://zotero.org/users/4289944/items/VKNZMVPZ"],"uri":["http://zotero.org/users/4289944/items/VKNZMVPZ"],"itemData":{"id":35799,"type":"article-journal","container-title":"Functional Ecology","DOI":"10.1111/1365-2435.13238","ISSN":"02698463","title":"Fuel for the pace of life: baseline blood glucose concentration coevolves with life history traits in songbirds","author":[{"family":"Tomasek","given":"Oldrich"},{"family":"Bobek","given":"Lukas"},{"family":"Kralova","given":"Tereza"},{"family":"Adamkova","given":"Marie"},{"family":"Albrecht","given":"Tomas"}],"issued":{"date-parts":[["2018"]]}}}],"schema":"https://github.com/citation-style-language/schema/raw/master/csl-citation.json"} </w:instrText>
      </w:r>
      <w:r w:rsidR="00CE3EAF">
        <w:rPr>
          <w:rFonts w:ascii="Palatino" w:hAnsi="Palatino"/>
        </w:rPr>
        <w:fldChar w:fldCharType="separate"/>
      </w:r>
      <w:r w:rsidR="00CE3EAF">
        <w:rPr>
          <w:rFonts w:ascii="Palatino" w:hAnsi="Palatino"/>
          <w:noProof/>
        </w:rPr>
        <w:t>(Braun and Sweazea, 2008; Tomasek et al., 2018)</w:t>
      </w:r>
      <w:r w:rsidR="00CE3EAF">
        <w:rPr>
          <w:rFonts w:ascii="Palatino" w:hAnsi="Palatino"/>
        </w:rPr>
        <w:fldChar w:fldCharType="end"/>
      </w:r>
      <w:r w:rsidR="0077721B">
        <w:rPr>
          <w:rFonts w:ascii="Palatino" w:hAnsi="Palatino"/>
        </w:rPr>
        <w:t xml:space="preserve">, we are not aware of any comparative data on differences in the magnitude of the change in glucose during an acute stress response between species. </w:t>
      </w:r>
      <w:r w:rsidR="001D0EC6">
        <w:rPr>
          <w:rFonts w:ascii="Palatino" w:hAnsi="Palatino"/>
        </w:rPr>
        <w:t xml:space="preserve">Large scale comparative studies of baseline and stress-induced </w:t>
      </w:r>
      <w:r w:rsidR="006B4640">
        <w:rPr>
          <w:rFonts w:ascii="Palatino" w:hAnsi="Palatino"/>
        </w:rPr>
        <w:t>corticosterone</w:t>
      </w:r>
      <w:r w:rsidR="001D0EC6">
        <w:rPr>
          <w:rFonts w:ascii="Palatino" w:hAnsi="Palatino"/>
        </w:rPr>
        <w:t xml:space="preserve"> have recently </w:t>
      </w:r>
      <w:r w:rsidR="00EF66E4">
        <w:rPr>
          <w:rFonts w:ascii="Palatino" w:hAnsi="Palatino"/>
        </w:rPr>
        <w:t xml:space="preserve">begun to illuminate how hormonal regulation </w:t>
      </w:r>
      <w:r w:rsidR="00B12D03">
        <w:rPr>
          <w:rFonts w:ascii="Palatino" w:hAnsi="Palatino"/>
        </w:rPr>
        <w:t xml:space="preserve">covaries with life history differences </w:t>
      </w:r>
      <w:r w:rsidR="00B12D03">
        <w:rPr>
          <w:rFonts w:ascii="Palatino" w:hAnsi="Palatino"/>
        </w:rPr>
        <w:fldChar w:fldCharType="begin"/>
      </w:r>
      <w:r w:rsidR="00B12D03">
        <w:rPr>
          <w:rFonts w:ascii="Palatino" w:hAnsi="Palatino"/>
        </w:rPr>
        <w:instrText xml:space="preserve"> ADDIN ZOTERO_ITEM CSL_CITATION {"citationID":"Yuxf5Sxh","properties":{"formattedCitation":"(Vitousek et al., 2019)","plainCitation":"(Vitousek et al., 2019)","noteIndex":0},"citationItems":[{"id":35086,"uris":["http://zotero.org/users/4289944/items/C2DGN3M2"],"uri":["http://zotero.org/users/4289944/items/C2DGN3M2"],"itemData":{"id":35086,"type":"article-journal","container-title":"The American Naturalist","DOI":"10.1086/703112","ISSN":"0003-0147 1537-5323","page":"000-000","title":"Macroevolutionary Patterning in Glucocorticoids Suggests Different Selective Pressures Shape Baseline and Stress-Induced Levels","author":[{"family":"Vitousek","given":"Maren N."},{"family":"Johnson","given":"Michele A."},{"family":"Downs","given":"Cynthia J."},{"family":"Miller","given":"Eliot T."},{"family":"Martin","given":"Lynn B."},{"family":"Francis","given":"Clinton D."},{"family":"Donald","given":"Jeremy W."},{"family":"Fuxjager","given":"Matthew J."},{"family":"Goymann","given":"Wolfgang"},{"family":"Hau","given":"Michaela"},{"family":"Husak","given":"Jerry F."},{"family":"Kircher","given":"Bonnie K."},{"family":"Knapp","given":"Rosemary"},{"family":"Schoenle","given":"Laura A."},{"family":"Williams","given":"Tony D."}],"issued":{"date-parts":[["2019"]]}}}],"schema":"https://github.com/citation-style-language/schema/raw/master/csl-citation.json"} </w:instrText>
      </w:r>
      <w:r w:rsidR="00B12D03">
        <w:rPr>
          <w:rFonts w:ascii="Palatino" w:hAnsi="Palatino"/>
        </w:rPr>
        <w:fldChar w:fldCharType="separate"/>
      </w:r>
      <w:r w:rsidR="00B12D03">
        <w:rPr>
          <w:rFonts w:ascii="Palatino" w:hAnsi="Palatino"/>
          <w:noProof/>
        </w:rPr>
        <w:t>(Vitousek et al., 2019)</w:t>
      </w:r>
      <w:r w:rsidR="00B12D03">
        <w:rPr>
          <w:rFonts w:ascii="Palatino" w:hAnsi="Palatino"/>
        </w:rPr>
        <w:fldChar w:fldCharType="end"/>
      </w:r>
      <w:r w:rsidR="00B12D03">
        <w:rPr>
          <w:rFonts w:ascii="Palatino" w:hAnsi="Palatino"/>
        </w:rPr>
        <w:t xml:space="preserve">. Using this approach to understand variation in the patterns of covariation between different physiological components of the acute stress response is a promising </w:t>
      </w:r>
      <w:r w:rsidR="00453C17">
        <w:rPr>
          <w:rFonts w:ascii="Palatino" w:hAnsi="Palatino"/>
        </w:rPr>
        <w:t>direction as multifaceted physiological responses are measured in more species.</w:t>
      </w:r>
      <w:r w:rsidR="007B285D">
        <w:rPr>
          <w:rFonts w:ascii="Palatino" w:hAnsi="Palatino"/>
        </w:rPr>
        <w:t xml:space="preserve"> </w:t>
      </w:r>
      <w:r w:rsidR="00726CE9">
        <w:rPr>
          <w:rFonts w:ascii="Palatino" w:hAnsi="Palatino"/>
        </w:rPr>
        <w:t xml:space="preserve">It is increasingly possible to </w:t>
      </w:r>
      <w:r w:rsidR="00516F1E">
        <w:rPr>
          <w:rFonts w:ascii="Palatino" w:hAnsi="Palatino"/>
        </w:rPr>
        <w:t>measure a panel of physiological parameters in the field for many species with point-of-care devices</w:t>
      </w:r>
      <w:r w:rsidR="00DA37AA">
        <w:rPr>
          <w:rFonts w:ascii="Palatino" w:hAnsi="Palatino"/>
        </w:rPr>
        <w:t xml:space="preserve"> </w:t>
      </w:r>
      <w:r w:rsidR="002E1138">
        <w:rPr>
          <w:rFonts w:ascii="Palatino" w:hAnsi="Palatino"/>
        </w:rPr>
        <w:fldChar w:fldCharType="begin"/>
      </w:r>
      <w:r w:rsidR="002E1138">
        <w:rPr>
          <w:rFonts w:ascii="Palatino" w:hAnsi="Palatino"/>
        </w:rPr>
        <w:instrText xml:space="preserve"> ADDIN ZOTERO_ITEM CSL_CITATION {"citationID":"O09qafcY","properties":{"formattedCitation":"(Morales et al., 2020)","plainCitation":"(Morales et al., 2020)","noteIndex":0},"citationItems":[{"id":71566,"uris":["http://zotero.org/users/4289944/items/ZDFKKDBY"],"uri":["http://zotero.org/users/4289944/items/ZDFKKDBY"],"itemData":{"id":71566,"type":"article-journal","abstract":"Point-of-care devices offer the potential to democratize a suite of physiological endpoints and assess the nutritional state of wild animals through plasma metabolite profiling. Measurements of plasma metabolites typically occur on frozen tissue in the laboratory, thus dissociating measurements from field observations. Point-of-care devices, widely used in veterinary and human medicine, provide rapid results (seconds or minutes) allowing in situ measurements of wild animals in remote areas without the need for access to freezers. Using point-of-care devices, we measured glucose, triglyceride, cholesterol and </w:instrText>
      </w:r>
      <w:r w:rsidR="002E1138">
        <w:rPr>
          <w:rFonts w:ascii="Palatino" w:hAnsi="Palatino" w:hint="eastAsia"/>
        </w:rPr>
        <w:instrText>β</w:instrText>
      </w:r>
      <w:r w:rsidR="002E1138">
        <w:rPr>
          <w:rFonts w:ascii="Palatino" w:hAnsi="Palatino"/>
        </w:rPr>
        <w:instrText>-hydroxybutyrate levels in plasma from 18 wild bird species spanning nine families and three orders. The values from six different point-of-care devices correlated strongly with one another, and with traditional laboratory measurements from stored plasma (R2</w:instrText>
      </w:r>
      <w:r w:rsidR="002E1138">
        <w:rPr>
          <w:rFonts w:ascii="Times New Roman" w:hAnsi="Times New Roman" w:cs="Times New Roman"/>
        </w:rPr>
        <w:instrText> </w:instrText>
      </w:r>
      <w:r w:rsidR="002E1138">
        <w:rPr>
          <w:rFonts w:ascii="Palatino" w:hAnsi="Palatino"/>
        </w:rPr>
        <w:instrText>=</w:instrText>
      </w:r>
      <w:r w:rsidR="002E1138">
        <w:rPr>
          <w:rFonts w:ascii="Times New Roman" w:hAnsi="Times New Roman" w:cs="Times New Roman"/>
        </w:rPr>
        <w:instrText> </w:instrText>
      </w:r>
      <w:r w:rsidR="002E1138">
        <w:rPr>
          <w:rFonts w:ascii="Palatino" w:hAnsi="Palatino"/>
        </w:rPr>
        <w:instrText xml:space="preserve">0.70–0.90). Although POC devices provided accurate relative values in wild birds, absolute values varied from laboratory measurements by up to 50% illustrating the need for calibration equations. Furthermore, three case studies showed the potential for point-of-care devices at research stations where participants do not have access to a lab and sample preservation is difficult: (i) at a remote seabird colony, birds that were provided with supplemental food had higher levels of glucose and lower </w:instrText>
      </w:r>
      <w:r w:rsidR="002E1138">
        <w:rPr>
          <w:rFonts w:ascii="Palatino" w:hAnsi="Palatino" w:hint="eastAsia"/>
        </w:rPr>
        <w:instrText>β</w:instrText>
      </w:r>
      <w:r w:rsidR="002E1138">
        <w:rPr>
          <w:rFonts w:ascii="Palatino" w:hAnsi="Palatino"/>
        </w:rPr>
        <w:instrText xml:space="preserve">-hydroxybutyrate and cholesterol levels than unfed birds, suggesting they were in a better nutritional state; (ii) at a migration monitoring station, levels of triglycerides of two migratory songbirds increased with time of day, implying that they were fattening during stopover; and (iii) for diving seabirds, individuals that worked harder (shorter surface intervals) had higher glucose and lower </w:instrText>
      </w:r>
      <w:r w:rsidR="002E1138">
        <w:rPr>
          <w:rFonts w:ascii="Palatino" w:hAnsi="Palatino" w:hint="eastAsia"/>
        </w:rPr>
        <w:instrText>β</w:instrText>
      </w:r>
      <w:r w:rsidR="002E1138">
        <w:rPr>
          <w:rFonts w:ascii="Palatino" w:hAnsi="Palatino"/>
        </w:rPr>
        <w:instrText xml:space="preserve">-hydroxybutyrate implying that nutritional state is an index of foraging effort and success. We demonstrate that point-of-care devices, once validated, can provide accurate measurements of the nutritional state of wild birds. Such real-time measurements can aid in ecological research and monitoring, care of wildlife at rehabilitation centres, and in veterinary medicine of exotics.","container-title":"Comparative Biochemistry and Physiology Part A: Molecular &amp; Integrative Physiology","DOI":"10.1016/j.cbpa.2019.110594","ISSN":"1095-6433","journalAbbreviation":"Comparative Biochemistry and Physiology Part A: Molecular &amp; Integrative Physiology","language":"en","page":"110594","source":"ScienceDirect","title":"Point-of-care blood analyzers measure the nutritional state of eighteen free-living bird species","volume":"240","author":[{"family":"Morales","given":"Ana"},{"family":"Frei","given":"Barbara"},{"family":"Leung","given":"Casey"},{"family":"Titman","given":"Rodger"},{"family":"Whelan","given":"Shannon"},{"family":"Benowitz-Fredericks","given":"Z. Morgan"},{"family":"Elliott","given":"Kyle H."}],"issued":{"date-parts":[["2020",2,1]]}}}],"schema":"https://github.com/citation-style-language/schema/raw/master/csl-citation.json"} </w:instrText>
      </w:r>
      <w:r w:rsidR="002E1138">
        <w:rPr>
          <w:rFonts w:ascii="Palatino" w:hAnsi="Palatino"/>
        </w:rPr>
        <w:fldChar w:fldCharType="separate"/>
      </w:r>
      <w:r w:rsidR="002E1138">
        <w:rPr>
          <w:rFonts w:ascii="Palatino" w:hAnsi="Palatino"/>
          <w:noProof/>
        </w:rPr>
        <w:t>(Morales et al., 2020)</w:t>
      </w:r>
      <w:r w:rsidR="002E1138">
        <w:rPr>
          <w:rFonts w:ascii="Palatino" w:hAnsi="Palatino"/>
        </w:rPr>
        <w:fldChar w:fldCharType="end"/>
      </w:r>
      <w:r w:rsidR="00516F1E">
        <w:rPr>
          <w:rFonts w:ascii="Palatino" w:hAnsi="Palatino"/>
        </w:rPr>
        <w:t>.</w:t>
      </w:r>
      <w:r w:rsidR="001E30CC">
        <w:rPr>
          <w:rFonts w:ascii="Palatino" w:hAnsi="Palatino"/>
        </w:rPr>
        <w:t xml:space="preserve"> Moreover, this comparative approach is </w:t>
      </w:r>
      <w:r w:rsidR="00F94BEF">
        <w:rPr>
          <w:rFonts w:ascii="Palatino" w:hAnsi="Palatino"/>
        </w:rPr>
        <w:t xml:space="preserve">less </w:t>
      </w:r>
      <w:r w:rsidR="00600B5C">
        <w:rPr>
          <w:rFonts w:ascii="Palatino" w:hAnsi="Palatino"/>
        </w:rPr>
        <w:t>constrained</w:t>
      </w:r>
      <w:r w:rsidR="00F94BEF">
        <w:rPr>
          <w:rFonts w:ascii="Palatino" w:hAnsi="Palatino"/>
        </w:rPr>
        <w:t xml:space="preserve"> by the logistical challenges described above at the within- and between-individual level.</w:t>
      </w:r>
    </w:p>
    <w:p w14:paraId="42707DBB" w14:textId="145010A7" w:rsidR="00407068" w:rsidRPr="00407068" w:rsidRDefault="007918D0" w:rsidP="006B1DD8">
      <w:pPr>
        <w:ind w:firstLine="720"/>
        <w:rPr>
          <w:rFonts w:ascii="Palatino" w:hAnsi="Palatino"/>
        </w:rPr>
      </w:pPr>
      <w:r>
        <w:rPr>
          <w:rFonts w:ascii="Palatino" w:hAnsi="Palatino"/>
        </w:rPr>
        <w:t xml:space="preserve">Taken together, our results </w:t>
      </w:r>
      <w:r w:rsidR="00BC42D4">
        <w:rPr>
          <w:rFonts w:ascii="Palatino" w:hAnsi="Palatino"/>
        </w:rPr>
        <w:t xml:space="preserve">demonstrate </w:t>
      </w:r>
      <w:r w:rsidR="00957A10">
        <w:rPr>
          <w:rFonts w:ascii="Palatino" w:hAnsi="Palatino"/>
        </w:rPr>
        <w:t xml:space="preserve">that </w:t>
      </w:r>
      <w:r w:rsidR="00065C6F">
        <w:rPr>
          <w:rFonts w:ascii="Palatino" w:hAnsi="Palatino"/>
        </w:rPr>
        <w:t xml:space="preserve">physiological or behavioral changes </w:t>
      </w:r>
      <w:r w:rsidR="00C405A7">
        <w:rPr>
          <w:rFonts w:ascii="Palatino" w:hAnsi="Palatino"/>
        </w:rPr>
        <w:t>that co-occur as</w:t>
      </w:r>
      <w:r w:rsidR="00065C6F">
        <w:rPr>
          <w:rFonts w:ascii="Palatino" w:hAnsi="Palatino"/>
        </w:rPr>
        <w:t xml:space="preserve"> part of the </w:t>
      </w:r>
      <w:r w:rsidR="00C405A7">
        <w:rPr>
          <w:rFonts w:ascii="Palatino" w:hAnsi="Palatino"/>
        </w:rPr>
        <w:t xml:space="preserve">canonical stress response at a population or species level, </w:t>
      </w:r>
      <w:r w:rsidR="000E0185">
        <w:rPr>
          <w:rFonts w:ascii="Palatino" w:hAnsi="Palatino"/>
        </w:rPr>
        <w:t>do</w:t>
      </w:r>
      <w:r w:rsidR="00C405A7">
        <w:rPr>
          <w:rFonts w:ascii="Palatino" w:hAnsi="Palatino"/>
        </w:rPr>
        <w:t xml:space="preserve"> not </w:t>
      </w:r>
      <w:r w:rsidR="007D120B">
        <w:rPr>
          <w:rFonts w:ascii="Palatino" w:hAnsi="Palatino"/>
        </w:rPr>
        <w:t>necessarily covary at the between- or within-individual level.</w:t>
      </w:r>
      <w:r w:rsidR="00686856">
        <w:rPr>
          <w:rFonts w:ascii="Palatino" w:hAnsi="Palatino"/>
        </w:rPr>
        <w:t xml:space="preserve"> </w:t>
      </w:r>
      <w:r w:rsidR="00BF1743">
        <w:rPr>
          <w:rFonts w:ascii="Palatino" w:hAnsi="Palatino"/>
        </w:rPr>
        <w:t xml:space="preserve">While this presents major challenges </w:t>
      </w:r>
      <w:r w:rsidR="00117B39">
        <w:rPr>
          <w:rFonts w:ascii="Palatino" w:hAnsi="Palatino"/>
        </w:rPr>
        <w:t xml:space="preserve">for linking fitness to variation in the stress response at the individual level </w:t>
      </w:r>
      <w:r w:rsidR="00117B39">
        <w:rPr>
          <w:rFonts w:ascii="Palatino" w:hAnsi="Palatino"/>
        </w:rPr>
        <w:fldChar w:fldCharType="begin"/>
      </w:r>
      <w:r w:rsidR="00117B39">
        <w:rPr>
          <w:rFonts w:ascii="Palatino" w:hAnsi="Palatino"/>
        </w:rPr>
        <w:instrText xml:space="preserve"> ADDIN ZOTERO_ITEM CSL_CITATION {"citationID":"ri38Oc4s","properties":{"formattedCitation":"(Romero and Gormally, 2019)","plainCitation":"(Romero and Gormally, 2019)","noteIndex":0},"citationItems":[{"id":71184,"uris":["http://zotero.org/users/4289944/items/ECF3X2KY"],"uri":["http://zotero.org/users/4289944/items/ECF3X2KY"],"itemData":{"id":71184,"type":"article-journal","abstract":"Abstract.  The vertebrate stress response is considered to be a highly conserved suite of responses that are evolved to help animals survive noxious environment","container-title":"Integrative and Comparative Biology","DOI":"10.1093/icb/icz011","ISSN":"1540-7063","issue":"2","journalAbbreviation":"Integr Comp Biol","language":"en","note":"publisher: Oxford Academic","page":"273-281","source":"academic.oup.com","title":"How Truly Conserved Is the “Well-Conserved” Vertebrate Stress Response?","volume":"59","author":[{"family":"Romero","given":"L. M."},{"family":"Gormally","given":"B. M. G."}],"issued":{"date-parts":[["2019",8,1]]}}}],"schema":"https://github.com/citation-style-language/schema/raw/master/csl-citation.json"} </w:instrText>
      </w:r>
      <w:r w:rsidR="00117B39">
        <w:rPr>
          <w:rFonts w:ascii="Palatino" w:hAnsi="Palatino"/>
        </w:rPr>
        <w:fldChar w:fldCharType="separate"/>
      </w:r>
      <w:r w:rsidR="00117B39">
        <w:rPr>
          <w:rFonts w:ascii="Palatino" w:hAnsi="Palatino"/>
          <w:noProof/>
        </w:rPr>
        <w:t>(Romero and Gormally, 2019)</w:t>
      </w:r>
      <w:r w:rsidR="00117B39">
        <w:rPr>
          <w:rFonts w:ascii="Palatino" w:hAnsi="Palatino"/>
        </w:rPr>
        <w:fldChar w:fldCharType="end"/>
      </w:r>
      <w:r w:rsidR="00117B39">
        <w:rPr>
          <w:rFonts w:ascii="Palatino" w:hAnsi="Palatino"/>
        </w:rPr>
        <w:t xml:space="preserve">, </w:t>
      </w:r>
      <w:r w:rsidR="000E0185">
        <w:rPr>
          <w:rFonts w:ascii="Palatino" w:hAnsi="Palatino"/>
        </w:rPr>
        <w:t xml:space="preserve">it also adds to a growing number of studies calling for a diversification of measures used to assess variation in the vertebrate stress response </w:t>
      </w:r>
      <w:r w:rsidR="000E0185">
        <w:rPr>
          <w:rFonts w:ascii="Palatino" w:hAnsi="Palatino"/>
        </w:rPr>
        <w:fldChar w:fldCharType="begin"/>
      </w:r>
      <w:r w:rsidR="000E0185">
        <w:rPr>
          <w:rFonts w:ascii="Palatino" w:hAnsi="Palatino"/>
        </w:rPr>
        <w:instrText xml:space="preserve"> ADDIN ZOTERO_ITEM CSL_CITATION {"citationID":"0NNiRMXu","properties":{"formattedCitation":"(Gormally et al., 2020)","plainCitation":"(Gormally et al., 2020)","noteIndex":0},"citationItems":[{"id":71563,"uris":["http://zotero.org/users/4289944/items/2QILYQ9C"],"uri":["http://zotero.org/users/4289944/items/2QILYQ9C"],"itemData":{"id":71563,"type":"article-journal","abstract":"Although corticosterone (Cort) has been the predominant metric used to assess acute stress in birds, it does not always accurately reflect how an animal copes with a stressor. Downstream measurements may be more reliable. In the current study, we tested the hypothesis that acute increases in DNA damage could be used to assess stressor exposure. Studies have shown DNA damage increases in response to stress-related hormones in vitro; however, this has not yet been thoroughly applied in wild animals. We exposed house sparrows (Passer domesticus) to a 30- or 120-min restraint stressor and took blood samples at 0, 30, 60, and 120 min to measure Cort, DNA damage, and uric acid. Both treatments increased DNA damage and Cort, and decreased uric acid. It thus appears that DNA damage can reflect acute stressor exposure. To improve the usability of DNA damage as a metric for stress, we also tested the impacts of sample storage on DNA damage. Leaving red blood cells on ice for up to 24 hr, only slightly influenced DNA damage. Freezing blood samples for 1–4 weeks substantially increased DNA damage. These findings emphasize the importance of reducing variation between samples by assaying them together whenever possible. Overall, these results indicate that assessing DNA damage is a valid method of assessing acute stressor exposure that is suitable for both laboratory- and field-based studies; however, additional research is needed on the molecular dynamics of nucleated red blood cells, including whether and how their DNA is repaired.","container-title":"Journal of Experimental Zoology Part A: Ecological and Integrative Physiology","DOI":"https://doi.org/10.1002/jez.2405","ISSN":"2471-5646","issue":"8","language":"en","note":"_eprint: https://onlinelibrary.wiley.com/doi/pdf/10.1002/jez.2405","page":"595-606","source":"Wiley Online Library","title":"Beyond corticosterone: The acute stress response increases DNA damage in house sparrows","title-short":"Beyond corticosterone","volume":"333","author":[{"family":"Gormally","given":"Brenna M. G."},{"family":"Estrada","given":"Rodolfo"},{"family":"McVey","given":"Mitch"},{"family":"Romero","given":"L. Michael"}],"issued":{"date-parts":[["2020"]]}}}],"schema":"https://github.com/citation-style-language/schema/raw/master/csl-citation.json"} </w:instrText>
      </w:r>
      <w:r w:rsidR="000E0185">
        <w:rPr>
          <w:rFonts w:ascii="Palatino" w:hAnsi="Palatino"/>
        </w:rPr>
        <w:fldChar w:fldCharType="separate"/>
      </w:r>
      <w:r w:rsidR="000E0185">
        <w:rPr>
          <w:rFonts w:ascii="Palatino" w:hAnsi="Palatino"/>
          <w:noProof/>
        </w:rPr>
        <w:t>(Gormally et al., 2020)</w:t>
      </w:r>
      <w:r w:rsidR="000E0185">
        <w:rPr>
          <w:rFonts w:ascii="Palatino" w:hAnsi="Palatino"/>
        </w:rPr>
        <w:fldChar w:fldCharType="end"/>
      </w:r>
      <w:r w:rsidR="000E0185">
        <w:rPr>
          <w:rFonts w:ascii="Palatino" w:hAnsi="Palatino"/>
        </w:rPr>
        <w:t xml:space="preserve">. </w:t>
      </w:r>
      <w:r w:rsidR="00127111">
        <w:rPr>
          <w:rFonts w:ascii="Palatino" w:hAnsi="Palatino"/>
        </w:rPr>
        <w:t xml:space="preserve">In particular, we advocate for integrating multiple measures with flexible analytical frameworks that are able to formally consider the hierarchical nature of variation between different components of the stress response system, as has been promoted recently for understanding behavior variation </w:t>
      </w:r>
      <w:r w:rsidR="00127111">
        <w:rPr>
          <w:rFonts w:ascii="Palatino" w:hAnsi="Palatino"/>
        </w:rPr>
        <w:fldChar w:fldCharType="begin"/>
      </w:r>
      <w:r w:rsidR="00127111">
        <w:rPr>
          <w:rFonts w:ascii="Palatino" w:hAnsi="Palatino"/>
        </w:rPr>
        <w:instrText xml:space="preserve"> ADDIN ZOTERO_ITEM CSL_CITATION {"citationID":"cOG4V3QM","properties":{"formattedCitation":"(Allegue et al., 2016; Araya-Ajoy et al., 2015; Westneat et al., 2014)","plainCitation":"(Allegue et al., 2016; Araya-Ajoy et al., 2015; Westneat et al., 2014)","noteIndex":0},"citationItems":[{"id":38694,"uris":["http://zotero.org/users/4289944/items/9SW8Z85T"],"uri":["http://zotero.org/users/4289944/items/9SW8Z85T"],"itemData":{"id":38694,"type":"article-journal","container-title":"Methods in Ecology and Evolution","DOI":"10.1111/2041-210x.12659","ISSN":"2041210X","title":"Statistical Quantification of Individual Differences (SQuID): an educational and statistical tool for understanding multilevel phenotypic data in linear mixed models","author":[{"family":"Allegue","given":"Hassen"},{"family":"Araya-Ajoy","given":"Yimen G."},{"family":"Dingemanse","given":"Niels J."},{"family":"Dochtermann","given":"Ned A."},{"family":"Garamszegi","given":"László Z."},{"family":"Nakagawa","given":"Shinichi"},{"family":"Réale","given":"Denis"},{"family":"Schielzeth","given":"Holger"},{"family":"Westneat","given":"David F."},{"family":"Hadfield","given":"Jarrod"}],"issued":{"date-parts":[["2016"]]}}},{"id":41462,"uris":["http://zotero.org/users/4289944/items/JVLARIW9"],"uri":["http://zotero.org/users/4289944/items/JVLARIW9"],"itemData":{"id":41462,"type":"article-journal","container-title":"Meth. Ecol. Evol.","DOI":"10.1111/2041-210X.12430","ISSN":"2041-210X","page":"1462-1473","title":"An approach to estimate short-term, long-term, and reaction norm repeatability","volume":"6","author":[{"family":"Araya-Ajoy","given":"Yimen G."},{"family":"Mathot","given":"Kimberley J."},{"family":"Dingemanse","given":"Niels J."}],"issued":{"date-parts":[["2015"]]}}},{"id":40087,"uris":["http://zotero.org/users/4289944/items/ZJID4W35"],"uri":["http://zotero.org/users/4289944/items/ZJID4W35"],"itemData":{"id":40087,"type":"article-journal","abstract":"Phenotypes vary hierarchically among taxa and populations, among genotypes within populations, among individuals within genotypes, and also within individuals for repeatedly expressed, labile phenotypic traits. This hierarchy produces some fundamental challenges to clearly defining biological phenomena and constructing a consistent explanatory framework. We use a heuristic statistical model to explore two consequences of this hierarchy. First, although the variation existing among individuals within populations has long been of interest to evolutionary biologists, within-individual variation has been much less emphasized. Within-individual variance occurs when labile phenotypes (behaviour, physiology, and sometimes morphology) exhibit phenotypic plasticity or deviate from a norm-of-reaction within the same individual. A statistical partitioning of phenotypic variance leads us to explore an array of ideas about residual within-individual variation. We use this approach to draw attention to additional processes that may influence within-individual phenotypic variance, including interactions among environmental factors, ecological effects on the fitness consequences of plasticity, and various types of adaptive variance. Second, our framework for investigating variation in phenotypic variance reveals that interactions between levels of the hierarchy form the preconditions for the evolution of all types of plasticity, and we extend this idea to the residual level within individuals, where both adaptive plasticity in residuals and canalization-like processes (stability) can evolve. With the statistical tools now available to examine heterogeneous residual variance, an array of novel questions linking phenotype to environment can be usefully addressed.","container-title":"Biol Rev Camb Philos Soc","DOI":"10.1111/brv.12131","ISSN":"1469-185X (Electronic) 0006-3231 (Linking)","title":"The biology hidden inside residual within-individual phenotypic variation","author":[{"family":"Westneat","given":"D. F."},{"family":"Wright","given":"J."},{"family":"Dingemanse","given":"N. J."}],"issued":{"date-parts":[["2014",7,30]]}}}],"schema":"https://github.com/citation-style-language/schema/raw/master/csl-citation.json"} </w:instrText>
      </w:r>
      <w:r w:rsidR="00127111">
        <w:rPr>
          <w:rFonts w:ascii="Palatino" w:hAnsi="Palatino"/>
        </w:rPr>
        <w:fldChar w:fldCharType="separate"/>
      </w:r>
      <w:r w:rsidR="00127111">
        <w:rPr>
          <w:rFonts w:ascii="Palatino" w:hAnsi="Palatino"/>
          <w:noProof/>
        </w:rPr>
        <w:t>(Allegue et al., 2016; Araya-Ajoy et al., 2015; Westneat et al., 2014)</w:t>
      </w:r>
      <w:r w:rsidR="00127111">
        <w:rPr>
          <w:rFonts w:ascii="Palatino" w:hAnsi="Palatino"/>
        </w:rPr>
        <w:fldChar w:fldCharType="end"/>
      </w:r>
      <w:r w:rsidR="00127111">
        <w:rPr>
          <w:rFonts w:ascii="Palatino" w:hAnsi="Palatino"/>
        </w:rPr>
        <w:t>.</w:t>
      </w:r>
      <w:r w:rsidR="00F87616">
        <w:rPr>
          <w:rFonts w:ascii="Palatino" w:hAnsi="Palatino"/>
        </w:rPr>
        <w:t xml:space="preserve"> </w:t>
      </w:r>
      <w:r w:rsidR="00127111">
        <w:rPr>
          <w:rFonts w:ascii="Palatino" w:hAnsi="Palatino"/>
        </w:rPr>
        <w:t>Moving forward, c</w:t>
      </w:r>
      <w:r w:rsidR="00F75182">
        <w:rPr>
          <w:rFonts w:ascii="Palatino" w:hAnsi="Palatino"/>
        </w:rPr>
        <w:t xml:space="preserve">areful and clear thinking </w:t>
      </w:r>
      <w:r w:rsidR="00A76FEE">
        <w:rPr>
          <w:rFonts w:ascii="Palatino" w:hAnsi="Palatino"/>
        </w:rPr>
        <w:t>will be</w:t>
      </w:r>
      <w:r w:rsidR="00F75182">
        <w:rPr>
          <w:rFonts w:ascii="Palatino" w:hAnsi="Palatino"/>
        </w:rPr>
        <w:t xml:space="preserve"> needed to ensure that </w:t>
      </w:r>
      <w:r w:rsidR="00D05647">
        <w:rPr>
          <w:rFonts w:ascii="Palatino" w:hAnsi="Palatino"/>
        </w:rPr>
        <w:t xml:space="preserve">studies </w:t>
      </w:r>
      <w:r w:rsidR="00B14FB6">
        <w:rPr>
          <w:rFonts w:ascii="Palatino" w:hAnsi="Palatino"/>
        </w:rPr>
        <w:t>intending</w:t>
      </w:r>
      <w:r w:rsidR="00D05647">
        <w:rPr>
          <w:rFonts w:ascii="Palatino" w:hAnsi="Palatino"/>
        </w:rPr>
        <w:t xml:space="preserve"> to answer a question</w:t>
      </w:r>
      <w:r w:rsidR="00A76FEE">
        <w:rPr>
          <w:rFonts w:ascii="Palatino" w:hAnsi="Palatino"/>
        </w:rPr>
        <w:t xml:space="preserve"> </w:t>
      </w:r>
      <w:r w:rsidR="00D05647">
        <w:rPr>
          <w:rFonts w:ascii="Palatino" w:hAnsi="Palatino"/>
        </w:rPr>
        <w:t xml:space="preserve">at one level </w:t>
      </w:r>
      <w:r w:rsidR="00A76FEE">
        <w:rPr>
          <w:rFonts w:ascii="Palatino" w:hAnsi="Palatino"/>
        </w:rPr>
        <w:t xml:space="preserve">(e.g., between-individuals) </w:t>
      </w:r>
      <w:r w:rsidR="009567AA">
        <w:rPr>
          <w:rFonts w:ascii="Palatino" w:hAnsi="Palatino"/>
        </w:rPr>
        <w:t xml:space="preserve">actually have </w:t>
      </w:r>
      <w:r w:rsidR="00B14FB6">
        <w:rPr>
          <w:rFonts w:ascii="Palatino" w:hAnsi="Palatino"/>
        </w:rPr>
        <w:t>a study design and sampling regime that will work</w:t>
      </w:r>
      <w:r w:rsidR="00801737">
        <w:rPr>
          <w:rFonts w:ascii="Palatino" w:hAnsi="Palatino"/>
        </w:rPr>
        <w:t xml:space="preserve"> at that level</w:t>
      </w:r>
      <w:r w:rsidR="00884DF7">
        <w:rPr>
          <w:rFonts w:ascii="Palatino" w:hAnsi="Palatino"/>
        </w:rPr>
        <w:t xml:space="preserve"> and to be ensure that implicit assumptions are tested </w:t>
      </w:r>
      <w:r w:rsidR="00884DF7">
        <w:rPr>
          <w:rFonts w:ascii="Palatino" w:hAnsi="Palatino"/>
        </w:rPr>
        <w:lastRenderedPageBreak/>
        <w:t>empirically</w:t>
      </w:r>
      <w:r w:rsidR="00B14FB6">
        <w:rPr>
          <w:rFonts w:ascii="Palatino" w:hAnsi="Palatino"/>
        </w:rPr>
        <w:t xml:space="preserve">. </w:t>
      </w:r>
      <w:r w:rsidR="00AE36DE">
        <w:rPr>
          <w:rFonts w:ascii="Palatino" w:hAnsi="Palatino"/>
        </w:rPr>
        <w:t xml:space="preserve">A greater embrace of </w:t>
      </w:r>
      <w:r w:rsidR="00F62A53">
        <w:rPr>
          <w:rFonts w:ascii="Palatino" w:hAnsi="Palatino"/>
        </w:rPr>
        <w:t xml:space="preserve">simulation and theory coupled with advances in </w:t>
      </w:r>
      <w:r w:rsidR="00A60D57">
        <w:rPr>
          <w:rFonts w:ascii="Palatino" w:hAnsi="Palatino"/>
        </w:rPr>
        <w:t>bio</w:t>
      </w:r>
      <w:r w:rsidR="00A04794">
        <w:rPr>
          <w:rFonts w:ascii="Palatino" w:hAnsi="Palatino"/>
        </w:rPr>
        <w:t>-</w:t>
      </w:r>
      <w:r w:rsidR="00A60D57">
        <w:rPr>
          <w:rFonts w:ascii="Palatino" w:hAnsi="Palatino"/>
        </w:rPr>
        <w:t>logging and a rethinking of the ‘standard’ stress restraint protocol may be necessary to</w:t>
      </w:r>
      <w:r w:rsidR="00AA0ABC">
        <w:rPr>
          <w:rFonts w:ascii="Palatino" w:hAnsi="Palatino"/>
        </w:rPr>
        <w:t xml:space="preserve"> </w:t>
      </w:r>
      <w:r w:rsidR="00C17708">
        <w:rPr>
          <w:rFonts w:ascii="Palatino" w:hAnsi="Palatino"/>
        </w:rPr>
        <w:t>satisfactorily</w:t>
      </w:r>
      <w:r w:rsidR="00A60D57">
        <w:rPr>
          <w:rFonts w:ascii="Palatino" w:hAnsi="Palatino"/>
        </w:rPr>
        <w:t xml:space="preserve"> address </w:t>
      </w:r>
      <w:r w:rsidR="004776D6">
        <w:rPr>
          <w:rFonts w:ascii="Palatino" w:hAnsi="Palatino"/>
        </w:rPr>
        <w:t>questions</w:t>
      </w:r>
      <w:r w:rsidR="00A60D57">
        <w:rPr>
          <w:rFonts w:ascii="Palatino" w:hAnsi="Palatino"/>
        </w:rPr>
        <w:t xml:space="preserve"> at the logistically challenging within- and between-individual level.</w:t>
      </w:r>
      <w:r w:rsidR="00F562D7">
        <w:rPr>
          <w:rFonts w:ascii="Palatino" w:hAnsi="Palatino"/>
        </w:rPr>
        <w:t xml:space="preserve"> </w:t>
      </w:r>
    </w:p>
    <w:p w14:paraId="2450D439" w14:textId="77777777" w:rsidR="005A0ACB" w:rsidRDefault="005A0ACB" w:rsidP="003C4490">
      <w:pPr>
        <w:rPr>
          <w:rFonts w:ascii="Palatino" w:hAnsi="Palatino"/>
          <w:b/>
          <w:bCs/>
        </w:rPr>
      </w:pPr>
    </w:p>
    <w:p w14:paraId="15E0C992" w14:textId="69D8FC77" w:rsidR="005A2FA5" w:rsidRDefault="005A2FA5" w:rsidP="003C4490">
      <w:pPr>
        <w:rPr>
          <w:rFonts w:ascii="Palatino" w:hAnsi="Palatino"/>
          <w:b/>
          <w:bCs/>
        </w:rPr>
      </w:pPr>
      <w:r>
        <w:rPr>
          <w:rFonts w:ascii="Palatino" w:hAnsi="Palatino"/>
          <w:b/>
          <w:bCs/>
        </w:rPr>
        <w:t>ACKNOWLEDGEMENTS</w:t>
      </w:r>
    </w:p>
    <w:p w14:paraId="445A5598" w14:textId="016C9706" w:rsidR="00E701DB" w:rsidRDefault="00E701DB" w:rsidP="003C4490">
      <w:pPr>
        <w:rPr>
          <w:rFonts w:ascii="Palatino" w:hAnsi="Palatino"/>
          <w:b/>
          <w:bCs/>
        </w:rPr>
      </w:pPr>
    </w:p>
    <w:p w14:paraId="3DEA618D" w14:textId="1AA6346D" w:rsidR="00E701DB" w:rsidRPr="006563C2" w:rsidRDefault="0078325D" w:rsidP="003C4490">
      <w:pPr>
        <w:rPr>
          <w:rFonts w:ascii="Palatino" w:hAnsi="Palatino"/>
          <w:color w:val="FF0000"/>
        </w:rPr>
      </w:pPr>
      <w:r>
        <w:rPr>
          <w:rFonts w:ascii="Palatino" w:hAnsi="Palatino"/>
        </w:rPr>
        <w:t xml:space="preserve">We would like to thank </w:t>
      </w:r>
      <w:r w:rsidR="003C477D">
        <w:rPr>
          <w:rFonts w:ascii="Palatino" w:hAnsi="Palatino"/>
        </w:rPr>
        <w:t xml:space="preserve">many students and collaborators who helped with field season data collection and logistics over the years and locations described here. </w:t>
      </w:r>
      <w:r w:rsidR="00DF1076">
        <w:rPr>
          <w:rFonts w:ascii="Palatino" w:hAnsi="Palatino"/>
        </w:rPr>
        <w:t xml:space="preserve">We also thank members of the </w:t>
      </w:r>
      <w:proofErr w:type="spellStart"/>
      <w:r w:rsidR="00DF1076">
        <w:rPr>
          <w:rFonts w:ascii="Palatino" w:hAnsi="Palatino"/>
        </w:rPr>
        <w:t>Vitousek</w:t>
      </w:r>
      <w:proofErr w:type="spellEnd"/>
      <w:r w:rsidR="00DF1076">
        <w:rPr>
          <w:rFonts w:ascii="Palatino" w:hAnsi="Palatino"/>
        </w:rPr>
        <w:t xml:space="preserve"> Lab group for feedback and discussion of this project.</w:t>
      </w:r>
      <w:r w:rsidR="006563C2">
        <w:rPr>
          <w:rFonts w:ascii="Palatino" w:hAnsi="Palatino"/>
        </w:rPr>
        <w:t xml:space="preserve"> </w:t>
      </w:r>
      <w:r w:rsidR="006563C2">
        <w:rPr>
          <w:rFonts w:ascii="Palatino" w:hAnsi="Palatino"/>
          <w:color w:val="FF0000"/>
        </w:rPr>
        <w:t>Do we want to list all the field crews for each of these years? It’s a lot of people!!</w:t>
      </w:r>
    </w:p>
    <w:p w14:paraId="771143E2" w14:textId="6C661D1A" w:rsidR="005A2FA5" w:rsidRDefault="005A2FA5" w:rsidP="003C4490">
      <w:pPr>
        <w:rPr>
          <w:rFonts w:ascii="Palatino" w:hAnsi="Palatino"/>
          <w:b/>
          <w:bCs/>
        </w:rPr>
      </w:pPr>
    </w:p>
    <w:p w14:paraId="24774CC8" w14:textId="275F012E" w:rsidR="005A2FA5" w:rsidRDefault="005A2FA5" w:rsidP="003C4490">
      <w:pPr>
        <w:rPr>
          <w:rFonts w:ascii="Palatino" w:hAnsi="Palatino"/>
          <w:b/>
          <w:bCs/>
        </w:rPr>
      </w:pPr>
      <w:r>
        <w:rPr>
          <w:rFonts w:ascii="Palatino" w:hAnsi="Palatino"/>
          <w:b/>
          <w:bCs/>
        </w:rPr>
        <w:t>COMPETING INTERESTS</w:t>
      </w:r>
    </w:p>
    <w:p w14:paraId="02BD1975" w14:textId="5925B2A5" w:rsidR="005A2FA5" w:rsidRDefault="005A2FA5" w:rsidP="003C4490">
      <w:pPr>
        <w:rPr>
          <w:rFonts w:ascii="Palatino" w:hAnsi="Palatino"/>
          <w:b/>
          <w:bCs/>
        </w:rPr>
      </w:pPr>
    </w:p>
    <w:p w14:paraId="16433EAF" w14:textId="0A6808CE" w:rsidR="005A2FA5" w:rsidRDefault="005A2FA5" w:rsidP="003C4490">
      <w:pPr>
        <w:rPr>
          <w:rFonts w:ascii="Palatino" w:hAnsi="Palatino"/>
        </w:rPr>
      </w:pPr>
      <w:r>
        <w:rPr>
          <w:rFonts w:ascii="Palatino" w:hAnsi="Palatino"/>
        </w:rPr>
        <w:t>The authors declare no competing or financial interests.</w:t>
      </w:r>
    </w:p>
    <w:p w14:paraId="54267477" w14:textId="3A1035F8" w:rsidR="009370ED" w:rsidRDefault="009370ED" w:rsidP="003C4490">
      <w:pPr>
        <w:rPr>
          <w:rFonts w:ascii="Palatino" w:hAnsi="Palatino"/>
        </w:rPr>
      </w:pPr>
    </w:p>
    <w:p w14:paraId="1AF32CA9" w14:textId="722EFDC7" w:rsidR="009370ED" w:rsidRDefault="009370ED" w:rsidP="003C4490">
      <w:pPr>
        <w:rPr>
          <w:rFonts w:ascii="Palatino" w:hAnsi="Palatino"/>
          <w:b/>
          <w:bCs/>
        </w:rPr>
      </w:pPr>
      <w:r>
        <w:rPr>
          <w:rFonts w:ascii="Palatino" w:hAnsi="Palatino"/>
          <w:b/>
          <w:bCs/>
        </w:rPr>
        <w:t>ETHICAL NOTE</w:t>
      </w:r>
    </w:p>
    <w:p w14:paraId="0FCA9E20" w14:textId="678FB50F" w:rsidR="009370ED" w:rsidRDefault="009370ED" w:rsidP="003C4490">
      <w:pPr>
        <w:rPr>
          <w:rFonts w:ascii="Palatino" w:hAnsi="Palatino"/>
          <w:b/>
          <w:bCs/>
        </w:rPr>
      </w:pPr>
    </w:p>
    <w:p w14:paraId="0F2200A8" w14:textId="618E28E3" w:rsidR="009370ED" w:rsidRPr="00F40EBC" w:rsidRDefault="009370ED" w:rsidP="003C4490">
      <w:pPr>
        <w:rPr>
          <w:rFonts w:ascii="Palatino" w:hAnsi="Palatino"/>
          <w:color w:val="FF0000"/>
        </w:rPr>
      </w:pPr>
      <w:r>
        <w:rPr>
          <w:rFonts w:ascii="Palatino" w:hAnsi="Palatino"/>
        </w:rPr>
        <w:t xml:space="preserve">All work described here was approved by the Cornell University Institutional Animal Care &amp; Use Board (IACUC protocol numbers </w:t>
      </w:r>
      <w:r w:rsidR="00A36CC0" w:rsidRPr="004B2842">
        <w:rPr>
          <w:rFonts w:ascii="Palatino" w:hAnsi="Palatino"/>
          <w:highlight w:val="yellow"/>
        </w:rPr>
        <w:t>xxx &amp; xxx</w:t>
      </w:r>
      <w:r w:rsidR="00A36CC0">
        <w:rPr>
          <w:rFonts w:ascii="Palatino" w:hAnsi="Palatino"/>
        </w:rPr>
        <w:t xml:space="preserve">). </w:t>
      </w:r>
      <w:r w:rsidR="00BC53D5">
        <w:rPr>
          <w:rFonts w:ascii="Palatino" w:hAnsi="Palatino"/>
        </w:rPr>
        <w:t>Capture and sampling of wild birds was approved by appropriate federal and state agencies (</w:t>
      </w:r>
      <w:r w:rsidR="00BC53D5" w:rsidRPr="00F40EBC">
        <w:rPr>
          <w:rFonts w:ascii="Palatino" w:hAnsi="Palatino"/>
          <w:highlight w:val="yellow"/>
        </w:rPr>
        <w:t>federal permit # xxx, AK permit # xx, NY permit # xx, TN permit # xx, WY permit #</w:t>
      </w:r>
      <w:r w:rsidR="00BC53D5">
        <w:rPr>
          <w:rFonts w:ascii="Palatino" w:hAnsi="Palatino"/>
        </w:rPr>
        <w:t xml:space="preserve">). </w:t>
      </w:r>
      <w:r w:rsidR="00F40EBC">
        <w:rPr>
          <w:rFonts w:ascii="Palatino" w:hAnsi="Palatino"/>
          <w:color w:val="FF0000"/>
        </w:rPr>
        <w:t xml:space="preserve">Maren, can you also fill this in. Not sure if we also want to list who each permit was to. I checked in the Sci Reports </w:t>
      </w:r>
      <w:proofErr w:type="gramStart"/>
      <w:r w:rsidR="00F40EBC">
        <w:rPr>
          <w:rFonts w:ascii="Palatino" w:hAnsi="Palatino"/>
          <w:color w:val="FF0000"/>
        </w:rPr>
        <w:t>paper</w:t>
      </w:r>
      <w:proofErr w:type="gramEnd"/>
      <w:r w:rsidR="00F40EBC">
        <w:rPr>
          <w:rFonts w:ascii="Palatino" w:hAnsi="Palatino"/>
          <w:color w:val="FF0000"/>
        </w:rPr>
        <w:t xml:space="preserve"> but all the permits aren’t listed.</w:t>
      </w:r>
    </w:p>
    <w:p w14:paraId="20382879" w14:textId="22DEB961" w:rsidR="00E250E2" w:rsidRDefault="00E250E2" w:rsidP="003C4490">
      <w:pPr>
        <w:rPr>
          <w:rFonts w:ascii="Palatino" w:hAnsi="Palatino"/>
        </w:rPr>
      </w:pPr>
    </w:p>
    <w:p w14:paraId="557A70F7" w14:textId="3DC5B0AD" w:rsidR="00E250E2" w:rsidRDefault="00E250E2" w:rsidP="003C4490">
      <w:pPr>
        <w:rPr>
          <w:rFonts w:ascii="Palatino" w:hAnsi="Palatino"/>
          <w:b/>
          <w:bCs/>
        </w:rPr>
      </w:pPr>
      <w:r>
        <w:rPr>
          <w:rFonts w:ascii="Palatino" w:hAnsi="Palatino"/>
          <w:b/>
          <w:bCs/>
        </w:rPr>
        <w:t>AUTHOR CONTRIBUTIONS</w:t>
      </w:r>
    </w:p>
    <w:p w14:paraId="6417A2D4" w14:textId="04BF500A" w:rsidR="00E250E2" w:rsidRDefault="00E250E2" w:rsidP="003C4490">
      <w:pPr>
        <w:rPr>
          <w:rFonts w:ascii="Palatino" w:hAnsi="Palatino"/>
          <w:b/>
          <w:bCs/>
        </w:rPr>
      </w:pPr>
    </w:p>
    <w:p w14:paraId="3A6E474E" w14:textId="7A4F6A42" w:rsidR="00E250E2" w:rsidRPr="00DC648C" w:rsidRDefault="00DC648C" w:rsidP="003C4490">
      <w:pPr>
        <w:rPr>
          <w:rFonts w:ascii="Palatino" w:hAnsi="Palatino"/>
        </w:rPr>
      </w:pPr>
      <w:r>
        <w:rPr>
          <w:rFonts w:ascii="Palatino" w:hAnsi="Palatino"/>
        </w:rPr>
        <w:t>All authors contributed to field data collection</w:t>
      </w:r>
      <w:r w:rsidR="009E7DD9">
        <w:rPr>
          <w:rFonts w:ascii="Palatino" w:hAnsi="Palatino"/>
        </w:rPr>
        <w:t xml:space="preserve"> and study conceptualization</w:t>
      </w:r>
      <w:r>
        <w:rPr>
          <w:rFonts w:ascii="Palatino" w:hAnsi="Palatino"/>
        </w:rPr>
        <w:t xml:space="preserve">. </w:t>
      </w:r>
      <w:r w:rsidR="00AB3FE4">
        <w:rPr>
          <w:rFonts w:ascii="Palatino" w:hAnsi="Palatino"/>
        </w:rPr>
        <w:t xml:space="preserve">CCT </w:t>
      </w:r>
      <w:r w:rsidR="004A2427">
        <w:rPr>
          <w:rFonts w:ascii="Palatino" w:hAnsi="Palatino"/>
        </w:rPr>
        <w:t>and</w:t>
      </w:r>
      <w:r w:rsidR="00AB3FE4">
        <w:rPr>
          <w:rFonts w:ascii="Palatino" w:hAnsi="Palatino"/>
        </w:rPr>
        <w:t xml:space="preserve"> CZ performed </w:t>
      </w:r>
      <w:r w:rsidR="00447CFB">
        <w:rPr>
          <w:rFonts w:ascii="Palatino" w:hAnsi="Palatino"/>
        </w:rPr>
        <w:t>the</w:t>
      </w:r>
      <w:r w:rsidR="00AB3FE4">
        <w:rPr>
          <w:rFonts w:ascii="Palatino" w:hAnsi="Palatino"/>
        </w:rPr>
        <w:t xml:space="preserve"> lab work for corticosterone measurement. </w:t>
      </w:r>
      <w:r>
        <w:rPr>
          <w:rFonts w:ascii="Palatino" w:hAnsi="Palatino"/>
        </w:rPr>
        <w:t>CCT analyzed the data and wrote the first draft of the manuscript. All authors contributed to revisions of the final manuscript.</w:t>
      </w:r>
    </w:p>
    <w:p w14:paraId="51D7AAA8" w14:textId="59BACF76" w:rsidR="005A2FA5" w:rsidRDefault="005A2FA5" w:rsidP="003C4490">
      <w:pPr>
        <w:rPr>
          <w:rFonts w:ascii="Palatino" w:hAnsi="Palatino"/>
        </w:rPr>
      </w:pPr>
    </w:p>
    <w:p w14:paraId="6EB5D94D" w14:textId="129B7872" w:rsidR="005A2FA5" w:rsidRDefault="00E250E2" w:rsidP="003C4490">
      <w:pPr>
        <w:rPr>
          <w:rFonts w:ascii="Palatino" w:hAnsi="Palatino"/>
          <w:b/>
          <w:bCs/>
        </w:rPr>
      </w:pPr>
      <w:r>
        <w:rPr>
          <w:rFonts w:ascii="Palatino" w:hAnsi="Palatino"/>
          <w:b/>
          <w:bCs/>
        </w:rPr>
        <w:t>FUNDING</w:t>
      </w:r>
    </w:p>
    <w:p w14:paraId="71687172" w14:textId="61365DCD" w:rsidR="00E250E2" w:rsidRDefault="00E250E2" w:rsidP="003C4490">
      <w:pPr>
        <w:rPr>
          <w:rFonts w:ascii="Palatino" w:hAnsi="Palatino"/>
          <w:b/>
          <w:bCs/>
        </w:rPr>
      </w:pPr>
    </w:p>
    <w:p w14:paraId="7DB95CBB" w14:textId="22201195" w:rsidR="00E250E2" w:rsidRPr="00453E55" w:rsidRDefault="00E250E2" w:rsidP="003C4490">
      <w:pPr>
        <w:rPr>
          <w:rFonts w:ascii="Palatino" w:hAnsi="Palatino"/>
          <w:color w:val="FF0000"/>
        </w:rPr>
      </w:pPr>
      <w:r>
        <w:rPr>
          <w:rFonts w:ascii="Palatino" w:hAnsi="Palatino"/>
        </w:rPr>
        <w:t xml:space="preserve">The work was funded by </w:t>
      </w:r>
      <w:r w:rsidRPr="00E250E2">
        <w:rPr>
          <w:rFonts w:ascii="Palatino" w:hAnsi="Palatino"/>
          <w:highlight w:val="yellow"/>
        </w:rPr>
        <w:t>xxx</w:t>
      </w:r>
      <w:r w:rsidR="00453E55">
        <w:rPr>
          <w:rFonts w:ascii="Palatino" w:hAnsi="Palatino"/>
        </w:rPr>
        <w:t xml:space="preserve"> </w:t>
      </w:r>
      <w:r w:rsidR="00453E55">
        <w:rPr>
          <w:rFonts w:ascii="Palatino" w:hAnsi="Palatino"/>
          <w:color w:val="FF0000"/>
        </w:rPr>
        <w:t>[MAREN: can you fill this in?]</w:t>
      </w:r>
    </w:p>
    <w:p w14:paraId="7B42AA84" w14:textId="25DE90CD" w:rsidR="0088033F" w:rsidRDefault="0088033F" w:rsidP="003C4490">
      <w:pPr>
        <w:rPr>
          <w:rFonts w:ascii="Palatino" w:hAnsi="Palatino"/>
        </w:rPr>
      </w:pPr>
    </w:p>
    <w:p w14:paraId="6665CFF4" w14:textId="10E67F7D" w:rsidR="0088033F" w:rsidRDefault="0088033F" w:rsidP="003C4490">
      <w:pPr>
        <w:rPr>
          <w:rFonts w:ascii="Palatino" w:hAnsi="Palatino"/>
          <w:b/>
          <w:bCs/>
        </w:rPr>
      </w:pPr>
      <w:r>
        <w:rPr>
          <w:rFonts w:ascii="Palatino" w:hAnsi="Palatino"/>
          <w:b/>
          <w:bCs/>
        </w:rPr>
        <w:t>REFERENCES</w:t>
      </w:r>
    </w:p>
    <w:p w14:paraId="75B58811" w14:textId="5031F414" w:rsidR="0088033F" w:rsidRDefault="0088033F" w:rsidP="003C4490">
      <w:pPr>
        <w:rPr>
          <w:rFonts w:ascii="Palatino" w:hAnsi="Palatino"/>
          <w:b/>
          <w:bCs/>
        </w:rPr>
      </w:pPr>
    </w:p>
    <w:p w14:paraId="551A17A7" w14:textId="77777777" w:rsidR="00127111" w:rsidRPr="00127111" w:rsidRDefault="00540233" w:rsidP="00127111">
      <w:pPr>
        <w:pStyle w:val="Bibliography"/>
        <w:rPr>
          <w:rFonts w:ascii="Calibri"/>
        </w:rPr>
      </w:pPr>
      <w:r>
        <w:rPr>
          <w:rFonts w:ascii="Palatino" w:hAnsi="Palatino"/>
        </w:rPr>
        <w:fldChar w:fldCharType="begin"/>
      </w:r>
      <w:r w:rsidR="002512B4">
        <w:rPr>
          <w:rFonts w:ascii="Palatino" w:hAnsi="Palatino"/>
        </w:rPr>
        <w:instrText xml:space="preserve"> ADDIN ZOTERO_BIBL {"uncited":[],"omitted":[],"custom":[]} CSL_BIBLIOGRAPHY </w:instrText>
      </w:r>
      <w:r>
        <w:rPr>
          <w:rFonts w:ascii="Palatino" w:hAnsi="Palatino"/>
        </w:rPr>
        <w:fldChar w:fldCharType="separate"/>
      </w:r>
      <w:r w:rsidR="00127111" w:rsidRPr="00127111">
        <w:rPr>
          <w:rFonts w:ascii="Calibri"/>
          <w:b/>
          <w:bCs/>
        </w:rPr>
        <w:t>Agrawal, A. A.</w:t>
      </w:r>
      <w:r w:rsidR="00127111" w:rsidRPr="00127111">
        <w:rPr>
          <w:rFonts w:ascii="Calibri"/>
        </w:rPr>
        <w:t xml:space="preserve"> (2020). A scale‐dependent framework for trade‐offs, syndromes, and specialization in organismal biology. </w:t>
      </w:r>
      <w:r w:rsidR="00127111" w:rsidRPr="00127111">
        <w:rPr>
          <w:rFonts w:ascii="Calibri"/>
          <w:i/>
          <w:iCs/>
        </w:rPr>
        <w:t>Ecology</w:t>
      </w:r>
      <w:r w:rsidR="00127111" w:rsidRPr="00127111">
        <w:rPr>
          <w:rFonts w:ascii="Calibri"/>
        </w:rPr>
        <w:t xml:space="preserve"> </w:t>
      </w:r>
      <w:proofErr w:type="gramStart"/>
      <w:r w:rsidR="00127111" w:rsidRPr="00127111">
        <w:rPr>
          <w:rFonts w:ascii="Calibri"/>
          <w:b/>
          <w:bCs/>
        </w:rPr>
        <w:t>101</w:t>
      </w:r>
      <w:r w:rsidR="00127111" w:rsidRPr="00127111">
        <w:rPr>
          <w:rFonts w:ascii="Calibri"/>
        </w:rPr>
        <w:t>,.</w:t>
      </w:r>
      <w:proofErr w:type="gramEnd"/>
    </w:p>
    <w:p w14:paraId="650A3FED" w14:textId="77777777" w:rsidR="00127111" w:rsidRPr="00127111" w:rsidRDefault="00127111" w:rsidP="00127111">
      <w:pPr>
        <w:pStyle w:val="Bibliography"/>
        <w:rPr>
          <w:rFonts w:ascii="Calibri"/>
        </w:rPr>
      </w:pPr>
      <w:proofErr w:type="spellStart"/>
      <w:r w:rsidRPr="00127111">
        <w:rPr>
          <w:rFonts w:ascii="Calibri"/>
          <w:b/>
          <w:bCs/>
        </w:rPr>
        <w:t>Allegue</w:t>
      </w:r>
      <w:proofErr w:type="spellEnd"/>
      <w:r w:rsidRPr="00127111">
        <w:rPr>
          <w:rFonts w:ascii="Calibri"/>
          <w:b/>
          <w:bCs/>
        </w:rPr>
        <w:t>, H., Araya-</w:t>
      </w:r>
      <w:proofErr w:type="spellStart"/>
      <w:r w:rsidRPr="00127111">
        <w:rPr>
          <w:rFonts w:ascii="Calibri"/>
          <w:b/>
          <w:bCs/>
        </w:rPr>
        <w:t>Ajoy</w:t>
      </w:r>
      <w:proofErr w:type="spellEnd"/>
      <w:r w:rsidRPr="00127111">
        <w:rPr>
          <w:rFonts w:ascii="Calibri"/>
          <w:b/>
          <w:bCs/>
        </w:rPr>
        <w:t xml:space="preserve">, Y. G., Dingemanse, N. J., </w:t>
      </w:r>
      <w:proofErr w:type="spellStart"/>
      <w:r w:rsidRPr="00127111">
        <w:rPr>
          <w:rFonts w:ascii="Calibri"/>
          <w:b/>
          <w:bCs/>
        </w:rPr>
        <w:t>Dochtermann</w:t>
      </w:r>
      <w:proofErr w:type="spellEnd"/>
      <w:r w:rsidRPr="00127111">
        <w:rPr>
          <w:rFonts w:ascii="Calibri"/>
          <w:b/>
          <w:bCs/>
        </w:rPr>
        <w:t xml:space="preserve">, N. A., </w:t>
      </w:r>
      <w:proofErr w:type="spellStart"/>
      <w:r w:rsidRPr="00127111">
        <w:rPr>
          <w:rFonts w:ascii="Calibri"/>
          <w:b/>
          <w:bCs/>
        </w:rPr>
        <w:t>Garamszegi</w:t>
      </w:r>
      <w:proofErr w:type="spellEnd"/>
      <w:r w:rsidRPr="00127111">
        <w:rPr>
          <w:rFonts w:ascii="Calibri"/>
          <w:b/>
          <w:bCs/>
        </w:rPr>
        <w:t xml:space="preserve">, L. Z., Nakagawa, S., </w:t>
      </w:r>
      <w:proofErr w:type="spellStart"/>
      <w:r w:rsidRPr="00127111">
        <w:rPr>
          <w:rFonts w:ascii="Calibri"/>
          <w:b/>
          <w:bCs/>
        </w:rPr>
        <w:t>Réale</w:t>
      </w:r>
      <w:proofErr w:type="spellEnd"/>
      <w:r w:rsidRPr="00127111">
        <w:rPr>
          <w:rFonts w:ascii="Calibri"/>
          <w:b/>
          <w:bCs/>
        </w:rPr>
        <w:t xml:space="preserve">, D., </w:t>
      </w:r>
      <w:proofErr w:type="spellStart"/>
      <w:r w:rsidRPr="00127111">
        <w:rPr>
          <w:rFonts w:ascii="Calibri"/>
          <w:b/>
          <w:bCs/>
        </w:rPr>
        <w:t>Schielzeth</w:t>
      </w:r>
      <w:proofErr w:type="spellEnd"/>
      <w:r w:rsidRPr="00127111">
        <w:rPr>
          <w:rFonts w:ascii="Calibri"/>
          <w:b/>
          <w:bCs/>
        </w:rPr>
        <w:t xml:space="preserve">, H., </w:t>
      </w:r>
      <w:proofErr w:type="spellStart"/>
      <w:r w:rsidRPr="00127111">
        <w:rPr>
          <w:rFonts w:ascii="Calibri"/>
          <w:b/>
          <w:bCs/>
        </w:rPr>
        <w:t>Westneat</w:t>
      </w:r>
      <w:proofErr w:type="spellEnd"/>
      <w:r w:rsidRPr="00127111">
        <w:rPr>
          <w:rFonts w:ascii="Calibri"/>
          <w:b/>
          <w:bCs/>
        </w:rPr>
        <w:t>, D. F. and Hadfield, J.</w:t>
      </w:r>
      <w:r w:rsidRPr="00127111">
        <w:rPr>
          <w:rFonts w:ascii="Calibri"/>
        </w:rPr>
        <w:t xml:space="preserve"> (2016). Statistical Quantification of Individual Differences (</w:t>
      </w:r>
      <w:proofErr w:type="spellStart"/>
      <w:r w:rsidRPr="00127111">
        <w:rPr>
          <w:rFonts w:ascii="Calibri"/>
        </w:rPr>
        <w:t>SQuID</w:t>
      </w:r>
      <w:proofErr w:type="spellEnd"/>
      <w:r w:rsidRPr="00127111">
        <w:rPr>
          <w:rFonts w:ascii="Calibri"/>
        </w:rPr>
        <w:t xml:space="preserve">): an educational and statistical tool for understanding multilevel phenotypic data in linear mixed models. </w:t>
      </w:r>
      <w:r w:rsidRPr="00127111">
        <w:rPr>
          <w:rFonts w:ascii="Calibri"/>
          <w:i/>
          <w:iCs/>
        </w:rPr>
        <w:t>Methods in Ecology and Evolution</w:t>
      </w:r>
      <w:r w:rsidRPr="00127111">
        <w:rPr>
          <w:rFonts w:ascii="Calibri"/>
        </w:rPr>
        <w:t>.</w:t>
      </w:r>
    </w:p>
    <w:p w14:paraId="55435444" w14:textId="77777777" w:rsidR="00127111" w:rsidRPr="00127111" w:rsidRDefault="00127111" w:rsidP="00127111">
      <w:pPr>
        <w:pStyle w:val="Bibliography"/>
        <w:rPr>
          <w:rFonts w:ascii="Calibri"/>
        </w:rPr>
      </w:pPr>
      <w:r w:rsidRPr="00127111">
        <w:rPr>
          <w:rFonts w:ascii="Calibri"/>
          <w:b/>
          <w:bCs/>
        </w:rPr>
        <w:t>Araya-</w:t>
      </w:r>
      <w:proofErr w:type="spellStart"/>
      <w:r w:rsidRPr="00127111">
        <w:rPr>
          <w:rFonts w:ascii="Calibri"/>
          <w:b/>
          <w:bCs/>
        </w:rPr>
        <w:t>Ajoy</w:t>
      </w:r>
      <w:proofErr w:type="spellEnd"/>
      <w:r w:rsidRPr="00127111">
        <w:rPr>
          <w:rFonts w:ascii="Calibri"/>
          <w:b/>
          <w:bCs/>
        </w:rPr>
        <w:t xml:space="preserve">, Y. G., </w:t>
      </w:r>
      <w:proofErr w:type="spellStart"/>
      <w:r w:rsidRPr="00127111">
        <w:rPr>
          <w:rFonts w:ascii="Calibri"/>
          <w:b/>
          <w:bCs/>
        </w:rPr>
        <w:t>Mathot</w:t>
      </w:r>
      <w:proofErr w:type="spellEnd"/>
      <w:r w:rsidRPr="00127111">
        <w:rPr>
          <w:rFonts w:ascii="Calibri"/>
          <w:b/>
          <w:bCs/>
        </w:rPr>
        <w:t>, K. J. and Dingemanse, N. J.</w:t>
      </w:r>
      <w:r w:rsidRPr="00127111">
        <w:rPr>
          <w:rFonts w:ascii="Calibri"/>
        </w:rPr>
        <w:t xml:space="preserve"> (2015). An approach to estimate short-term, long-term, and reaction norm repeatability. </w:t>
      </w:r>
      <w:r w:rsidRPr="00127111">
        <w:rPr>
          <w:rFonts w:ascii="Calibri"/>
          <w:i/>
          <w:iCs/>
        </w:rPr>
        <w:t xml:space="preserve">Meth. Ecol. </w:t>
      </w:r>
      <w:proofErr w:type="spellStart"/>
      <w:r w:rsidRPr="00127111">
        <w:rPr>
          <w:rFonts w:ascii="Calibri"/>
          <w:i/>
          <w:iCs/>
        </w:rPr>
        <w:t>Evol</w:t>
      </w:r>
      <w:proofErr w:type="spellEnd"/>
      <w:r w:rsidRPr="00127111">
        <w:rPr>
          <w:rFonts w:ascii="Calibri"/>
          <w:i/>
          <w:iCs/>
        </w:rPr>
        <w:t>.</w:t>
      </w:r>
      <w:r w:rsidRPr="00127111">
        <w:rPr>
          <w:rFonts w:ascii="Calibri"/>
        </w:rPr>
        <w:t xml:space="preserve"> </w:t>
      </w:r>
      <w:r w:rsidRPr="00127111">
        <w:rPr>
          <w:rFonts w:ascii="Calibri"/>
          <w:b/>
          <w:bCs/>
        </w:rPr>
        <w:t>6</w:t>
      </w:r>
      <w:r w:rsidRPr="00127111">
        <w:rPr>
          <w:rFonts w:ascii="Calibri"/>
        </w:rPr>
        <w:t>, 1462–1473.</w:t>
      </w:r>
    </w:p>
    <w:p w14:paraId="1304A77F" w14:textId="77777777" w:rsidR="00127111" w:rsidRPr="00127111" w:rsidRDefault="00127111" w:rsidP="00127111">
      <w:pPr>
        <w:pStyle w:val="Bibliography"/>
        <w:rPr>
          <w:rFonts w:ascii="Calibri"/>
        </w:rPr>
      </w:pPr>
      <w:r w:rsidRPr="00127111">
        <w:rPr>
          <w:rFonts w:ascii="Calibri"/>
          <w:b/>
          <w:bCs/>
        </w:rPr>
        <w:lastRenderedPageBreak/>
        <w:t xml:space="preserve">Bates, D., </w:t>
      </w:r>
      <w:proofErr w:type="spellStart"/>
      <w:r w:rsidRPr="00127111">
        <w:rPr>
          <w:rFonts w:ascii="Calibri"/>
          <w:b/>
          <w:bCs/>
        </w:rPr>
        <w:t>Maechler</w:t>
      </w:r>
      <w:proofErr w:type="spellEnd"/>
      <w:r w:rsidRPr="00127111">
        <w:rPr>
          <w:rFonts w:ascii="Calibri"/>
          <w:b/>
          <w:bCs/>
        </w:rPr>
        <w:t xml:space="preserve">, M., </w:t>
      </w:r>
      <w:proofErr w:type="spellStart"/>
      <w:r w:rsidRPr="00127111">
        <w:rPr>
          <w:rFonts w:ascii="Calibri"/>
          <w:b/>
          <w:bCs/>
        </w:rPr>
        <w:t>Bolker</w:t>
      </w:r>
      <w:proofErr w:type="spellEnd"/>
      <w:r w:rsidRPr="00127111">
        <w:rPr>
          <w:rFonts w:ascii="Calibri"/>
          <w:b/>
          <w:bCs/>
        </w:rPr>
        <w:t>, B. and Walker, S.</w:t>
      </w:r>
      <w:r w:rsidRPr="00127111">
        <w:rPr>
          <w:rFonts w:ascii="Calibri"/>
        </w:rPr>
        <w:t xml:space="preserve"> (2015). Fitting linear mixed-effects models using lme4. </w:t>
      </w:r>
      <w:r w:rsidRPr="00127111">
        <w:rPr>
          <w:rFonts w:ascii="Calibri"/>
          <w:i/>
          <w:iCs/>
        </w:rPr>
        <w:t>Journal of Statistical Software</w:t>
      </w:r>
      <w:r w:rsidRPr="00127111">
        <w:rPr>
          <w:rFonts w:ascii="Calibri"/>
        </w:rPr>
        <w:t xml:space="preserve"> </w:t>
      </w:r>
      <w:r w:rsidRPr="00127111">
        <w:rPr>
          <w:rFonts w:ascii="Calibri"/>
          <w:b/>
          <w:bCs/>
        </w:rPr>
        <w:t>67</w:t>
      </w:r>
      <w:r w:rsidRPr="00127111">
        <w:rPr>
          <w:rFonts w:ascii="Calibri"/>
        </w:rPr>
        <w:t>, 1–48.</w:t>
      </w:r>
    </w:p>
    <w:p w14:paraId="349A711A" w14:textId="77777777" w:rsidR="00127111" w:rsidRPr="00127111" w:rsidRDefault="00127111" w:rsidP="00127111">
      <w:pPr>
        <w:pStyle w:val="Bibliography"/>
        <w:rPr>
          <w:rFonts w:ascii="Calibri"/>
        </w:rPr>
      </w:pPr>
      <w:r w:rsidRPr="00127111">
        <w:rPr>
          <w:rFonts w:ascii="Calibri"/>
          <w:b/>
          <w:bCs/>
        </w:rPr>
        <w:t>Bonier, F., Martin, P. R., Moore, I. T. and Wingfield, J. C.</w:t>
      </w:r>
      <w:r w:rsidRPr="00127111">
        <w:rPr>
          <w:rFonts w:ascii="Calibri"/>
        </w:rPr>
        <w:t xml:space="preserve"> (2009). Do baseline glucocorticoids predict fitness? </w:t>
      </w:r>
      <w:r w:rsidRPr="00127111">
        <w:rPr>
          <w:rFonts w:ascii="Calibri"/>
          <w:i/>
          <w:iCs/>
        </w:rPr>
        <w:t>TREE</w:t>
      </w:r>
      <w:r w:rsidRPr="00127111">
        <w:rPr>
          <w:rFonts w:ascii="Calibri"/>
        </w:rPr>
        <w:t xml:space="preserve"> </w:t>
      </w:r>
      <w:r w:rsidRPr="00127111">
        <w:rPr>
          <w:rFonts w:ascii="Calibri"/>
          <w:b/>
          <w:bCs/>
        </w:rPr>
        <w:t>24</w:t>
      </w:r>
      <w:r w:rsidRPr="00127111">
        <w:rPr>
          <w:rFonts w:ascii="Calibri"/>
        </w:rPr>
        <w:t>, 634–642.</w:t>
      </w:r>
    </w:p>
    <w:p w14:paraId="23F1D49A" w14:textId="77777777" w:rsidR="00127111" w:rsidRPr="00127111" w:rsidRDefault="00127111" w:rsidP="00127111">
      <w:pPr>
        <w:pStyle w:val="Bibliography"/>
        <w:rPr>
          <w:rFonts w:ascii="Calibri"/>
        </w:rPr>
      </w:pPr>
      <w:r w:rsidRPr="00127111">
        <w:rPr>
          <w:rFonts w:ascii="Calibri"/>
          <w:b/>
          <w:bCs/>
        </w:rPr>
        <w:t xml:space="preserve">Braun, E. J. and </w:t>
      </w:r>
      <w:proofErr w:type="spellStart"/>
      <w:r w:rsidRPr="00127111">
        <w:rPr>
          <w:rFonts w:ascii="Calibri"/>
          <w:b/>
          <w:bCs/>
        </w:rPr>
        <w:t>Sweazea</w:t>
      </w:r>
      <w:proofErr w:type="spellEnd"/>
      <w:r w:rsidRPr="00127111">
        <w:rPr>
          <w:rFonts w:ascii="Calibri"/>
          <w:b/>
          <w:bCs/>
        </w:rPr>
        <w:t>, K. L.</w:t>
      </w:r>
      <w:r w:rsidRPr="00127111">
        <w:rPr>
          <w:rFonts w:ascii="Calibri"/>
        </w:rPr>
        <w:t xml:space="preserve"> (2008). Glucose regulation in birds. </w:t>
      </w:r>
      <w:r w:rsidRPr="00127111">
        <w:rPr>
          <w:rFonts w:ascii="Calibri"/>
          <w:i/>
          <w:iCs/>
        </w:rPr>
        <w:t>Comparative Biochemistry and Physiology Part B: Biochemistry and Molecular Biology</w:t>
      </w:r>
      <w:r w:rsidRPr="00127111">
        <w:rPr>
          <w:rFonts w:ascii="Calibri"/>
        </w:rPr>
        <w:t xml:space="preserve"> </w:t>
      </w:r>
      <w:r w:rsidRPr="00127111">
        <w:rPr>
          <w:rFonts w:ascii="Calibri"/>
          <w:b/>
          <w:bCs/>
        </w:rPr>
        <w:t>151</w:t>
      </w:r>
      <w:r w:rsidRPr="00127111">
        <w:rPr>
          <w:rFonts w:ascii="Calibri"/>
        </w:rPr>
        <w:t>, 1–9.</w:t>
      </w:r>
    </w:p>
    <w:p w14:paraId="0F75EFD7" w14:textId="77777777" w:rsidR="00127111" w:rsidRPr="00127111" w:rsidRDefault="00127111" w:rsidP="00127111">
      <w:pPr>
        <w:pStyle w:val="Bibliography"/>
        <w:rPr>
          <w:rFonts w:ascii="Calibri"/>
        </w:rPr>
      </w:pPr>
      <w:proofErr w:type="spellStart"/>
      <w:r w:rsidRPr="00127111">
        <w:rPr>
          <w:rFonts w:ascii="Calibri"/>
          <w:b/>
          <w:bCs/>
        </w:rPr>
        <w:t>Breuner</w:t>
      </w:r>
      <w:proofErr w:type="spellEnd"/>
      <w:r w:rsidRPr="00127111">
        <w:rPr>
          <w:rFonts w:ascii="Calibri"/>
          <w:b/>
          <w:bCs/>
        </w:rPr>
        <w:t>, C. W., Patterson, S. H. and Hahn, T. P.</w:t>
      </w:r>
      <w:r w:rsidRPr="00127111">
        <w:rPr>
          <w:rFonts w:ascii="Calibri"/>
        </w:rPr>
        <w:t xml:space="preserve"> (2008). In search of relationships between the acute adrenocortical response and fitness. </w:t>
      </w:r>
      <w:r w:rsidRPr="00127111">
        <w:rPr>
          <w:rFonts w:ascii="Calibri"/>
          <w:i/>
          <w:iCs/>
        </w:rPr>
        <w:t>Gen Comp Endocrinol</w:t>
      </w:r>
      <w:r w:rsidRPr="00127111">
        <w:rPr>
          <w:rFonts w:ascii="Calibri"/>
        </w:rPr>
        <w:t xml:space="preserve"> </w:t>
      </w:r>
      <w:r w:rsidRPr="00127111">
        <w:rPr>
          <w:rFonts w:ascii="Calibri"/>
          <w:b/>
          <w:bCs/>
        </w:rPr>
        <w:t>157</w:t>
      </w:r>
      <w:r w:rsidRPr="00127111">
        <w:rPr>
          <w:rFonts w:ascii="Calibri"/>
        </w:rPr>
        <w:t>, 288–295.</w:t>
      </w:r>
    </w:p>
    <w:p w14:paraId="3A7EC10E" w14:textId="77777777" w:rsidR="00127111" w:rsidRPr="00127111" w:rsidRDefault="00127111" w:rsidP="00127111">
      <w:pPr>
        <w:pStyle w:val="Bibliography"/>
        <w:rPr>
          <w:rFonts w:ascii="Calibri"/>
        </w:rPr>
      </w:pPr>
      <w:proofErr w:type="spellStart"/>
      <w:r w:rsidRPr="00127111">
        <w:rPr>
          <w:rFonts w:ascii="Calibri"/>
          <w:b/>
          <w:bCs/>
        </w:rPr>
        <w:t>Clinchy</w:t>
      </w:r>
      <w:proofErr w:type="spellEnd"/>
      <w:r w:rsidRPr="00127111">
        <w:rPr>
          <w:rFonts w:ascii="Calibri"/>
          <w:b/>
          <w:bCs/>
        </w:rPr>
        <w:t xml:space="preserve">, M., </w:t>
      </w:r>
      <w:proofErr w:type="spellStart"/>
      <w:r w:rsidRPr="00127111">
        <w:rPr>
          <w:rFonts w:ascii="Calibri"/>
          <w:b/>
          <w:bCs/>
        </w:rPr>
        <w:t>Zanette</w:t>
      </w:r>
      <w:proofErr w:type="spellEnd"/>
      <w:r w:rsidRPr="00127111">
        <w:rPr>
          <w:rFonts w:ascii="Calibri"/>
          <w:b/>
          <w:bCs/>
        </w:rPr>
        <w:t xml:space="preserve">, L., </w:t>
      </w:r>
      <w:proofErr w:type="spellStart"/>
      <w:r w:rsidRPr="00127111">
        <w:rPr>
          <w:rFonts w:ascii="Calibri"/>
          <w:b/>
          <w:bCs/>
        </w:rPr>
        <w:t>Boonstra</w:t>
      </w:r>
      <w:proofErr w:type="spellEnd"/>
      <w:r w:rsidRPr="00127111">
        <w:rPr>
          <w:rFonts w:ascii="Calibri"/>
          <w:b/>
          <w:bCs/>
        </w:rPr>
        <w:t>, R., Wingfield, J. C. and Smith, J. N.</w:t>
      </w:r>
      <w:r w:rsidRPr="00127111">
        <w:rPr>
          <w:rFonts w:ascii="Calibri"/>
        </w:rPr>
        <w:t xml:space="preserve"> (2004). Balancing food and predator pressure induces chronic stress in songbirds. </w:t>
      </w:r>
      <w:r w:rsidRPr="00127111">
        <w:rPr>
          <w:rFonts w:ascii="Calibri"/>
          <w:i/>
          <w:iCs/>
        </w:rPr>
        <w:t>Proc Biol Sci</w:t>
      </w:r>
      <w:r w:rsidRPr="00127111">
        <w:rPr>
          <w:rFonts w:ascii="Calibri"/>
        </w:rPr>
        <w:t xml:space="preserve"> </w:t>
      </w:r>
      <w:r w:rsidRPr="00127111">
        <w:rPr>
          <w:rFonts w:ascii="Calibri"/>
          <w:b/>
          <w:bCs/>
        </w:rPr>
        <w:t>271</w:t>
      </w:r>
      <w:r w:rsidRPr="00127111">
        <w:rPr>
          <w:rFonts w:ascii="Calibri"/>
        </w:rPr>
        <w:t>, 2473–9.</w:t>
      </w:r>
    </w:p>
    <w:p w14:paraId="2BC10789" w14:textId="77777777" w:rsidR="00127111" w:rsidRPr="00127111" w:rsidRDefault="00127111" w:rsidP="00127111">
      <w:pPr>
        <w:pStyle w:val="Bibliography"/>
        <w:rPr>
          <w:rFonts w:ascii="Calibri"/>
        </w:rPr>
      </w:pPr>
      <w:r w:rsidRPr="00127111">
        <w:rPr>
          <w:rFonts w:ascii="Calibri"/>
          <w:b/>
          <w:bCs/>
        </w:rPr>
        <w:t>Del Giudice, M.</w:t>
      </w:r>
      <w:r w:rsidRPr="00127111">
        <w:rPr>
          <w:rFonts w:ascii="Calibri"/>
        </w:rPr>
        <w:t xml:space="preserve"> (2012). Fetal programming by maternal stress: insights from a conflict perspective. </w:t>
      </w:r>
      <w:proofErr w:type="spellStart"/>
      <w:r w:rsidRPr="00127111">
        <w:rPr>
          <w:rFonts w:ascii="Calibri"/>
          <w:i/>
          <w:iCs/>
        </w:rPr>
        <w:t>Psychoneuroendocrinology</w:t>
      </w:r>
      <w:proofErr w:type="spellEnd"/>
      <w:r w:rsidRPr="00127111">
        <w:rPr>
          <w:rFonts w:ascii="Calibri"/>
        </w:rPr>
        <w:t xml:space="preserve"> </w:t>
      </w:r>
      <w:r w:rsidRPr="00127111">
        <w:rPr>
          <w:rFonts w:ascii="Calibri"/>
          <w:b/>
          <w:bCs/>
        </w:rPr>
        <w:t>37</w:t>
      </w:r>
      <w:r w:rsidRPr="00127111">
        <w:rPr>
          <w:rFonts w:ascii="Calibri"/>
        </w:rPr>
        <w:t>, 1614–1629.</w:t>
      </w:r>
    </w:p>
    <w:p w14:paraId="274AD741" w14:textId="77777777" w:rsidR="00127111" w:rsidRPr="00127111" w:rsidRDefault="00127111" w:rsidP="00127111">
      <w:pPr>
        <w:pStyle w:val="Bibliography"/>
        <w:rPr>
          <w:rFonts w:ascii="Calibri"/>
        </w:rPr>
      </w:pPr>
      <w:r w:rsidRPr="00127111">
        <w:rPr>
          <w:rFonts w:ascii="Calibri"/>
          <w:b/>
          <w:bCs/>
        </w:rPr>
        <w:t xml:space="preserve">Del Giudice, M., Ellis, B. J. and </w:t>
      </w:r>
      <w:proofErr w:type="spellStart"/>
      <w:r w:rsidRPr="00127111">
        <w:rPr>
          <w:rFonts w:ascii="Calibri"/>
          <w:b/>
          <w:bCs/>
        </w:rPr>
        <w:t>Shirtcliff</w:t>
      </w:r>
      <w:proofErr w:type="spellEnd"/>
      <w:r w:rsidRPr="00127111">
        <w:rPr>
          <w:rFonts w:ascii="Calibri"/>
          <w:b/>
          <w:bCs/>
        </w:rPr>
        <w:t>, E. A.</w:t>
      </w:r>
      <w:r w:rsidRPr="00127111">
        <w:rPr>
          <w:rFonts w:ascii="Calibri"/>
        </w:rPr>
        <w:t xml:space="preserve"> (2011). The adaptive calibration model of stress responsivity. </w:t>
      </w:r>
      <w:r w:rsidRPr="00127111">
        <w:rPr>
          <w:rFonts w:ascii="Calibri"/>
          <w:i/>
          <w:iCs/>
        </w:rPr>
        <w:t>Neuroscience &amp; Biobehavioral Reviews</w:t>
      </w:r>
      <w:r w:rsidRPr="00127111">
        <w:rPr>
          <w:rFonts w:ascii="Calibri"/>
        </w:rPr>
        <w:t xml:space="preserve"> </w:t>
      </w:r>
      <w:r w:rsidRPr="00127111">
        <w:rPr>
          <w:rFonts w:ascii="Calibri"/>
          <w:b/>
          <w:bCs/>
        </w:rPr>
        <w:t>35</w:t>
      </w:r>
      <w:r w:rsidRPr="00127111">
        <w:rPr>
          <w:rFonts w:ascii="Calibri"/>
        </w:rPr>
        <w:t>, 1562–1592.</w:t>
      </w:r>
    </w:p>
    <w:p w14:paraId="7D30B333" w14:textId="77777777" w:rsidR="00127111" w:rsidRPr="00127111" w:rsidRDefault="00127111" w:rsidP="00127111">
      <w:pPr>
        <w:pStyle w:val="Bibliography"/>
        <w:rPr>
          <w:rFonts w:ascii="Calibri"/>
        </w:rPr>
      </w:pPr>
      <w:proofErr w:type="spellStart"/>
      <w:r w:rsidRPr="00127111">
        <w:rPr>
          <w:rFonts w:ascii="Calibri"/>
          <w:b/>
          <w:bCs/>
        </w:rPr>
        <w:t>Deviche</w:t>
      </w:r>
      <w:proofErr w:type="spellEnd"/>
      <w:r w:rsidRPr="00127111">
        <w:rPr>
          <w:rFonts w:ascii="Calibri"/>
          <w:b/>
          <w:bCs/>
        </w:rPr>
        <w:t xml:space="preserve">, P., Valle, S., Gao, S., Davies, S., Bittner, S. and </w:t>
      </w:r>
      <w:proofErr w:type="spellStart"/>
      <w:r w:rsidRPr="00127111">
        <w:rPr>
          <w:rFonts w:ascii="Calibri"/>
          <w:b/>
          <w:bCs/>
        </w:rPr>
        <w:t>Carpentier</w:t>
      </w:r>
      <w:proofErr w:type="spellEnd"/>
      <w:r w:rsidRPr="00127111">
        <w:rPr>
          <w:rFonts w:ascii="Calibri"/>
          <w:b/>
          <w:bCs/>
        </w:rPr>
        <w:t>, E.</w:t>
      </w:r>
      <w:r w:rsidRPr="00127111">
        <w:rPr>
          <w:rFonts w:ascii="Calibri"/>
        </w:rPr>
        <w:t xml:space="preserve"> (2016a). The seasonal glucocorticoid response of male Rufous-winged Sparrows to acute stress correlates with changes in plasma uric acid, but neither glucose nor testosterone. </w:t>
      </w:r>
      <w:r w:rsidRPr="00127111">
        <w:rPr>
          <w:rFonts w:ascii="Calibri"/>
          <w:i/>
          <w:iCs/>
        </w:rPr>
        <w:t>Gen Comp Endocrinol</w:t>
      </w:r>
      <w:r w:rsidRPr="00127111">
        <w:rPr>
          <w:rFonts w:ascii="Calibri"/>
        </w:rPr>
        <w:t xml:space="preserve"> </w:t>
      </w:r>
      <w:r w:rsidRPr="00127111">
        <w:rPr>
          <w:rFonts w:ascii="Calibri"/>
          <w:b/>
          <w:bCs/>
        </w:rPr>
        <w:t>235</w:t>
      </w:r>
      <w:r w:rsidRPr="00127111">
        <w:rPr>
          <w:rFonts w:ascii="Calibri"/>
        </w:rPr>
        <w:t>, 78–88.</w:t>
      </w:r>
    </w:p>
    <w:p w14:paraId="50579C85" w14:textId="77777777" w:rsidR="00127111" w:rsidRPr="00127111" w:rsidRDefault="00127111" w:rsidP="00127111">
      <w:pPr>
        <w:pStyle w:val="Bibliography"/>
        <w:rPr>
          <w:rFonts w:ascii="Calibri"/>
        </w:rPr>
      </w:pPr>
      <w:proofErr w:type="spellStart"/>
      <w:r w:rsidRPr="00127111">
        <w:rPr>
          <w:rFonts w:ascii="Calibri"/>
          <w:b/>
          <w:bCs/>
        </w:rPr>
        <w:t>Deviche</w:t>
      </w:r>
      <w:proofErr w:type="spellEnd"/>
      <w:r w:rsidRPr="00127111">
        <w:rPr>
          <w:rFonts w:ascii="Calibri"/>
          <w:b/>
          <w:bCs/>
        </w:rPr>
        <w:t xml:space="preserve">, P., Bittner, S., Davies, S., Valle, S., Gao, S. and </w:t>
      </w:r>
      <w:proofErr w:type="spellStart"/>
      <w:r w:rsidRPr="00127111">
        <w:rPr>
          <w:rFonts w:ascii="Calibri"/>
          <w:b/>
          <w:bCs/>
        </w:rPr>
        <w:t>Carpentier</w:t>
      </w:r>
      <w:proofErr w:type="spellEnd"/>
      <w:r w:rsidRPr="00127111">
        <w:rPr>
          <w:rFonts w:ascii="Calibri"/>
          <w:b/>
          <w:bCs/>
        </w:rPr>
        <w:t>, E.</w:t>
      </w:r>
      <w:r w:rsidRPr="00127111">
        <w:rPr>
          <w:rFonts w:ascii="Calibri"/>
        </w:rPr>
        <w:t xml:space="preserve"> (2016b). Endocrine, metabolic, and behavioral effects of and recovery from acute stress in a free-ranging bird. </w:t>
      </w:r>
      <w:r w:rsidRPr="00127111">
        <w:rPr>
          <w:rFonts w:ascii="Calibri"/>
          <w:i/>
          <w:iCs/>
        </w:rPr>
        <w:t>Gen Comp Endocrinol</w:t>
      </w:r>
      <w:r w:rsidRPr="00127111">
        <w:rPr>
          <w:rFonts w:ascii="Calibri"/>
        </w:rPr>
        <w:t>.</w:t>
      </w:r>
    </w:p>
    <w:p w14:paraId="4C1C70DC" w14:textId="77777777" w:rsidR="00127111" w:rsidRPr="00127111" w:rsidRDefault="00127111" w:rsidP="00127111">
      <w:pPr>
        <w:pStyle w:val="Bibliography"/>
        <w:rPr>
          <w:rFonts w:ascii="Calibri"/>
        </w:rPr>
      </w:pPr>
      <w:proofErr w:type="spellStart"/>
      <w:r w:rsidRPr="00127111">
        <w:rPr>
          <w:rFonts w:ascii="Calibri"/>
          <w:b/>
          <w:bCs/>
        </w:rPr>
        <w:t>Gangloff</w:t>
      </w:r>
      <w:proofErr w:type="spellEnd"/>
      <w:r w:rsidRPr="00127111">
        <w:rPr>
          <w:rFonts w:ascii="Calibri"/>
          <w:b/>
          <w:bCs/>
        </w:rPr>
        <w:t xml:space="preserve">, E. J., Sparkman, A. M., Holden, K. G., Corwin, C. J., </w:t>
      </w:r>
      <w:proofErr w:type="spellStart"/>
      <w:r w:rsidRPr="00127111">
        <w:rPr>
          <w:rFonts w:ascii="Calibri"/>
          <w:b/>
          <w:bCs/>
        </w:rPr>
        <w:t>Topf</w:t>
      </w:r>
      <w:proofErr w:type="spellEnd"/>
      <w:r w:rsidRPr="00127111">
        <w:rPr>
          <w:rFonts w:ascii="Calibri"/>
          <w:b/>
          <w:bCs/>
        </w:rPr>
        <w:t xml:space="preserve">, M. and </w:t>
      </w:r>
      <w:proofErr w:type="spellStart"/>
      <w:r w:rsidRPr="00127111">
        <w:rPr>
          <w:rFonts w:ascii="Calibri"/>
          <w:b/>
          <w:bCs/>
        </w:rPr>
        <w:t>Bronikowski</w:t>
      </w:r>
      <w:proofErr w:type="spellEnd"/>
      <w:r w:rsidRPr="00127111">
        <w:rPr>
          <w:rFonts w:ascii="Calibri"/>
          <w:b/>
          <w:bCs/>
        </w:rPr>
        <w:t>, A. M.</w:t>
      </w:r>
      <w:r w:rsidRPr="00127111">
        <w:rPr>
          <w:rFonts w:ascii="Calibri"/>
        </w:rPr>
        <w:t xml:space="preserve"> (2017). Geographic variation and within-individual correlations of physiological stress markers in a widespread reptile, the common garter snake (Thamnophis </w:t>
      </w:r>
      <w:proofErr w:type="spellStart"/>
      <w:r w:rsidRPr="00127111">
        <w:rPr>
          <w:rFonts w:ascii="Calibri"/>
        </w:rPr>
        <w:t>sirtalis</w:t>
      </w:r>
      <w:proofErr w:type="spellEnd"/>
      <w:r w:rsidRPr="00127111">
        <w:rPr>
          <w:rFonts w:ascii="Calibri"/>
        </w:rPr>
        <w:t xml:space="preserve">). </w:t>
      </w:r>
      <w:r w:rsidRPr="00127111">
        <w:rPr>
          <w:rFonts w:ascii="Calibri"/>
          <w:i/>
          <w:iCs/>
        </w:rPr>
        <w:t>Comparative Biochemistry and Physiology Part A: Molecular &amp; Integrative Physiology</w:t>
      </w:r>
      <w:r w:rsidRPr="00127111">
        <w:rPr>
          <w:rFonts w:ascii="Calibri"/>
        </w:rPr>
        <w:t xml:space="preserve"> </w:t>
      </w:r>
      <w:r w:rsidRPr="00127111">
        <w:rPr>
          <w:rFonts w:ascii="Calibri"/>
          <w:b/>
          <w:bCs/>
        </w:rPr>
        <w:t>205</w:t>
      </w:r>
      <w:r w:rsidRPr="00127111">
        <w:rPr>
          <w:rFonts w:ascii="Calibri"/>
        </w:rPr>
        <w:t>, 68–76.</w:t>
      </w:r>
    </w:p>
    <w:p w14:paraId="7A2279E4" w14:textId="77777777" w:rsidR="00127111" w:rsidRPr="00127111" w:rsidRDefault="00127111" w:rsidP="00127111">
      <w:pPr>
        <w:pStyle w:val="Bibliography"/>
        <w:rPr>
          <w:rFonts w:ascii="Calibri"/>
        </w:rPr>
      </w:pPr>
      <w:proofErr w:type="spellStart"/>
      <w:r w:rsidRPr="00127111">
        <w:rPr>
          <w:rFonts w:ascii="Calibri"/>
          <w:b/>
          <w:bCs/>
        </w:rPr>
        <w:t>Gormally</w:t>
      </w:r>
      <w:proofErr w:type="spellEnd"/>
      <w:r w:rsidRPr="00127111">
        <w:rPr>
          <w:rFonts w:ascii="Calibri"/>
          <w:b/>
          <w:bCs/>
        </w:rPr>
        <w:t>, B. M. G., Estrada, R., McVey, M. and Romero, L. M.</w:t>
      </w:r>
      <w:r w:rsidRPr="00127111">
        <w:rPr>
          <w:rFonts w:ascii="Calibri"/>
        </w:rPr>
        <w:t xml:space="preserve"> (2020). Beyond corticosterone: The acute stress response increases DNA damage in house sparrows. </w:t>
      </w:r>
      <w:r w:rsidRPr="00127111">
        <w:rPr>
          <w:rFonts w:ascii="Calibri"/>
          <w:i/>
          <w:iCs/>
        </w:rPr>
        <w:t>Journal of Experimental Zoology Part A: Ecological and Integrative Physiology</w:t>
      </w:r>
      <w:r w:rsidRPr="00127111">
        <w:rPr>
          <w:rFonts w:ascii="Calibri"/>
        </w:rPr>
        <w:t xml:space="preserve"> </w:t>
      </w:r>
      <w:r w:rsidRPr="00127111">
        <w:rPr>
          <w:rFonts w:ascii="Calibri"/>
          <w:b/>
          <w:bCs/>
        </w:rPr>
        <w:t>333</w:t>
      </w:r>
      <w:r w:rsidRPr="00127111">
        <w:rPr>
          <w:rFonts w:ascii="Calibri"/>
        </w:rPr>
        <w:t>, 595–606.</w:t>
      </w:r>
    </w:p>
    <w:p w14:paraId="17AB1518" w14:textId="77777777" w:rsidR="00127111" w:rsidRPr="00127111" w:rsidRDefault="00127111" w:rsidP="00127111">
      <w:pPr>
        <w:pStyle w:val="Bibliography"/>
        <w:rPr>
          <w:rFonts w:ascii="Calibri"/>
        </w:rPr>
      </w:pPr>
      <w:r w:rsidRPr="00127111">
        <w:rPr>
          <w:rFonts w:ascii="Calibri"/>
          <w:b/>
          <w:bCs/>
        </w:rPr>
        <w:t xml:space="preserve">Horner, H. C., </w:t>
      </w:r>
      <w:proofErr w:type="spellStart"/>
      <w:r w:rsidRPr="00127111">
        <w:rPr>
          <w:rFonts w:ascii="Calibri"/>
          <w:b/>
          <w:bCs/>
        </w:rPr>
        <w:t>Munck</w:t>
      </w:r>
      <w:proofErr w:type="spellEnd"/>
      <w:r w:rsidRPr="00127111">
        <w:rPr>
          <w:rFonts w:ascii="Calibri"/>
          <w:b/>
          <w:bCs/>
        </w:rPr>
        <w:t xml:space="preserve">, A. and </w:t>
      </w:r>
      <w:proofErr w:type="spellStart"/>
      <w:r w:rsidRPr="00127111">
        <w:rPr>
          <w:rFonts w:ascii="Calibri"/>
          <w:b/>
          <w:bCs/>
        </w:rPr>
        <w:t>Lienhard</w:t>
      </w:r>
      <w:proofErr w:type="spellEnd"/>
      <w:r w:rsidRPr="00127111">
        <w:rPr>
          <w:rFonts w:ascii="Calibri"/>
          <w:b/>
          <w:bCs/>
        </w:rPr>
        <w:t>, G. E.</w:t>
      </w:r>
      <w:r w:rsidRPr="00127111">
        <w:rPr>
          <w:rFonts w:ascii="Calibri"/>
        </w:rPr>
        <w:t xml:space="preserve"> (1987). Dexamethasone causes translocation of glucose transporters from the plasma membrane to an intracellular site in human fibroblasts. </w:t>
      </w:r>
      <w:r w:rsidRPr="00127111">
        <w:rPr>
          <w:rFonts w:ascii="Calibri"/>
          <w:i/>
          <w:iCs/>
        </w:rPr>
        <w:t>Journal of Biological Chemistry</w:t>
      </w:r>
      <w:r w:rsidRPr="00127111">
        <w:rPr>
          <w:rFonts w:ascii="Calibri"/>
        </w:rPr>
        <w:t xml:space="preserve"> </w:t>
      </w:r>
      <w:r w:rsidRPr="00127111">
        <w:rPr>
          <w:rFonts w:ascii="Calibri"/>
          <w:b/>
          <w:bCs/>
        </w:rPr>
        <w:t>262</w:t>
      </w:r>
      <w:r w:rsidRPr="00127111">
        <w:rPr>
          <w:rFonts w:ascii="Calibri"/>
        </w:rPr>
        <w:t>, 17696–17702.</w:t>
      </w:r>
    </w:p>
    <w:p w14:paraId="1954F78A" w14:textId="77777777" w:rsidR="00127111" w:rsidRPr="00127111" w:rsidRDefault="00127111" w:rsidP="00127111">
      <w:pPr>
        <w:pStyle w:val="Bibliography"/>
        <w:rPr>
          <w:rFonts w:ascii="Calibri"/>
        </w:rPr>
      </w:pPr>
      <w:proofErr w:type="spellStart"/>
      <w:r w:rsidRPr="00127111">
        <w:rPr>
          <w:rFonts w:ascii="Calibri"/>
          <w:b/>
          <w:bCs/>
        </w:rPr>
        <w:t>Kuo</w:t>
      </w:r>
      <w:proofErr w:type="spellEnd"/>
      <w:r w:rsidRPr="00127111">
        <w:rPr>
          <w:rFonts w:ascii="Calibri"/>
          <w:b/>
          <w:bCs/>
        </w:rPr>
        <w:t>, T., McQueen, A., Chen, T.-C. and Wang, J.-C.</w:t>
      </w:r>
      <w:r w:rsidRPr="00127111">
        <w:rPr>
          <w:rFonts w:ascii="Calibri"/>
        </w:rPr>
        <w:t xml:space="preserve"> (2015). Regulation of Glucose Homeostasis by Glucocorticoids. </w:t>
      </w:r>
      <w:r w:rsidRPr="00127111">
        <w:rPr>
          <w:rFonts w:ascii="Calibri"/>
          <w:i/>
          <w:iCs/>
        </w:rPr>
        <w:t>Adv Exp Med Biol</w:t>
      </w:r>
      <w:r w:rsidRPr="00127111">
        <w:rPr>
          <w:rFonts w:ascii="Calibri"/>
        </w:rPr>
        <w:t xml:space="preserve"> </w:t>
      </w:r>
      <w:r w:rsidRPr="00127111">
        <w:rPr>
          <w:rFonts w:ascii="Calibri"/>
          <w:b/>
          <w:bCs/>
        </w:rPr>
        <w:t>872</w:t>
      </w:r>
      <w:r w:rsidRPr="00127111">
        <w:rPr>
          <w:rFonts w:ascii="Calibri"/>
        </w:rPr>
        <w:t>, 99–126.</w:t>
      </w:r>
    </w:p>
    <w:p w14:paraId="6BA916FD" w14:textId="77777777" w:rsidR="00127111" w:rsidRPr="00127111" w:rsidRDefault="00127111" w:rsidP="00127111">
      <w:pPr>
        <w:pStyle w:val="Bibliography"/>
        <w:rPr>
          <w:rFonts w:ascii="Calibri"/>
        </w:rPr>
      </w:pPr>
      <w:r w:rsidRPr="00127111">
        <w:rPr>
          <w:rFonts w:ascii="Calibri"/>
          <w:b/>
          <w:bCs/>
        </w:rPr>
        <w:t xml:space="preserve">Lattin, C. R., </w:t>
      </w:r>
      <w:proofErr w:type="spellStart"/>
      <w:r w:rsidRPr="00127111">
        <w:rPr>
          <w:rFonts w:ascii="Calibri"/>
          <w:b/>
          <w:bCs/>
        </w:rPr>
        <w:t>Keniston</w:t>
      </w:r>
      <w:proofErr w:type="spellEnd"/>
      <w:r w:rsidRPr="00127111">
        <w:rPr>
          <w:rFonts w:ascii="Calibri"/>
          <w:b/>
          <w:bCs/>
        </w:rPr>
        <w:t>, D. E., Reed, J. M. and Romero, L. M.</w:t>
      </w:r>
      <w:r w:rsidRPr="00127111">
        <w:rPr>
          <w:rFonts w:ascii="Calibri"/>
        </w:rPr>
        <w:t xml:space="preserve"> (2015). Are Receptor Concentrations Correlated Across Tissues Within Individuals? A Case Study Examining Glucocorticoid and Mineralocorticoid Receptor Binding. </w:t>
      </w:r>
      <w:r w:rsidRPr="00127111">
        <w:rPr>
          <w:rFonts w:ascii="Calibri"/>
          <w:i/>
          <w:iCs/>
        </w:rPr>
        <w:t>Endocrinology</w:t>
      </w:r>
      <w:r w:rsidRPr="00127111">
        <w:rPr>
          <w:rFonts w:ascii="Calibri"/>
        </w:rPr>
        <w:t xml:space="preserve"> </w:t>
      </w:r>
      <w:r w:rsidRPr="00127111">
        <w:rPr>
          <w:rFonts w:ascii="Calibri"/>
          <w:b/>
          <w:bCs/>
        </w:rPr>
        <w:t>156</w:t>
      </w:r>
      <w:r w:rsidRPr="00127111">
        <w:rPr>
          <w:rFonts w:ascii="Calibri"/>
        </w:rPr>
        <w:t>, 1354–1361.</w:t>
      </w:r>
    </w:p>
    <w:p w14:paraId="50E3C80B" w14:textId="77777777" w:rsidR="00127111" w:rsidRPr="00127111" w:rsidRDefault="00127111" w:rsidP="00127111">
      <w:pPr>
        <w:pStyle w:val="Bibliography"/>
        <w:rPr>
          <w:rFonts w:ascii="Calibri"/>
        </w:rPr>
      </w:pPr>
      <w:proofErr w:type="spellStart"/>
      <w:r w:rsidRPr="00127111">
        <w:rPr>
          <w:rFonts w:ascii="Calibri"/>
          <w:b/>
          <w:bCs/>
        </w:rPr>
        <w:t>Lema</w:t>
      </w:r>
      <w:proofErr w:type="spellEnd"/>
      <w:r w:rsidRPr="00127111">
        <w:rPr>
          <w:rFonts w:ascii="Calibri"/>
          <w:b/>
          <w:bCs/>
        </w:rPr>
        <w:t>, S. C.</w:t>
      </w:r>
      <w:r w:rsidRPr="00127111">
        <w:rPr>
          <w:rFonts w:ascii="Calibri"/>
        </w:rPr>
        <w:t xml:space="preserve"> (2014). Hormones and phenotypic plasticity in an ecological context: linking physiological mechanisms to evolutionary processes. </w:t>
      </w:r>
      <w:r w:rsidRPr="00127111">
        <w:rPr>
          <w:rFonts w:ascii="Calibri"/>
          <w:i/>
          <w:iCs/>
        </w:rPr>
        <w:t>Int. Comp. Biol.</w:t>
      </w:r>
      <w:r w:rsidRPr="00127111">
        <w:rPr>
          <w:rFonts w:ascii="Calibri"/>
        </w:rPr>
        <w:t xml:space="preserve"> </w:t>
      </w:r>
      <w:r w:rsidRPr="00127111">
        <w:rPr>
          <w:rFonts w:ascii="Calibri"/>
          <w:b/>
          <w:bCs/>
        </w:rPr>
        <w:t>54</w:t>
      </w:r>
      <w:r w:rsidRPr="00127111">
        <w:rPr>
          <w:rFonts w:ascii="Calibri"/>
        </w:rPr>
        <w:t>, 850–863.</w:t>
      </w:r>
    </w:p>
    <w:p w14:paraId="4D7E29A2" w14:textId="77777777" w:rsidR="00127111" w:rsidRPr="00127111" w:rsidRDefault="00127111" w:rsidP="00127111">
      <w:pPr>
        <w:pStyle w:val="Bibliography"/>
        <w:rPr>
          <w:rFonts w:ascii="Calibri"/>
        </w:rPr>
      </w:pPr>
      <w:proofErr w:type="spellStart"/>
      <w:r w:rsidRPr="00127111">
        <w:rPr>
          <w:rFonts w:ascii="Calibri"/>
          <w:b/>
          <w:bCs/>
        </w:rPr>
        <w:t>Lenth</w:t>
      </w:r>
      <w:proofErr w:type="spellEnd"/>
      <w:r w:rsidRPr="00127111">
        <w:rPr>
          <w:rFonts w:ascii="Calibri"/>
          <w:b/>
          <w:bCs/>
        </w:rPr>
        <w:t>, R. V.</w:t>
      </w:r>
      <w:r w:rsidRPr="00127111">
        <w:rPr>
          <w:rFonts w:ascii="Calibri"/>
        </w:rPr>
        <w:t xml:space="preserve"> (2020). </w:t>
      </w:r>
      <w:proofErr w:type="spellStart"/>
      <w:r w:rsidRPr="00127111">
        <w:rPr>
          <w:rFonts w:ascii="Calibri"/>
        </w:rPr>
        <w:t>emmeans</w:t>
      </w:r>
      <w:proofErr w:type="spellEnd"/>
      <w:r w:rsidRPr="00127111">
        <w:rPr>
          <w:rFonts w:ascii="Calibri"/>
        </w:rPr>
        <w:t xml:space="preserve">: Estimated Marginal Means, aka Least-Squares Means. </w:t>
      </w:r>
      <w:r w:rsidRPr="00127111">
        <w:rPr>
          <w:rFonts w:ascii="Calibri"/>
          <w:i/>
          <w:iCs/>
        </w:rPr>
        <w:t>R package version 1.5.3</w:t>
      </w:r>
      <w:r w:rsidRPr="00127111">
        <w:rPr>
          <w:rFonts w:ascii="Calibri"/>
        </w:rPr>
        <w:t>.</w:t>
      </w:r>
    </w:p>
    <w:p w14:paraId="7C100B4F" w14:textId="77777777" w:rsidR="00127111" w:rsidRPr="00127111" w:rsidRDefault="00127111" w:rsidP="00127111">
      <w:pPr>
        <w:pStyle w:val="Bibliography"/>
        <w:rPr>
          <w:rFonts w:ascii="Calibri"/>
        </w:rPr>
      </w:pPr>
      <w:proofErr w:type="spellStart"/>
      <w:r w:rsidRPr="00127111">
        <w:rPr>
          <w:rFonts w:ascii="Calibri"/>
          <w:b/>
          <w:bCs/>
        </w:rPr>
        <w:t>Malisch</w:t>
      </w:r>
      <w:proofErr w:type="spellEnd"/>
      <w:r w:rsidRPr="00127111">
        <w:rPr>
          <w:rFonts w:ascii="Calibri"/>
          <w:b/>
          <w:bCs/>
        </w:rPr>
        <w:t xml:space="preserve">, J. L., Bennett, D. J., Davidson, B. A., </w:t>
      </w:r>
      <w:proofErr w:type="spellStart"/>
      <w:r w:rsidRPr="00127111">
        <w:rPr>
          <w:rFonts w:ascii="Calibri"/>
          <w:b/>
          <w:bCs/>
        </w:rPr>
        <w:t>Wenker</w:t>
      </w:r>
      <w:proofErr w:type="spellEnd"/>
      <w:r w:rsidRPr="00127111">
        <w:rPr>
          <w:rFonts w:ascii="Calibri"/>
          <w:b/>
          <w:bCs/>
        </w:rPr>
        <w:t xml:space="preserve">, E. E., </w:t>
      </w:r>
      <w:proofErr w:type="spellStart"/>
      <w:r w:rsidRPr="00127111">
        <w:rPr>
          <w:rFonts w:ascii="Calibri"/>
          <w:b/>
          <w:bCs/>
        </w:rPr>
        <w:t>Suzich</w:t>
      </w:r>
      <w:proofErr w:type="spellEnd"/>
      <w:r w:rsidRPr="00127111">
        <w:rPr>
          <w:rFonts w:ascii="Calibri"/>
          <w:b/>
          <w:bCs/>
        </w:rPr>
        <w:t>, R. N. and Johnson, E. E.</w:t>
      </w:r>
      <w:r w:rsidRPr="00127111">
        <w:rPr>
          <w:rFonts w:ascii="Calibri"/>
        </w:rPr>
        <w:t xml:space="preserve"> (2018). Stress-Induced Hyperglycemia in White-Throated and White-Crowned Sparrows: A New Technique for Rapid Glucose Measurement in the Field. </w:t>
      </w:r>
      <w:proofErr w:type="spellStart"/>
      <w:r w:rsidRPr="00127111">
        <w:rPr>
          <w:rFonts w:ascii="Calibri"/>
          <w:i/>
          <w:iCs/>
        </w:rPr>
        <w:t>Physiol</w:t>
      </w:r>
      <w:proofErr w:type="spellEnd"/>
      <w:r w:rsidRPr="00127111">
        <w:rPr>
          <w:rFonts w:ascii="Calibri"/>
          <w:i/>
          <w:iCs/>
        </w:rPr>
        <w:t xml:space="preserve"> </w:t>
      </w:r>
      <w:proofErr w:type="spellStart"/>
      <w:r w:rsidRPr="00127111">
        <w:rPr>
          <w:rFonts w:ascii="Calibri"/>
          <w:i/>
          <w:iCs/>
        </w:rPr>
        <w:t>Biochem</w:t>
      </w:r>
      <w:proofErr w:type="spellEnd"/>
      <w:r w:rsidRPr="00127111">
        <w:rPr>
          <w:rFonts w:ascii="Calibri"/>
          <w:i/>
          <w:iCs/>
        </w:rPr>
        <w:t xml:space="preserve"> </w:t>
      </w:r>
      <w:proofErr w:type="spellStart"/>
      <w:r w:rsidRPr="00127111">
        <w:rPr>
          <w:rFonts w:ascii="Calibri"/>
          <w:i/>
          <w:iCs/>
        </w:rPr>
        <w:t>Zool</w:t>
      </w:r>
      <w:proofErr w:type="spellEnd"/>
      <w:r w:rsidRPr="00127111">
        <w:rPr>
          <w:rFonts w:ascii="Calibri"/>
        </w:rPr>
        <w:t xml:space="preserve"> </w:t>
      </w:r>
      <w:r w:rsidRPr="00127111">
        <w:rPr>
          <w:rFonts w:ascii="Calibri"/>
          <w:b/>
          <w:bCs/>
        </w:rPr>
        <w:t>91</w:t>
      </w:r>
      <w:r w:rsidRPr="00127111">
        <w:rPr>
          <w:rFonts w:ascii="Calibri"/>
        </w:rPr>
        <w:t>, 943–949.</w:t>
      </w:r>
    </w:p>
    <w:p w14:paraId="0E8EBF47" w14:textId="77777777" w:rsidR="00127111" w:rsidRPr="00127111" w:rsidRDefault="00127111" w:rsidP="00127111">
      <w:pPr>
        <w:pStyle w:val="Bibliography"/>
        <w:rPr>
          <w:rFonts w:ascii="Calibri"/>
        </w:rPr>
      </w:pPr>
      <w:proofErr w:type="spellStart"/>
      <w:r w:rsidRPr="00127111">
        <w:rPr>
          <w:rFonts w:ascii="Calibri"/>
          <w:b/>
          <w:bCs/>
        </w:rPr>
        <w:lastRenderedPageBreak/>
        <w:t>McElreath</w:t>
      </w:r>
      <w:proofErr w:type="spellEnd"/>
      <w:r w:rsidRPr="00127111">
        <w:rPr>
          <w:rFonts w:ascii="Calibri"/>
          <w:b/>
          <w:bCs/>
        </w:rPr>
        <w:t>, R.</w:t>
      </w:r>
      <w:r w:rsidRPr="00127111">
        <w:rPr>
          <w:rFonts w:ascii="Calibri"/>
        </w:rPr>
        <w:t xml:space="preserve"> (2020). </w:t>
      </w:r>
      <w:r w:rsidRPr="00127111">
        <w:rPr>
          <w:rFonts w:ascii="Calibri"/>
          <w:i/>
          <w:iCs/>
        </w:rPr>
        <w:t>Statistical Rethinking: A Bayesian Course with Examples in R and STAN</w:t>
      </w:r>
      <w:r w:rsidRPr="00127111">
        <w:rPr>
          <w:rFonts w:ascii="Calibri"/>
        </w:rPr>
        <w:t>. CRC Press.</w:t>
      </w:r>
    </w:p>
    <w:p w14:paraId="154CB7B9" w14:textId="77777777" w:rsidR="00127111" w:rsidRPr="00127111" w:rsidRDefault="00127111" w:rsidP="00127111">
      <w:pPr>
        <w:pStyle w:val="Bibliography"/>
        <w:rPr>
          <w:rFonts w:ascii="Calibri"/>
        </w:rPr>
      </w:pPr>
      <w:r w:rsidRPr="00127111">
        <w:rPr>
          <w:rFonts w:ascii="Calibri"/>
          <w:b/>
          <w:bCs/>
        </w:rPr>
        <w:t xml:space="preserve">Michaela </w:t>
      </w:r>
      <w:proofErr w:type="spellStart"/>
      <w:r w:rsidRPr="00127111">
        <w:rPr>
          <w:rFonts w:ascii="Calibri"/>
          <w:b/>
          <w:bCs/>
        </w:rPr>
        <w:t>Hau</w:t>
      </w:r>
      <w:proofErr w:type="spellEnd"/>
      <w:r w:rsidRPr="00127111">
        <w:rPr>
          <w:rFonts w:ascii="Calibri"/>
          <w:b/>
          <w:bCs/>
        </w:rPr>
        <w:t>, S Casagrande, J Q Ouyang and Alex Baugh</w:t>
      </w:r>
      <w:r w:rsidRPr="00127111">
        <w:rPr>
          <w:rFonts w:ascii="Calibri"/>
        </w:rPr>
        <w:t xml:space="preserve"> (2016). Glucocorticoid-mediated phenotypes in vertebrates: multilevel variation and evolution. </w:t>
      </w:r>
      <w:r w:rsidRPr="00127111">
        <w:rPr>
          <w:rFonts w:ascii="Calibri"/>
          <w:i/>
          <w:iCs/>
        </w:rPr>
        <w:t xml:space="preserve">Adv Stud </w:t>
      </w:r>
      <w:proofErr w:type="spellStart"/>
      <w:r w:rsidRPr="00127111">
        <w:rPr>
          <w:rFonts w:ascii="Calibri"/>
          <w:i/>
          <w:iCs/>
        </w:rPr>
        <w:t>Behav</w:t>
      </w:r>
      <w:proofErr w:type="spellEnd"/>
      <w:r w:rsidRPr="00127111">
        <w:rPr>
          <w:rFonts w:ascii="Calibri"/>
        </w:rPr>
        <w:t xml:space="preserve"> 41–115.</w:t>
      </w:r>
    </w:p>
    <w:p w14:paraId="3B30FF23" w14:textId="77777777" w:rsidR="00127111" w:rsidRPr="00127111" w:rsidRDefault="00127111" w:rsidP="00127111">
      <w:pPr>
        <w:pStyle w:val="Bibliography"/>
        <w:rPr>
          <w:rFonts w:ascii="Calibri"/>
        </w:rPr>
      </w:pPr>
      <w:r w:rsidRPr="00127111">
        <w:rPr>
          <w:rFonts w:ascii="Calibri"/>
          <w:b/>
          <w:bCs/>
        </w:rPr>
        <w:t xml:space="preserve">Montoya, B., </w:t>
      </w:r>
      <w:proofErr w:type="spellStart"/>
      <w:r w:rsidRPr="00127111">
        <w:rPr>
          <w:rFonts w:ascii="Calibri"/>
          <w:b/>
          <w:bCs/>
        </w:rPr>
        <w:t>Briga</w:t>
      </w:r>
      <w:proofErr w:type="spellEnd"/>
      <w:r w:rsidRPr="00127111">
        <w:rPr>
          <w:rFonts w:ascii="Calibri"/>
          <w:b/>
          <w:bCs/>
        </w:rPr>
        <w:t xml:space="preserve">, M., </w:t>
      </w:r>
      <w:proofErr w:type="spellStart"/>
      <w:r w:rsidRPr="00127111">
        <w:rPr>
          <w:rFonts w:ascii="Calibri"/>
          <w:b/>
          <w:bCs/>
        </w:rPr>
        <w:t>Jimeno</w:t>
      </w:r>
      <w:proofErr w:type="spellEnd"/>
      <w:r w:rsidRPr="00127111">
        <w:rPr>
          <w:rFonts w:ascii="Calibri"/>
          <w:b/>
          <w:bCs/>
        </w:rPr>
        <w:t xml:space="preserve">, B., </w:t>
      </w:r>
      <w:proofErr w:type="spellStart"/>
      <w:r w:rsidRPr="00127111">
        <w:rPr>
          <w:rFonts w:ascii="Calibri"/>
          <w:b/>
          <w:bCs/>
        </w:rPr>
        <w:t>Moonen</w:t>
      </w:r>
      <w:proofErr w:type="spellEnd"/>
      <w:r w:rsidRPr="00127111">
        <w:rPr>
          <w:rFonts w:ascii="Calibri"/>
          <w:b/>
          <w:bCs/>
        </w:rPr>
        <w:t>, S. and Verhulst, S.</w:t>
      </w:r>
      <w:r w:rsidRPr="00127111">
        <w:rPr>
          <w:rFonts w:ascii="Calibri"/>
        </w:rPr>
        <w:t xml:space="preserve"> (2018). Baseline glucose level is an individual trait that is negatively associated with lifespan and increases due to adverse environmental conditions during development and adulthood. </w:t>
      </w:r>
      <w:r w:rsidRPr="00127111">
        <w:rPr>
          <w:rFonts w:ascii="Calibri"/>
          <w:i/>
          <w:iCs/>
        </w:rPr>
        <w:t xml:space="preserve">J Comp </w:t>
      </w:r>
      <w:proofErr w:type="spellStart"/>
      <w:r w:rsidRPr="00127111">
        <w:rPr>
          <w:rFonts w:ascii="Calibri"/>
          <w:i/>
          <w:iCs/>
        </w:rPr>
        <w:t>Physiol</w:t>
      </w:r>
      <w:proofErr w:type="spellEnd"/>
      <w:r w:rsidRPr="00127111">
        <w:rPr>
          <w:rFonts w:ascii="Calibri"/>
          <w:i/>
          <w:iCs/>
        </w:rPr>
        <w:t xml:space="preserve"> B</w:t>
      </w:r>
      <w:r w:rsidRPr="00127111">
        <w:rPr>
          <w:rFonts w:ascii="Calibri"/>
        </w:rPr>
        <w:t xml:space="preserve"> </w:t>
      </w:r>
      <w:r w:rsidRPr="00127111">
        <w:rPr>
          <w:rFonts w:ascii="Calibri"/>
          <w:b/>
          <w:bCs/>
        </w:rPr>
        <w:t>188</w:t>
      </w:r>
      <w:r w:rsidRPr="00127111">
        <w:rPr>
          <w:rFonts w:ascii="Calibri"/>
        </w:rPr>
        <w:t>, 517–526.</w:t>
      </w:r>
    </w:p>
    <w:p w14:paraId="61B8ADC4" w14:textId="77777777" w:rsidR="00127111" w:rsidRPr="00127111" w:rsidRDefault="00127111" w:rsidP="00127111">
      <w:pPr>
        <w:pStyle w:val="Bibliography"/>
        <w:rPr>
          <w:rFonts w:ascii="Calibri"/>
        </w:rPr>
      </w:pPr>
      <w:r w:rsidRPr="00127111">
        <w:rPr>
          <w:rFonts w:ascii="Calibri"/>
          <w:b/>
          <w:bCs/>
        </w:rPr>
        <w:t xml:space="preserve">Montoya, B., </w:t>
      </w:r>
      <w:proofErr w:type="spellStart"/>
      <w:r w:rsidRPr="00127111">
        <w:rPr>
          <w:rFonts w:ascii="Calibri"/>
          <w:b/>
          <w:bCs/>
        </w:rPr>
        <w:t>Briga</w:t>
      </w:r>
      <w:proofErr w:type="spellEnd"/>
      <w:r w:rsidRPr="00127111">
        <w:rPr>
          <w:rFonts w:ascii="Calibri"/>
          <w:b/>
          <w:bCs/>
        </w:rPr>
        <w:t xml:space="preserve">, M., </w:t>
      </w:r>
      <w:proofErr w:type="spellStart"/>
      <w:r w:rsidRPr="00127111">
        <w:rPr>
          <w:rFonts w:ascii="Calibri"/>
          <w:b/>
          <w:bCs/>
        </w:rPr>
        <w:t>Jimeno</w:t>
      </w:r>
      <w:proofErr w:type="spellEnd"/>
      <w:r w:rsidRPr="00127111">
        <w:rPr>
          <w:rFonts w:ascii="Calibri"/>
          <w:b/>
          <w:bCs/>
        </w:rPr>
        <w:t>, B. and Verhulst, S.</w:t>
      </w:r>
      <w:r w:rsidRPr="00127111">
        <w:rPr>
          <w:rFonts w:ascii="Calibri"/>
        </w:rPr>
        <w:t xml:space="preserve"> (2020). Glucose regulation is a repeatable trait affected by successive handling in zebra finches. </w:t>
      </w:r>
      <w:r w:rsidRPr="00127111">
        <w:rPr>
          <w:rFonts w:ascii="Calibri"/>
          <w:i/>
          <w:iCs/>
        </w:rPr>
        <w:t xml:space="preserve">J Comp </w:t>
      </w:r>
      <w:proofErr w:type="spellStart"/>
      <w:r w:rsidRPr="00127111">
        <w:rPr>
          <w:rFonts w:ascii="Calibri"/>
          <w:i/>
          <w:iCs/>
        </w:rPr>
        <w:t>Physiol</w:t>
      </w:r>
      <w:proofErr w:type="spellEnd"/>
      <w:r w:rsidRPr="00127111">
        <w:rPr>
          <w:rFonts w:ascii="Calibri"/>
          <w:i/>
          <w:iCs/>
        </w:rPr>
        <w:t xml:space="preserve"> B</w:t>
      </w:r>
      <w:r w:rsidRPr="00127111">
        <w:rPr>
          <w:rFonts w:ascii="Calibri"/>
        </w:rPr>
        <w:t xml:space="preserve"> </w:t>
      </w:r>
      <w:r w:rsidRPr="00127111">
        <w:rPr>
          <w:rFonts w:ascii="Calibri"/>
          <w:b/>
          <w:bCs/>
        </w:rPr>
        <w:t>190</w:t>
      </w:r>
      <w:r w:rsidRPr="00127111">
        <w:rPr>
          <w:rFonts w:ascii="Calibri"/>
        </w:rPr>
        <w:t>, 455–464.</w:t>
      </w:r>
    </w:p>
    <w:p w14:paraId="04EF200F" w14:textId="77777777" w:rsidR="00127111" w:rsidRPr="00127111" w:rsidRDefault="00127111" w:rsidP="00127111">
      <w:pPr>
        <w:pStyle w:val="Bibliography"/>
        <w:rPr>
          <w:rFonts w:ascii="Calibri"/>
        </w:rPr>
      </w:pPr>
      <w:r w:rsidRPr="00127111">
        <w:rPr>
          <w:rFonts w:ascii="Calibri"/>
          <w:b/>
          <w:bCs/>
        </w:rPr>
        <w:t xml:space="preserve">Morales, A., Frei, B., Leung, C., Titman, R., Whelan, S., </w:t>
      </w:r>
      <w:proofErr w:type="spellStart"/>
      <w:r w:rsidRPr="00127111">
        <w:rPr>
          <w:rFonts w:ascii="Calibri"/>
          <w:b/>
          <w:bCs/>
        </w:rPr>
        <w:t>Benowitz</w:t>
      </w:r>
      <w:proofErr w:type="spellEnd"/>
      <w:r w:rsidRPr="00127111">
        <w:rPr>
          <w:rFonts w:ascii="Calibri"/>
          <w:b/>
          <w:bCs/>
        </w:rPr>
        <w:t>-Fredericks, Z. M. and Elliott, K. H.</w:t>
      </w:r>
      <w:r w:rsidRPr="00127111">
        <w:rPr>
          <w:rFonts w:ascii="Calibri"/>
        </w:rPr>
        <w:t xml:space="preserve"> (2020). Point-of-care blood analyzers measure the nutritional state of eighteen free-living bird species. </w:t>
      </w:r>
      <w:r w:rsidRPr="00127111">
        <w:rPr>
          <w:rFonts w:ascii="Calibri"/>
          <w:i/>
          <w:iCs/>
        </w:rPr>
        <w:t>Comparative Biochemistry and Physiology Part A: Molecular &amp; Integrative Physiology</w:t>
      </w:r>
      <w:r w:rsidRPr="00127111">
        <w:rPr>
          <w:rFonts w:ascii="Calibri"/>
        </w:rPr>
        <w:t xml:space="preserve"> </w:t>
      </w:r>
      <w:r w:rsidRPr="00127111">
        <w:rPr>
          <w:rFonts w:ascii="Calibri"/>
          <w:b/>
          <w:bCs/>
        </w:rPr>
        <w:t>240</w:t>
      </w:r>
      <w:r w:rsidRPr="00127111">
        <w:rPr>
          <w:rFonts w:ascii="Calibri"/>
        </w:rPr>
        <w:t>, 110594.</w:t>
      </w:r>
    </w:p>
    <w:p w14:paraId="64AD897B" w14:textId="77777777" w:rsidR="00127111" w:rsidRPr="00127111" w:rsidRDefault="00127111" w:rsidP="00127111">
      <w:pPr>
        <w:pStyle w:val="Bibliography"/>
        <w:rPr>
          <w:rFonts w:ascii="Calibri"/>
        </w:rPr>
      </w:pPr>
      <w:r w:rsidRPr="00127111">
        <w:rPr>
          <w:rFonts w:ascii="Calibri"/>
          <w:b/>
          <w:bCs/>
        </w:rPr>
        <w:t>Neuman-Lee, L. A., Hudson, S. B., Webb, A. C. and French, S. S.</w:t>
      </w:r>
      <w:r w:rsidRPr="00127111">
        <w:rPr>
          <w:rFonts w:ascii="Calibri"/>
        </w:rPr>
        <w:t xml:space="preserve"> (2020). Investigating the relationship between corticosterone and glucose in a reptile. </w:t>
      </w:r>
      <w:r w:rsidRPr="00127111">
        <w:rPr>
          <w:rFonts w:ascii="Calibri"/>
          <w:i/>
          <w:iCs/>
        </w:rPr>
        <w:t>Journal of Experimental Biology</w:t>
      </w:r>
      <w:r w:rsidRPr="00127111">
        <w:rPr>
          <w:rFonts w:ascii="Calibri"/>
        </w:rPr>
        <w:t xml:space="preserve"> </w:t>
      </w:r>
      <w:proofErr w:type="gramStart"/>
      <w:r w:rsidRPr="00127111">
        <w:rPr>
          <w:rFonts w:ascii="Calibri"/>
          <w:b/>
          <w:bCs/>
        </w:rPr>
        <w:t>223</w:t>
      </w:r>
      <w:r w:rsidRPr="00127111">
        <w:rPr>
          <w:rFonts w:ascii="Calibri"/>
        </w:rPr>
        <w:t>,.</w:t>
      </w:r>
      <w:proofErr w:type="gramEnd"/>
    </w:p>
    <w:p w14:paraId="70803010" w14:textId="77777777" w:rsidR="00127111" w:rsidRPr="00127111" w:rsidRDefault="00127111" w:rsidP="00127111">
      <w:pPr>
        <w:pStyle w:val="Bibliography"/>
        <w:rPr>
          <w:rFonts w:ascii="Calibri"/>
        </w:rPr>
      </w:pPr>
      <w:r w:rsidRPr="00127111">
        <w:rPr>
          <w:rFonts w:ascii="Calibri"/>
          <w:b/>
          <w:bCs/>
        </w:rPr>
        <w:t xml:space="preserve">Piantadosi, S., </w:t>
      </w:r>
      <w:proofErr w:type="spellStart"/>
      <w:r w:rsidRPr="00127111">
        <w:rPr>
          <w:rFonts w:ascii="Calibri"/>
          <w:b/>
          <w:bCs/>
        </w:rPr>
        <w:t>Byar</w:t>
      </w:r>
      <w:proofErr w:type="spellEnd"/>
      <w:r w:rsidRPr="00127111">
        <w:rPr>
          <w:rFonts w:ascii="Calibri"/>
          <w:b/>
          <w:bCs/>
        </w:rPr>
        <w:t>, D. P. and Green, S. B.</w:t>
      </w:r>
      <w:r w:rsidRPr="00127111">
        <w:rPr>
          <w:rFonts w:ascii="Calibri"/>
        </w:rPr>
        <w:t xml:space="preserve"> (1988). The ecological fallacy. </w:t>
      </w:r>
      <w:r w:rsidRPr="00127111">
        <w:rPr>
          <w:rFonts w:ascii="Calibri"/>
          <w:i/>
          <w:iCs/>
        </w:rPr>
        <w:t>American Journal of Epidemiology</w:t>
      </w:r>
      <w:r w:rsidRPr="00127111">
        <w:rPr>
          <w:rFonts w:ascii="Calibri"/>
        </w:rPr>
        <w:t xml:space="preserve"> </w:t>
      </w:r>
      <w:proofErr w:type="gramStart"/>
      <w:r w:rsidRPr="00127111">
        <w:rPr>
          <w:rFonts w:ascii="Calibri"/>
          <w:b/>
          <w:bCs/>
        </w:rPr>
        <w:t>127</w:t>
      </w:r>
      <w:r w:rsidRPr="00127111">
        <w:rPr>
          <w:rFonts w:ascii="Calibri"/>
        </w:rPr>
        <w:t>,.</w:t>
      </w:r>
      <w:proofErr w:type="gramEnd"/>
    </w:p>
    <w:p w14:paraId="00C0C3BD" w14:textId="77777777" w:rsidR="00127111" w:rsidRPr="00127111" w:rsidRDefault="00127111" w:rsidP="00127111">
      <w:pPr>
        <w:pStyle w:val="Bibliography"/>
        <w:rPr>
          <w:rFonts w:ascii="Calibri"/>
        </w:rPr>
      </w:pPr>
      <w:r w:rsidRPr="00127111">
        <w:rPr>
          <w:rFonts w:ascii="Calibri"/>
          <w:b/>
          <w:bCs/>
        </w:rPr>
        <w:t>R Core Development Team</w:t>
      </w:r>
      <w:r w:rsidRPr="00127111">
        <w:rPr>
          <w:rFonts w:ascii="Calibri"/>
        </w:rPr>
        <w:t xml:space="preserve"> (2020). R: A language and environment for statistical computing, Vienna, Austria.</w:t>
      </w:r>
    </w:p>
    <w:p w14:paraId="7E21C8C0" w14:textId="77777777" w:rsidR="00127111" w:rsidRPr="00127111" w:rsidRDefault="00127111" w:rsidP="00127111">
      <w:pPr>
        <w:pStyle w:val="Bibliography"/>
        <w:rPr>
          <w:rFonts w:ascii="Calibri"/>
        </w:rPr>
      </w:pPr>
      <w:proofErr w:type="spellStart"/>
      <w:r w:rsidRPr="00127111">
        <w:rPr>
          <w:rFonts w:ascii="Calibri"/>
          <w:b/>
          <w:bCs/>
        </w:rPr>
        <w:t>Remage</w:t>
      </w:r>
      <w:proofErr w:type="spellEnd"/>
      <w:r w:rsidRPr="00127111">
        <w:rPr>
          <w:rFonts w:ascii="Calibri"/>
          <w:b/>
          <w:bCs/>
        </w:rPr>
        <w:t>-Healey, L. and Romero, L. M.</w:t>
      </w:r>
      <w:r w:rsidRPr="00127111">
        <w:rPr>
          <w:rFonts w:ascii="Calibri"/>
        </w:rPr>
        <w:t xml:space="preserve"> (2000). Daily and Seasonal Variation in Response to Stress in Captive Starlings (Sturnus Vulgaris): Glucose. </w:t>
      </w:r>
      <w:r w:rsidRPr="00127111">
        <w:rPr>
          <w:rFonts w:ascii="Calibri"/>
          <w:i/>
          <w:iCs/>
        </w:rPr>
        <w:t>General and Comparative Endocrinology</w:t>
      </w:r>
      <w:r w:rsidRPr="00127111">
        <w:rPr>
          <w:rFonts w:ascii="Calibri"/>
        </w:rPr>
        <w:t xml:space="preserve"> </w:t>
      </w:r>
      <w:r w:rsidRPr="00127111">
        <w:rPr>
          <w:rFonts w:ascii="Calibri"/>
          <w:b/>
          <w:bCs/>
        </w:rPr>
        <w:t>119</w:t>
      </w:r>
      <w:r w:rsidRPr="00127111">
        <w:rPr>
          <w:rFonts w:ascii="Calibri"/>
        </w:rPr>
        <w:t>, 60–68.</w:t>
      </w:r>
    </w:p>
    <w:p w14:paraId="711F7C90" w14:textId="77777777" w:rsidR="00127111" w:rsidRPr="00127111" w:rsidRDefault="00127111" w:rsidP="00127111">
      <w:pPr>
        <w:pStyle w:val="Bibliography"/>
        <w:rPr>
          <w:rFonts w:ascii="Calibri"/>
        </w:rPr>
      </w:pPr>
      <w:proofErr w:type="spellStart"/>
      <w:r w:rsidRPr="00127111">
        <w:rPr>
          <w:rFonts w:ascii="Calibri"/>
          <w:b/>
          <w:bCs/>
        </w:rPr>
        <w:t>Remage</w:t>
      </w:r>
      <w:proofErr w:type="spellEnd"/>
      <w:r w:rsidRPr="00127111">
        <w:rPr>
          <w:rFonts w:ascii="Calibri"/>
          <w:b/>
          <w:bCs/>
        </w:rPr>
        <w:t>-Healey, L. and Romero, L. M.</w:t>
      </w:r>
      <w:r w:rsidRPr="00127111">
        <w:rPr>
          <w:rFonts w:ascii="Calibri"/>
        </w:rPr>
        <w:t xml:space="preserve"> (2001). Corticosterone and insulin interact to regulate glucose and triglyceride levels during stress in a bird. </w:t>
      </w:r>
      <w:r w:rsidRPr="00127111">
        <w:rPr>
          <w:rFonts w:ascii="Calibri"/>
          <w:i/>
          <w:iCs/>
        </w:rPr>
        <w:t>American Journal of Physiology-Regulatory, Integrative and Comparative Physiology</w:t>
      </w:r>
      <w:r w:rsidRPr="00127111">
        <w:rPr>
          <w:rFonts w:ascii="Calibri"/>
        </w:rPr>
        <w:t xml:space="preserve"> </w:t>
      </w:r>
      <w:r w:rsidRPr="00127111">
        <w:rPr>
          <w:rFonts w:ascii="Calibri"/>
          <w:b/>
          <w:bCs/>
        </w:rPr>
        <w:t>281</w:t>
      </w:r>
      <w:r w:rsidRPr="00127111">
        <w:rPr>
          <w:rFonts w:ascii="Calibri"/>
        </w:rPr>
        <w:t>, 994–1003.</w:t>
      </w:r>
    </w:p>
    <w:p w14:paraId="5FFA8DA2" w14:textId="77777777" w:rsidR="00127111" w:rsidRPr="00127111" w:rsidRDefault="00127111" w:rsidP="00127111">
      <w:pPr>
        <w:pStyle w:val="Bibliography"/>
        <w:rPr>
          <w:rFonts w:ascii="Calibri"/>
        </w:rPr>
      </w:pPr>
      <w:r w:rsidRPr="00127111">
        <w:rPr>
          <w:rFonts w:ascii="Calibri"/>
          <w:b/>
          <w:bCs/>
        </w:rPr>
        <w:t xml:space="preserve">Ripley, B., Venables, B., Bates, D. M., </w:t>
      </w:r>
      <w:proofErr w:type="spellStart"/>
      <w:r w:rsidRPr="00127111">
        <w:rPr>
          <w:rFonts w:ascii="Calibri"/>
          <w:b/>
          <w:bCs/>
        </w:rPr>
        <w:t>Hornik</w:t>
      </w:r>
      <w:proofErr w:type="spellEnd"/>
      <w:r w:rsidRPr="00127111">
        <w:rPr>
          <w:rFonts w:ascii="Calibri"/>
          <w:b/>
          <w:bCs/>
        </w:rPr>
        <w:t>, K., Gebhardt, A., Firth, D. and Ripley, M. B.</w:t>
      </w:r>
      <w:r w:rsidRPr="00127111">
        <w:rPr>
          <w:rFonts w:ascii="Calibri"/>
        </w:rPr>
        <w:t xml:space="preserve"> (2013). Package “MASS.”</w:t>
      </w:r>
    </w:p>
    <w:p w14:paraId="2A185A4B" w14:textId="77777777" w:rsidR="00127111" w:rsidRPr="00127111" w:rsidRDefault="00127111" w:rsidP="00127111">
      <w:pPr>
        <w:pStyle w:val="Bibliography"/>
        <w:rPr>
          <w:rFonts w:ascii="Calibri"/>
        </w:rPr>
      </w:pPr>
      <w:r w:rsidRPr="00127111">
        <w:rPr>
          <w:rFonts w:ascii="Calibri"/>
          <w:b/>
          <w:bCs/>
        </w:rPr>
        <w:t xml:space="preserve">Romero, L. M. and </w:t>
      </w:r>
      <w:proofErr w:type="spellStart"/>
      <w:r w:rsidRPr="00127111">
        <w:rPr>
          <w:rFonts w:ascii="Calibri"/>
          <w:b/>
          <w:bCs/>
        </w:rPr>
        <w:t>Gormally</w:t>
      </w:r>
      <w:proofErr w:type="spellEnd"/>
      <w:r w:rsidRPr="00127111">
        <w:rPr>
          <w:rFonts w:ascii="Calibri"/>
          <w:b/>
          <w:bCs/>
        </w:rPr>
        <w:t>, B. M. G.</w:t>
      </w:r>
      <w:r w:rsidRPr="00127111">
        <w:rPr>
          <w:rFonts w:ascii="Calibri"/>
        </w:rPr>
        <w:t xml:space="preserve"> (2019). How Truly Conserved Is the “Well-Conserved” Vertebrate Stress Response? </w:t>
      </w:r>
      <w:proofErr w:type="spellStart"/>
      <w:r w:rsidRPr="00127111">
        <w:rPr>
          <w:rFonts w:ascii="Calibri"/>
          <w:i/>
          <w:iCs/>
        </w:rPr>
        <w:t>Integr</w:t>
      </w:r>
      <w:proofErr w:type="spellEnd"/>
      <w:r w:rsidRPr="00127111">
        <w:rPr>
          <w:rFonts w:ascii="Calibri"/>
          <w:i/>
          <w:iCs/>
        </w:rPr>
        <w:t xml:space="preserve"> Comp Biol</w:t>
      </w:r>
      <w:r w:rsidRPr="00127111">
        <w:rPr>
          <w:rFonts w:ascii="Calibri"/>
        </w:rPr>
        <w:t xml:space="preserve"> </w:t>
      </w:r>
      <w:r w:rsidRPr="00127111">
        <w:rPr>
          <w:rFonts w:ascii="Calibri"/>
          <w:b/>
          <w:bCs/>
        </w:rPr>
        <w:t>59</w:t>
      </w:r>
      <w:r w:rsidRPr="00127111">
        <w:rPr>
          <w:rFonts w:ascii="Calibri"/>
        </w:rPr>
        <w:t>, 273–281.</w:t>
      </w:r>
    </w:p>
    <w:p w14:paraId="034CABF1" w14:textId="77777777" w:rsidR="00127111" w:rsidRPr="00127111" w:rsidRDefault="00127111" w:rsidP="00127111">
      <w:pPr>
        <w:pStyle w:val="Bibliography"/>
        <w:rPr>
          <w:rFonts w:ascii="Calibri"/>
        </w:rPr>
      </w:pPr>
      <w:r w:rsidRPr="00127111">
        <w:rPr>
          <w:rFonts w:ascii="Calibri"/>
          <w:b/>
          <w:bCs/>
        </w:rPr>
        <w:t xml:space="preserve">Romero, L. M., Platts, S. H., </w:t>
      </w:r>
      <w:proofErr w:type="spellStart"/>
      <w:r w:rsidRPr="00127111">
        <w:rPr>
          <w:rFonts w:ascii="Calibri"/>
          <w:b/>
          <w:bCs/>
        </w:rPr>
        <w:t>Schoech</w:t>
      </w:r>
      <w:proofErr w:type="spellEnd"/>
      <w:r w:rsidRPr="00127111">
        <w:rPr>
          <w:rFonts w:ascii="Calibri"/>
          <w:b/>
          <w:bCs/>
        </w:rPr>
        <w:t xml:space="preserve">, S. J., Wada, H., </w:t>
      </w:r>
      <w:proofErr w:type="spellStart"/>
      <w:r w:rsidRPr="00127111">
        <w:rPr>
          <w:rFonts w:ascii="Calibri"/>
          <w:b/>
          <w:bCs/>
        </w:rPr>
        <w:t>Crespi</w:t>
      </w:r>
      <w:proofErr w:type="spellEnd"/>
      <w:r w:rsidRPr="00127111">
        <w:rPr>
          <w:rFonts w:ascii="Calibri"/>
          <w:b/>
          <w:bCs/>
        </w:rPr>
        <w:t>, E., Martin, L. B. and Buck, C. L.</w:t>
      </w:r>
      <w:r w:rsidRPr="00127111">
        <w:rPr>
          <w:rFonts w:ascii="Calibri"/>
        </w:rPr>
        <w:t xml:space="preserve"> (2015). Understanding stress in the healthy animal – potential paths for progress. </w:t>
      </w:r>
      <w:r w:rsidRPr="00127111">
        <w:rPr>
          <w:rFonts w:ascii="Calibri"/>
          <w:i/>
          <w:iCs/>
        </w:rPr>
        <w:t>Stress</w:t>
      </w:r>
      <w:r w:rsidRPr="00127111">
        <w:rPr>
          <w:rFonts w:ascii="Calibri"/>
        </w:rPr>
        <w:t xml:space="preserve"> </w:t>
      </w:r>
      <w:r w:rsidRPr="00127111">
        <w:rPr>
          <w:rFonts w:ascii="Calibri"/>
          <w:b/>
          <w:bCs/>
        </w:rPr>
        <w:t>18</w:t>
      </w:r>
      <w:r w:rsidRPr="00127111">
        <w:rPr>
          <w:rFonts w:ascii="Calibri"/>
        </w:rPr>
        <w:t>, 491–497.</w:t>
      </w:r>
    </w:p>
    <w:p w14:paraId="2F6CF4F9" w14:textId="77777777" w:rsidR="00127111" w:rsidRPr="00127111" w:rsidRDefault="00127111" w:rsidP="00127111">
      <w:pPr>
        <w:pStyle w:val="Bibliography"/>
        <w:rPr>
          <w:rFonts w:ascii="Calibri"/>
        </w:rPr>
      </w:pPr>
      <w:proofErr w:type="spellStart"/>
      <w:r w:rsidRPr="00127111">
        <w:rPr>
          <w:rFonts w:ascii="Calibri"/>
          <w:b/>
          <w:bCs/>
        </w:rPr>
        <w:t>Schoenle</w:t>
      </w:r>
      <w:proofErr w:type="spellEnd"/>
      <w:r w:rsidRPr="00127111">
        <w:rPr>
          <w:rFonts w:ascii="Calibri"/>
          <w:b/>
          <w:bCs/>
        </w:rPr>
        <w:t xml:space="preserve">, L. A., Zimmer, C., Miller, E. T. and </w:t>
      </w:r>
      <w:proofErr w:type="spellStart"/>
      <w:r w:rsidRPr="00127111">
        <w:rPr>
          <w:rFonts w:ascii="Calibri"/>
          <w:b/>
          <w:bCs/>
        </w:rPr>
        <w:t>Vitousek</w:t>
      </w:r>
      <w:proofErr w:type="spellEnd"/>
      <w:r w:rsidRPr="00127111">
        <w:rPr>
          <w:rFonts w:ascii="Calibri"/>
          <w:b/>
          <w:bCs/>
        </w:rPr>
        <w:t>, M. N.</w:t>
      </w:r>
      <w:r w:rsidRPr="00127111">
        <w:rPr>
          <w:rFonts w:ascii="Calibri"/>
        </w:rPr>
        <w:t xml:space="preserve"> (2021). Does variation in glucocorticoid concentrations predict fitness? A phylogenetic meta-analysis. </w:t>
      </w:r>
      <w:r w:rsidRPr="00127111">
        <w:rPr>
          <w:rFonts w:ascii="Calibri"/>
          <w:i/>
          <w:iCs/>
        </w:rPr>
        <w:t>General and Comparative Endocrinology</w:t>
      </w:r>
      <w:r w:rsidRPr="00127111">
        <w:rPr>
          <w:rFonts w:ascii="Calibri"/>
        </w:rPr>
        <w:t xml:space="preserve"> </w:t>
      </w:r>
      <w:r w:rsidRPr="00127111">
        <w:rPr>
          <w:rFonts w:ascii="Calibri"/>
          <w:b/>
          <w:bCs/>
        </w:rPr>
        <w:t>300</w:t>
      </w:r>
      <w:r w:rsidRPr="00127111">
        <w:rPr>
          <w:rFonts w:ascii="Calibri"/>
        </w:rPr>
        <w:t>, 113611.</w:t>
      </w:r>
    </w:p>
    <w:p w14:paraId="01FEC5B0" w14:textId="77777777" w:rsidR="00127111" w:rsidRPr="00127111" w:rsidRDefault="00127111" w:rsidP="00127111">
      <w:pPr>
        <w:pStyle w:val="Bibliography"/>
        <w:rPr>
          <w:rFonts w:ascii="Calibri"/>
        </w:rPr>
      </w:pPr>
      <w:r w:rsidRPr="00127111">
        <w:rPr>
          <w:rFonts w:ascii="Calibri"/>
          <w:b/>
          <w:bCs/>
        </w:rPr>
        <w:t xml:space="preserve">Stoffel, M. A., Nakagawa, S. and </w:t>
      </w:r>
      <w:proofErr w:type="spellStart"/>
      <w:r w:rsidRPr="00127111">
        <w:rPr>
          <w:rFonts w:ascii="Calibri"/>
          <w:b/>
          <w:bCs/>
        </w:rPr>
        <w:t>Schielzeth</w:t>
      </w:r>
      <w:proofErr w:type="spellEnd"/>
      <w:r w:rsidRPr="00127111">
        <w:rPr>
          <w:rFonts w:ascii="Calibri"/>
          <w:b/>
          <w:bCs/>
        </w:rPr>
        <w:t>, H.</w:t>
      </w:r>
      <w:r w:rsidRPr="00127111">
        <w:rPr>
          <w:rFonts w:ascii="Calibri"/>
        </w:rPr>
        <w:t xml:space="preserve"> (2017). </w:t>
      </w:r>
      <w:proofErr w:type="spellStart"/>
      <w:r w:rsidRPr="00127111">
        <w:rPr>
          <w:rFonts w:ascii="Calibri"/>
        </w:rPr>
        <w:t>rptR</w:t>
      </w:r>
      <w:proofErr w:type="spellEnd"/>
      <w:r w:rsidRPr="00127111">
        <w:rPr>
          <w:rFonts w:ascii="Calibri"/>
        </w:rPr>
        <w:t xml:space="preserve">: Repeatability estimation and variance decomposition by generalized linear mixed-effects models. </w:t>
      </w:r>
      <w:r w:rsidRPr="00127111">
        <w:rPr>
          <w:rFonts w:ascii="Calibri"/>
          <w:i/>
          <w:iCs/>
        </w:rPr>
        <w:t>Methods in Ecology and Evolution</w:t>
      </w:r>
      <w:r w:rsidRPr="00127111">
        <w:rPr>
          <w:rFonts w:ascii="Calibri"/>
        </w:rPr>
        <w:t xml:space="preserve"> </w:t>
      </w:r>
      <w:r w:rsidRPr="00127111">
        <w:rPr>
          <w:rFonts w:ascii="Calibri"/>
          <w:b/>
          <w:bCs/>
        </w:rPr>
        <w:t>8</w:t>
      </w:r>
      <w:r w:rsidRPr="00127111">
        <w:rPr>
          <w:rFonts w:ascii="Calibri"/>
        </w:rPr>
        <w:t>, 1639–1644.</w:t>
      </w:r>
    </w:p>
    <w:p w14:paraId="25F29129" w14:textId="77777777" w:rsidR="00127111" w:rsidRPr="00127111" w:rsidRDefault="00127111" w:rsidP="00127111">
      <w:pPr>
        <w:pStyle w:val="Bibliography"/>
        <w:rPr>
          <w:rFonts w:ascii="Calibri"/>
        </w:rPr>
      </w:pPr>
      <w:r w:rsidRPr="00127111">
        <w:rPr>
          <w:rFonts w:ascii="Calibri"/>
          <w:b/>
          <w:bCs/>
        </w:rPr>
        <w:t xml:space="preserve">Taff, C. C. and </w:t>
      </w:r>
      <w:proofErr w:type="spellStart"/>
      <w:r w:rsidRPr="00127111">
        <w:rPr>
          <w:rFonts w:ascii="Calibri"/>
          <w:b/>
          <w:bCs/>
        </w:rPr>
        <w:t>Vitousek</w:t>
      </w:r>
      <w:proofErr w:type="spellEnd"/>
      <w:r w:rsidRPr="00127111">
        <w:rPr>
          <w:rFonts w:ascii="Calibri"/>
          <w:b/>
          <w:bCs/>
        </w:rPr>
        <w:t>, M. N.</w:t>
      </w:r>
      <w:r w:rsidRPr="00127111">
        <w:rPr>
          <w:rFonts w:ascii="Calibri"/>
        </w:rPr>
        <w:t xml:space="preserve"> (2016). Endocrine Flexibility: Optimizing Phenotypes in a Dynamic World? </w:t>
      </w:r>
      <w:r w:rsidRPr="00127111">
        <w:rPr>
          <w:rFonts w:ascii="Calibri"/>
          <w:i/>
          <w:iCs/>
        </w:rPr>
        <w:t xml:space="preserve">Trends </w:t>
      </w:r>
      <w:proofErr w:type="spellStart"/>
      <w:r w:rsidRPr="00127111">
        <w:rPr>
          <w:rFonts w:ascii="Calibri"/>
          <w:i/>
          <w:iCs/>
        </w:rPr>
        <w:t>Ecol</w:t>
      </w:r>
      <w:proofErr w:type="spellEnd"/>
      <w:r w:rsidRPr="00127111">
        <w:rPr>
          <w:rFonts w:ascii="Calibri"/>
          <w:i/>
          <w:iCs/>
        </w:rPr>
        <w:t xml:space="preserve"> </w:t>
      </w:r>
      <w:proofErr w:type="spellStart"/>
      <w:r w:rsidRPr="00127111">
        <w:rPr>
          <w:rFonts w:ascii="Calibri"/>
          <w:i/>
          <w:iCs/>
        </w:rPr>
        <w:t>Evol</w:t>
      </w:r>
      <w:proofErr w:type="spellEnd"/>
      <w:r w:rsidRPr="00127111">
        <w:rPr>
          <w:rFonts w:ascii="Calibri"/>
        </w:rPr>
        <w:t xml:space="preserve"> </w:t>
      </w:r>
      <w:r w:rsidRPr="00127111">
        <w:rPr>
          <w:rFonts w:ascii="Calibri"/>
          <w:b/>
          <w:bCs/>
        </w:rPr>
        <w:t>31</w:t>
      </w:r>
      <w:r w:rsidRPr="00127111">
        <w:rPr>
          <w:rFonts w:ascii="Calibri"/>
        </w:rPr>
        <w:t>, 476–488.</w:t>
      </w:r>
    </w:p>
    <w:p w14:paraId="65B7896B" w14:textId="77777777" w:rsidR="00127111" w:rsidRPr="00127111" w:rsidRDefault="00127111" w:rsidP="00127111">
      <w:pPr>
        <w:pStyle w:val="Bibliography"/>
        <w:rPr>
          <w:rFonts w:ascii="Calibri"/>
        </w:rPr>
      </w:pPr>
      <w:r w:rsidRPr="00127111">
        <w:rPr>
          <w:rFonts w:ascii="Calibri"/>
          <w:b/>
          <w:bCs/>
        </w:rPr>
        <w:t xml:space="preserve">Taff, C. C., </w:t>
      </w:r>
      <w:proofErr w:type="spellStart"/>
      <w:r w:rsidRPr="00127111">
        <w:rPr>
          <w:rFonts w:ascii="Calibri"/>
          <w:b/>
          <w:bCs/>
        </w:rPr>
        <w:t>Schoenle</w:t>
      </w:r>
      <w:proofErr w:type="spellEnd"/>
      <w:r w:rsidRPr="00127111">
        <w:rPr>
          <w:rFonts w:ascii="Calibri"/>
          <w:b/>
          <w:bCs/>
        </w:rPr>
        <w:t xml:space="preserve">, L. A. and </w:t>
      </w:r>
      <w:proofErr w:type="spellStart"/>
      <w:r w:rsidRPr="00127111">
        <w:rPr>
          <w:rFonts w:ascii="Calibri"/>
          <w:b/>
          <w:bCs/>
        </w:rPr>
        <w:t>Vitousek</w:t>
      </w:r>
      <w:proofErr w:type="spellEnd"/>
      <w:r w:rsidRPr="00127111">
        <w:rPr>
          <w:rFonts w:ascii="Calibri"/>
          <w:b/>
          <w:bCs/>
        </w:rPr>
        <w:t>, M. N.</w:t>
      </w:r>
      <w:r w:rsidRPr="00127111">
        <w:rPr>
          <w:rFonts w:ascii="Calibri"/>
        </w:rPr>
        <w:t xml:space="preserve"> (2018a). The repeatability of glucocorticoids: A review and meta-analysis. </w:t>
      </w:r>
      <w:r w:rsidRPr="00127111">
        <w:rPr>
          <w:rFonts w:ascii="Calibri"/>
          <w:i/>
          <w:iCs/>
        </w:rPr>
        <w:t>General and Comparative Endocrinology</w:t>
      </w:r>
      <w:r w:rsidRPr="00127111">
        <w:rPr>
          <w:rFonts w:ascii="Calibri"/>
        </w:rPr>
        <w:t xml:space="preserve"> </w:t>
      </w:r>
      <w:r w:rsidRPr="00127111">
        <w:rPr>
          <w:rFonts w:ascii="Calibri"/>
          <w:b/>
          <w:bCs/>
        </w:rPr>
        <w:t>260</w:t>
      </w:r>
      <w:r w:rsidRPr="00127111">
        <w:rPr>
          <w:rFonts w:ascii="Calibri"/>
        </w:rPr>
        <w:t>, 136–145.</w:t>
      </w:r>
    </w:p>
    <w:p w14:paraId="4D1FAF34" w14:textId="77777777" w:rsidR="00127111" w:rsidRPr="00127111" w:rsidRDefault="00127111" w:rsidP="00127111">
      <w:pPr>
        <w:pStyle w:val="Bibliography"/>
        <w:rPr>
          <w:rFonts w:ascii="Calibri"/>
        </w:rPr>
      </w:pPr>
      <w:r w:rsidRPr="00127111">
        <w:rPr>
          <w:rFonts w:ascii="Calibri"/>
          <w:b/>
          <w:bCs/>
        </w:rPr>
        <w:lastRenderedPageBreak/>
        <w:t xml:space="preserve">Taff, C. C., Zimmer, C. and </w:t>
      </w:r>
      <w:proofErr w:type="spellStart"/>
      <w:r w:rsidRPr="00127111">
        <w:rPr>
          <w:rFonts w:ascii="Calibri"/>
          <w:b/>
          <w:bCs/>
        </w:rPr>
        <w:t>Vitousek</w:t>
      </w:r>
      <w:proofErr w:type="spellEnd"/>
      <w:r w:rsidRPr="00127111">
        <w:rPr>
          <w:rFonts w:ascii="Calibri"/>
          <w:b/>
          <w:bCs/>
        </w:rPr>
        <w:t>, M. N.</w:t>
      </w:r>
      <w:r w:rsidRPr="00127111">
        <w:rPr>
          <w:rFonts w:ascii="Calibri"/>
        </w:rPr>
        <w:t xml:space="preserve"> (2018b). Efficacy of negative feedback in the HPA axis predicts recovery from acute challenges. </w:t>
      </w:r>
      <w:r w:rsidRPr="00127111">
        <w:rPr>
          <w:rFonts w:ascii="Calibri"/>
          <w:i/>
          <w:iCs/>
        </w:rPr>
        <w:t>Biology Letters</w:t>
      </w:r>
      <w:r w:rsidRPr="00127111">
        <w:rPr>
          <w:rFonts w:ascii="Calibri"/>
        </w:rPr>
        <w:t xml:space="preserve"> </w:t>
      </w:r>
      <w:r w:rsidRPr="00127111">
        <w:rPr>
          <w:rFonts w:ascii="Calibri"/>
          <w:b/>
          <w:bCs/>
        </w:rPr>
        <w:t>14</w:t>
      </w:r>
      <w:r w:rsidRPr="00127111">
        <w:rPr>
          <w:rFonts w:ascii="Calibri"/>
        </w:rPr>
        <w:t>, 20180131.</w:t>
      </w:r>
    </w:p>
    <w:p w14:paraId="539135DB" w14:textId="77777777" w:rsidR="00127111" w:rsidRPr="00127111" w:rsidRDefault="00127111" w:rsidP="00127111">
      <w:pPr>
        <w:pStyle w:val="Bibliography"/>
        <w:rPr>
          <w:rFonts w:ascii="Calibri"/>
        </w:rPr>
      </w:pPr>
      <w:r w:rsidRPr="00127111">
        <w:rPr>
          <w:rFonts w:ascii="Calibri"/>
          <w:b/>
          <w:bCs/>
        </w:rPr>
        <w:t xml:space="preserve">Taff, C. C., Zimmer, C. and </w:t>
      </w:r>
      <w:proofErr w:type="spellStart"/>
      <w:r w:rsidRPr="00127111">
        <w:rPr>
          <w:rFonts w:ascii="Calibri"/>
          <w:b/>
          <w:bCs/>
        </w:rPr>
        <w:t>Vitousek</w:t>
      </w:r>
      <w:proofErr w:type="spellEnd"/>
      <w:r w:rsidRPr="00127111">
        <w:rPr>
          <w:rFonts w:ascii="Calibri"/>
          <w:b/>
          <w:bCs/>
        </w:rPr>
        <w:t>, M. N.</w:t>
      </w:r>
      <w:r w:rsidRPr="00127111">
        <w:rPr>
          <w:rFonts w:ascii="Calibri"/>
        </w:rPr>
        <w:t xml:space="preserve"> (2019a). Achromatic plumage brightness predicts stress resilience and social interactions in tree swallows (</w:t>
      </w:r>
      <w:proofErr w:type="spellStart"/>
      <w:r w:rsidRPr="00127111">
        <w:rPr>
          <w:rFonts w:ascii="Calibri"/>
        </w:rPr>
        <w:t>Tachycineta</w:t>
      </w:r>
      <w:proofErr w:type="spellEnd"/>
      <w:r w:rsidRPr="00127111">
        <w:rPr>
          <w:rFonts w:ascii="Calibri"/>
        </w:rPr>
        <w:t xml:space="preserve"> bicolor). </w:t>
      </w:r>
      <w:proofErr w:type="spellStart"/>
      <w:r w:rsidRPr="00127111">
        <w:rPr>
          <w:rFonts w:ascii="Calibri"/>
          <w:i/>
          <w:iCs/>
        </w:rPr>
        <w:t>Behav</w:t>
      </w:r>
      <w:proofErr w:type="spellEnd"/>
      <w:r w:rsidRPr="00127111">
        <w:rPr>
          <w:rFonts w:ascii="Calibri"/>
          <w:i/>
          <w:iCs/>
        </w:rPr>
        <w:t xml:space="preserve"> </w:t>
      </w:r>
      <w:proofErr w:type="spellStart"/>
      <w:r w:rsidRPr="00127111">
        <w:rPr>
          <w:rFonts w:ascii="Calibri"/>
          <w:i/>
          <w:iCs/>
        </w:rPr>
        <w:t>Ecol</w:t>
      </w:r>
      <w:proofErr w:type="spellEnd"/>
      <w:r w:rsidRPr="00127111">
        <w:rPr>
          <w:rFonts w:ascii="Calibri"/>
        </w:rPr>
        <w:t xml:space="preserve"> </w:t>
      </w:r>
      <w:r w:rsidRPr="00127111">
        <w:rPr>
          <w:rFonts w:ascii="Calibri"/>
          <w:b/>
          <w:bCs/>
        </w:rPr>
        <w:t>30</w:t>
      </w:r>
      <w:r w:rsidRPr="00127111">
        <w:rPr>
          <w:rFonts w:ascii="Calibri"/>
        </w:rPr>
        <w:t>, 733–745.</w:t>
      </w:r>
    </w:p>
    <w:p w14:paraId="04CBF5D8" w14:textId="77777777" w:rsidR="00127111" w:rsidRPr="00127111" w:rsidRDefault="00127111" w:rsidP="00127111">
      <w:pPr>
        <w:pStyle w:val="Bibliography"/>
        <w:rPr>
          <w:rFonts w:ascii="Calibri"/>
        </w:rPr>
      </w:pPr>
      <w:r w:rsidRPr="00127111">
        <w:rPr>
          <w:rFonts w:ascii="Calibri"/>
          <w:b/>
          <w:bCs/>
        </w:rPr>
        <w:t xml:space="preserve">Taff, C. C., Campagna, L. and </w:t>
      </w:r>
      <w:proofErr w:type="spellStart"/>
      <w:r w:rsidRPr="00127111">
        <w:rPr>
          <w:rFonts w:ascii="Calibri"/>
          <w:b/>
          <w:bCs/>
        </w:rPr>
        <w:t>Vitousek</w:t>
      </w:r>
      <w:proofErr w:type="spellEnd"/>
      <w:r w:rsidRPr="00127111">
        <w:rPr>
          <w:rFonts w:ascii="Calibri"/>
          <w:b/>
          <w:bCs/>
        </w:rPr>
        <w:t>, M. N.</w:t>
      </w:r>
      <w:r w:rsidRPr="00127111">
        <w:rPr>
          <w:rFonts w:ascii="Calibri"/>
        </w:rPr>
        <w:t xml:space="preserve"> (2019b). Genome-wide variation in DNA methylation is associated with stress resilience and plumage brightness in a wild bird. </w:t>
      </w:r>
      <w:r w:rsidRPr="00127111">
        <w:rPr>
          <w:rFonts w:ascii="Calibri"/>
          <w:i/>
          <w:iCs/>
        </w:rPr>
        <w:t>Molecular Ecology</w:t>
      </w:r>
      <w:r w:rsidRPr="00127111">
        <w:rPr>
          <w:rFonts w:ascii="Calibri"/>
        </w:rPr>
        <w:t xml:space="preserve"> </w:t>
      </w:r>
      <w:r w:rsidRPr="00127111">
        <w:rPr>
          <w:rFonts w:ascii="Calibri"/>
          <w:b/>
          <w:bCs/>
        </w:rPr>
        <w:t>28</w:t>
      </w:r>
      <w:r w:rsidRPr="00127111">
        <w:rPr>
          <w:rFonts w:ascii="Calibri"/>
        </w:rPr>
        <w:t>, 3722–3737.</w:t>
      </w:r>
    </w:p>
    <w:p w14:paraId="1FA3066F" w14:textId="77777777" w:rsidR="00127111" w:rsidRPr="00127111" w:rsidRDefault="00127111" w:rsidP="00127111">
      <w:pPr>
        <w:pStyle w:val="Bibliography"/>
        <w:rPr>
          <w:rFonts w:ascii="Calibri"/>
        </w:rPr>
      </w:pPr>
      <w:r w:rsidRPr="00127111">
        <w:rPr>
          <w:rFonts w:ascii="Calibri"/>
          <w:b/>
          <w:bCs/>
        </w:rPr>
        <w:t xml:space="preserve">Taff, C. C., Zimmer, C., Scheck, D., Ryan, T. A., </w:t>
      </w:r>
      <w:proofErr w:type="spellStart"/>
      <w:r w:rsidRPr="00127111">
        <w:rPr>
          <w:rFonts w:ascii="Calibri"/>
          <w:b/>
          <w:bCs/>
        </w:rPr>
        <w:t>Houtz</w:t>
      </w:r>
      <w:proofErr w:type="spellEnd"/>
      <w:r w:rsidRPr="00127111">
        <w:rPr>
          <w:rFonts w:ascii="Calibri"/>
          <w:b/>
          <w:bCs/>
        </w:rPr>
        <w:t xml:space="preserve">, J. L., Smee, M. R., Hendry, T. A. and </w:t>
      </w:r>
      <w:proofErr w:type="spellStart"/>
      <w:r w:rsidRPr="00127111">
        <w:rPr>
          <w:rFonts w:ascii="Calibri"/>
          <w:b/>
          <w:bCs/>
        </w:rPr>
        <w:t>Vitousek</w:t>
      </w:r>
      <w:proofErr w:type="spellEnd"/>
      <w:r w:rsidRPr="00127111">
        <w:rPr>
          <w:rFonts w:ascii="Calibri"/>
          <w:b/>
          <w:bCs/>
        </w:rPr>
        <w:t>, M. N.</w:t>
      </w:r>
      <w:r w:rsidRPr="00127111">
        <w:rPr>
          <w:rFonts w:ascii="Calibri"/>
        </w:rPr>
        <w:t xml:space="preserve"> (2019c). Plumage manipulation alters the integration of social behavior, physiology, internal microbiome, and fitness. </w:t>
      </w:r>
      <w:proofErr w:type="spellStart"/>
      <w:r w:rsidRPr="00127111">
        <w:rPr>
          <w:rFonts w:ascii="Calibri"/>
          <w:i/>
          <w:iCs/>
        </w:rPr>
        <w:t>bioRxiv</w:t>
      </w:r>
      <w:proofErr w:type="spellEnd"/>
      <w:r w:rsidRPr="00127111">
        <w:rPr>
          <w:rFonts w:ascii="Calibri"/>
        </w:rPr>
        <w:t xml:space="preserve"> 826719.</w:t>
      </w:r>
    </w:p>
    <w:p w14:paraId="4C3A952F" w14:textId="77777777" w:rsidR="00127111" w:rsidRPr="00127111" w:rsidRDefault="00127111" w:rsidP="00127111">
      <w:pPr>
        <w:pStyle w:val="Bibliography"/>
        <w:rPr>
          <w:rFonts w:ascii="Calibri"/>
        </w:rPr>
      </w:pPr>
      <w:proofErr w:type="spellStart"/>
      <w:r w:rsidRPr="00127111">
        <w:rPr>
          <w:rFonts w:ascii="Calibri"/>
          <w:b/>
          <w:bCs/>
        </w:rPr>
        <w:t>Tomasek</w:t>
      </w:r>
      <w:proofErr w:type="spellEnd"/>
      <w:r w:rsidRPr="00127111">
        <w:rPr>
          <w:rFonts w:ascii="Calibri"/>
          <w:b/>
          <w:bCs/>
        </w:rPr>
        <w:t xml:space="preserve">, O., </w:t>
      </w:r>
      <w:proofErr w:type="spellStart"/>
      <w:r w:rsidRPr="00127111">
        <w:rPr>
          <w:rFonts w:ascii="Calibri"/>
          <w:b/>
          <w:bCs/>
        </w:rPr>
        <w:t>Bobek</w:t>
      </w:r>
      <w:proofErr w:type="spellEnd"/>
      <w:r w:rsidRPr="00127111">
        <w:rPr>
          <w:rFonts w:ascii="Calibri"/>
          <w:b/>
          <w:bCs/>
        </w:rPr>
        <w:t xml:space="preserve">, L., </w:t>
      </w:r>
      <w:proofErr w:type="spellStart"/>
      <w:r w:rsidRPr="00127111">
        <w:rPr>
          <w:rFonts w:ascii="Calibri"/>
          <w:b/>
          <w:bCs/>
        </w:rPr>
        <w:t>Kralova</w:t>
      </w:r>
      <w:proofErr w:type="spellEnd"/>
      <w:r w:rsidRPr="00127111">
        <w:rPr>
          <w:rFonts w:ascii="Calibri"/>
          <w:b/>
          <w:bCs/>
        </w:rPr>
        <w:t xml:space="preserve">, T., </w:t>
      </w:r>
      <w:proofErr w:type="spellStart"/>
      <w:r w:rsidRPr="00127111">
        <w:rPr>
          <w:rFonts w:ascii="Calibri"/>
          <w:b/>
          <w:bCs/>
        </w:rPr>
        <w:t>Adamkova</w:t>
      </w:r>
      <w:proofErr w:type="spellEnd"/>
      <w:r w:rsidRPr="00127111">
        <w:rPr>
          <w:rFonts w:ascii="Calibri"/>
          <w:b/>
          <w:bCs/>
        </w:rPr>
        <w:t>, M. and Albrecht, T.</w:t>
      </w:r>
      <w:r w:rsidRPr="00127111">
        <w:rPr>
          <w:rFonts w:ascii="Calibri"/>
        </w:rPr>
        <w:t xml:space="preserve"> (2018). Fuel for the pace of life: baseline blood glucose concentration coevolves with life history traits in songbirds. </w:t>
      </w:r>
      <w:r w:rsidRPr="00127111">
        <w:rPr>
          <w:rFonts w:ascii="Calibri"/>
          <w:i/>
          <w:iCs/>
        </w:rPr>
        <w:t>Functional Ecology</w:t>
      </w:r>
      <w:r w:rsidRPr="00127111">
        <w:rPr>
          <w:rFonts w:ascii="Calibri"/>
        </w:rPr>
        <w:t>.</w:t>
      </w:r>
    </w:p>
    <w:p w14:paraId="7E7A0323" w14:textId="77777777" w:rsidR="00127111" w:rsidRPr="00127111" w:rsidRDefault="00127111" w:rsidP="00127111">
      <w:pPr>
        <w:pStyle w:val="Bibliography"/>
        <w:rPr>
          <w:rFonts w:ascii="Calibri"/>
        </w:rPr>
      </w:pPr>
      <w:r w:rsidRPr="00127111">
        <w:rPr>
          <w:rFonts w:ascii="Calibri"/>
          <w:b/>
          <w:bCs/>
        </w:rPr>
        <w:t>van de Pol, M.</w:t>
      </w:r>
      <w:r w:rsidRPr="00127111">
        <w:rPr>
          <w:rFonts w:ascii="Calibri"/>
        </w:rPr>
        <w:t xml:space="preserve"> (2012). Quantifying individual variation in reaction norms: how study design affects the accuracy, precision and power of random regression models. </w:t>
      </w:r>
      <w:r w:rsidRPr="00127111">
        <w:rPr>
          <w:rFonts w:ascii="Calibri"/>
          <w:i/>
          <w:iCs/>
        </w:rPr>
        <w:t xml:space="preserve">Meth. Ecol. </w:t>
      </w:r>
      <w:proofErr w:type="spellStart"/>
      <w:r w:rsidRPr="00127111">
        <w:rPr>
          <w:rFonts w:ascii="Calibri"/>
          <w:i/>
          <w:iCs/>
        </w:rPr>
        <w:t>Evol</w:t>
      </w:r>
      <w:proofErr w:type="spellEnd"/>
      <w:r w:rsidRPr="00127111">
        <w:rPr>
          <w:rFonts w:ascii="Calibri"/>
          <w:i/>
          <w:iCs/>
        </w:rPr>
        <w:t>.</w:t>
      </w:r>
      <w:r w:rsidRPr="00127111">
        <w:rPr>
          <w:rFonts w:ascii="Calibri"/>
        </w:rPr>
        <w:t xml:space="preserve"> </w:t>
      </w:r>
      <w:r w:rsidRPr="00127111">
        <w:rPr>
          <w:rFonts w:ascii="Calibri"/>
          <w:b/>
          <w:bCs/>
        </w:rPr>
        <w:t>3</w:t>
      </w:r>
      <w:r w:rsidRPr="00127111">
        <w:rPr>
          <w:rFonts w:ascii="Calibri"/>
        </w:rPr>
        <w:t>, 268–280.</w:t>
      </w:r>
    </w:p>
    <w:p w14:paraId="29D75877" w14:textId="77777777" w:rsidR="00127111" w:rsidRPr="00127111" w:rsidRDefault="00127111" w:rsidP="00127111">
      <w:pPr>
        <w:pStyle w:val="Bibliography"/>
        <w:rPr>
          <w:rFonts w:ascii="Calibri"/>
        </w:rPr>
      </w:pPr>
      <w:proofErr w:type="spellStart"/>
      <w:r w:rsidRPr="00127111">
        <w:rPr>
          <w:rFonts w:ascii="Calibri"/>
          <w:b/>
          <w:bCs/>
        </w:rPr>
        <w:t>Vitousek</w:t>
      </w:r>
      <w:proofErr w:type="spellEnd"/>
      <w:r w:rsidRPr="00127111">
        <w:rPr>
          <w:rFonts w:ascii="Calibri"/>
          <w:b/>
          <w:bCs/>
        </w:rPr>
        <w:t xml:space="preserve">, M. N., Taff, C. C., Stedman, J., Zimmer, C., </w:t>
      </w:r>
      <w:proofErr w:type="spellStart"/>
      <w:r w:rsidRPr="00127111">
        <w:rPr>
          <w:rFonts w:ascii="Calibri"/>
          <w:b/>
          <w:bCs/>
        </w:rPr>
        <w:t>Ardia</w:t>
      </w:r>
      <w:proofErr w:type="spellEnd"/>
      <w:r w:rsidRPr="00127111">
        <w:rPr>
          <w:rFonts w:ascii="Calibri"/>
          <w:b/>
          <w:bCs/>
        </w:rPr>
        <w:t>, D. R., Salzman, T. C. and Winkler, D. W.</w:t>
      </w:r>
      <w:r w:rsidRPr="00127111">
        <w:rPr>
          <w:rFonts w:ascii="Calibri"/>
        </w:rPr>
        <w:t xml:space="preserve"> (2018a). The lingering impact of stress: brief acute glucocorticoid exposure has sustained, dose-dependent effects on reproduction. </w:t>
      </w:r>
      <w:r w:rsidRPr="00127111">
        <w:rPr>
          <w:rFonts w:ascii="Calibri"/>
          <w:i/>
          <w:iCs/>
        </w:rPr>
        <w:t>Proc Roy Soc B</w:t>
      </w:r>
      <w:r w:rsidRPr="00127111">
        <w:rPr>
          <w:rFonts w:ascii="Calibri"/>
        </w:rPr>
        <w:t xml:space="preserve"> </w:t>
      </w:r>
      <w:r w:rsidRPr="00127111">
        <w:rPr>
          <w:rFonts w:ascii="Calibri"/>
          <w:b/>
          <w:bCs/>
        </w:rPr>
        <w:t>285</w:t>
      </w:r>
      <w:r w:rsidRPr="00127111">
        <w:rPr>
          <w:rFonts w:ascii="Calibri"/>
        </w:rPr>
        <w:t>, 20180722.</w:t>
      </w:r>
    </w:p>
    <w:p w14:paraId="4569A5B9" w14:textId="77777777" w:rsidR="00127111" w:rsidRPr="00127111" w:rsidRDefault="00127111" w:rsidP="00127111">
      <w:pPr>
        <w:pStyle w:val="Bibliography"/>
        <w:rPr>
          <w:rFonts w:ascii="Calibri"/>
        </w:rPr>
      </w:pPr>
      <w:proofErr w:type="spellStart"/>
      <w:r w:rsidRPr="00127111">
        <w:rPr>
          <w:rFonts w:ascii="Calibri"/>
          <w:b/>
          <w:bCs/>
        </w:rPr>
        <w:t>Vitousek</w:t>
      </w:r>
      <w:proofErr w:type="spellEnd"/>
      <w:r w:rsidRPr="00127111">
        <w:rPr>
          <w:rFonts w:ascii="Calibri"/>
          <w:b/>
          <w:bCs/>
        </w:rPr>
        <w:t xml:space="preserve">, M. N., Taff, C. C., </w:t>
      </w:r>
      <w:proofErr w:type="spellStart"/>
      <w:r w:rsidRPr="00127111">
        <w:rPr>
          <w:rFonts w:ascii="Calibri"/>
          <w:b/>
          <w:bCs/>
        </w:rPr>
        <w:t>Hallinger</w:t>
      </w:r>
      <w:proofErr w:type="spellEnd"/>
      <w:r w:rsidRPr="00127111">
        <w:rPr>
          <w:rFonts w:ascii="Calibri"/>
          <w:b/>
          <w:bCs/>
        </w:rPr>
        <w:t>, K. K., Zimmer, C. and Winkler, D. W.</w:t>
      </w:r>
      <w:r w:rsidRPr="00127111">
        <w:rPr>
          <w:rFonts w:ascii="Calibri"/>
        </w:rPr>
        <w:t xml:space="preserve"> (2018b). Hormones and fitness: Evidence for trade-offs in glucocorticoid regulation across contexts. </w:t>
      </w:r>
      <w:r w:rsidRPr="00127111">
        <w:rPr>
          <w:rFonts w:ascii="Calibri"/>
          <w:i/>
          <w:iCs/>
        </w:rPr>
        <w:t>Frontiers in Ecology and Evolution</w:t>
      </w:r>
      <w:r w:rsidRPr="00127111">
        <w:rPr>
          <w:rFonts w:ascii="Calibri"/>
        </w:rPr>
        <w:t xml:space="preserve"> </w:t>
      </w:r>
      <w:r w:rsidRPr="00127111">
        <w:rPr>
          <w:rFonts w:ascii="Calibri"/>
          <w:b/>
          <w:bCs/>
        </w:rPr>
        <w:t>6</w:t>
      </w:r>
      <w:r w:rsidRPr="00127111">
        <w:rPr>
          <w:rFonts w:ascii="Calibri"/>
        </w:rPr>
        <w:t>, 1–14.</w:t>
      </w:r>
    </w:p>
    <w:p w14:paraId="0107718B" w14:textId="77777777" w:rsidR="00127111" w:rsidRPr="00127111" w:rsidRDefault="00127111" w:rsidP="00127111">
      <w:pPr>
        <w:pStyle w:val="Bibliography"/>
        <w:rPr>
          <w:rFonts w:ascii="Calibri"/>
        </w:rPr>
      </w:pPr>
      <w:proofErr w:type="spellStart"/>
      <w:r w:rsidRPr="00127111">
        <w:rPr>
          <w:rFonts w:ascii="Calibri"/>
          <w:b/>
          <w:bCs/>
        </w:rPr>
        <w:t>Vitousek</w:t>
      </w:r>
      <w:proofErr w:type="spellEnd"/>
      <w:r w:rsidRPr="00127111">
        <w:rPr>
          <w:rFonts w:ascii="Calibri"/>
          <w:b/>
          <w:bCs/>
        </w:rPr>
        <w:t xml:space="preserve">, M. N., Johnson, M. A., Downs, C. J., Miller, E. T., Martin, L. B., Francis, C. D., Donald, J. W., </w:t>
      </w:r>
      <w:proofErr w:type="spellStart"/>
      <w:r w:rsidRPr="00127111">
        <w:rPr>
          <w:rFonts w:ascii="Calibri"/>
          <w:b/>
          <w:bCs/>
        </w:rPr>
        <w:t>Fuxjager</w:t>
      </w:r>
      <w:proofErr w:type="spellEnd"/>
      <w:r w:rsidRPr="00127111">
        <w:rPr>
          <w:rFonts w:ascii="Calibri"/>
          <w:b/>
          <w:bCs/>
        </w:rPr>
        <w:t xml:space="preserve">, M. J., </w:t>
      </w:r>
      <w:proofErr w:type="spellStart"/>
      <w:r w:rsidRPr="00127111">
        <w:rPr>
          <w:rFonts w:ascii="Calibri"/>
          <w:b/>
          <w:bCs/>
        </w:rPr>
        <w:t>Goymann</w:t>
      </w:r>
      <w:proofErr w:type="spellEnd"/>
      <w:r w:rsidRPr="00127111">
        <w:rPr>
          <w:rFonts w:ascii="Calibri"/>
          <w:b/>
          <w:bCs/>
        </w:rPr>
        <w:t xml:space="preserve">, W., </w:t>
      </w:r>
      <w:proofErr w:type="spellStart"/>
      <w:r w:rsidRPr="00127111">
        <w:rPr>
          <w:rFonts w:ascii="Calibri"/>
          <w:b/>
          <w:bCs/>
        </w:rPr>
        <w:t>Hau</w:t>
      </w:r>
      <w:proofErr w:type="spellEnd"/>
      <w:r w:rsidRPr="00127111">
        <w:rPr>
          <w:rFonts w:ascii="Calibri"/>
          <w:b/>
          <w:bCs/>
        </w:rPr>
        <w:t>, M., et al.</w:t>
      </w:r>
      <w:r w:rsidRPr="00127111">
        <w:rPr>
          <w:rFonts w:ascii="Calibri"/>
        </w:rPr>
        <w:t xml:space="preserve"> (2019). Macroevolutionary Patterning in Glucocorticoids Suggests Different Selective Pressures Shape Baseline and Stress-Induced Levels. </w:t>
      </w:r>
      <w:r w:rsidRPr="00127111">
        <w:rPr>
          <w:rFonts w:ascii="Calibri"/>
          <w:i/>
          <w:iCs/>
        </w:rPr>
        <w:t>The American Naturalist</w:t>
      </w:r>
      <w:r w:rsidRPr="00127111">
        <w:rPr>
          <w:rFonts w:ascii="Calibri"/>
        </w:rPr>
        <w:t xml:space="preserve"> 000–000.</w:t>
      </w:r>
    </w:p>
    <w:p w14:paraId="159B91FA" w14:textId="77777777" w:rsidR="00127111" w:rsidRPr="00127111" w:rsidRDefault="00127111" w:rsidP="00127111">
      <w:pPr>
        <w:pStyle w:val="Bibliography"/>
        <w:rPr>
          <w:rFonts w:ascii="Calibri"/>
        </w:rPr>
      </w:pPr>
      <w:r w:rsidRPr="00127111">
        <w:rPr>
          <w:rFonts w:ascii="Calibri"/>
          <w:b/>
          <w:bCs/>
        </w:rPr>
        <w:t>Wada, H. and Sewall, K. B.</w:t>
      </w:r>
      <w:r w:rsidRPr="00127111">
        <w:rPr>
          <w:rFonts w:ascii="Calibri"/>
        </w:rPr>
        <w:t xml:space="preserve"> (2014). Introduction to the symposium—uniting evolutionary and physiological approaches to understanding phenotypic plasticity. </w:t>
      </w:r>
      <w:r w:rsidRPr="00127111">
        <w:rPr>
          <w:rFonts w:ascii="Calibri"/>
          <w:i/>
          <w:iCs/>
        </w:rPr>
        <w:t>Int. Comp. Biol.</w:t>
      </w:r>
      <w:r w:rsidRPr="00127111">
        <w:rPr>
          <w:rFonts w:ascii="Calibri"/>
        </w:rPr>
        <w:t xml:space="preserve"> </w:t>
      </w:r>
      <w:r w:rsidRPr="00127111">
        <w:rPr>
          <w:rFonts w:ascii="Calibri"/>
          <w:b/>
          <w:bCs/>
        </w:rPr>
        <w:t>54</w:t>
      </w:r>
      <w:r w:rsidRPr="00127111">
        <w:rPr>
          <w:rFonts w:ascii="Calibri"/>
        </w:rPr>
        <w:t>, 774–782.</w:t>
      </w:r>
    </w:p>
    <w:p w14:paraId="0C3BEB4E" w14:textId="77777777" w:rsidR="00127111" w:rsidRPr="00127111" w:rsidRDefault="00127111" w:rsidP="00127111">
      <w:pPr>
        <w:pStyle w:val="Bibliography"/>
        <w:rPr>
          <w:rFonts w:ascii="Calibri"/>
        </w:rPr>
      </w:pPr>
      <w:proofErr w:type="spellStart"/>
      <w:r w:rsidRPr="00127111">
        <w:rPr>
          <w:rFonts w:ascii="Calibri"/>
          <w:b/>
          <w:bCs/>
        </w:rPr>
        <w:t>Westneat</w:t>
      </w:r>
      <w:proofErr w:type="spellEnd"/>
      <w:r w:rsidRPr="00127111">
        <w:rPr>
          <w:rFonts w:ascii="Calibri"/>
          <w:b/>
          <w:bCs/>
        </w:rPr>
        <w:t>, D. F., Wright, J. and Dingemanse, N. J.</w:t>
      </w:r>
      <w:r w:rsidRPr="00127111">
        <w:rPr>
          <w:rFonts w:ascii="Calibri"/>
        </w:rPr>
        <w:t xml:space="preserve"> (2014). The biology hidden inside residual within-individual phenotypic variation. </w:t>
      </w:r>
      <w:r w:rsidRPr="00127111">
        <w:rPr>
          <w:rFonts w:ascii="Calibri"/>
          <w:i/>
          <w:iCs/>
        </w:rPr>
        <w:t xml:space="preserve">Biol Rev </w:t>
      </w:r>
      <w:proofErr w:type="spellStart"/>
      <w:r w:rsidRPr="00127111">
        <w:rPr>
          <w:rFonts w:ascii="Calibri"/>
          <w:i/>
          <w:iCs/>
        </w:rPr>
        <w:t>Camb</w:t>
      </w:r>
      <w:proofErr w:type="spellEnd"/>
      <w:r w:rsidRPr="00127111">
        <w:rPr>
          <w:rFonts w:ascii="Calibri"/>
          <w:i/>
          <w:iCs/>
        </w:rPr>
        <w:t xml:space="preserve"> </w:t>
      </w:r>
      <w:proofErr w:type="spellStart"/>
      <w:r w:rsidRPr="00127111">
        <w:rPr>
          <w:rFonts w:ascii="Calibri"/>
          <w:i/>
          <w:iCs/>
        </w:rPr>
        <w:t>Philos</w:t>
      </w:r>
      <w:proofErr w:type="spellEnd"/>
      <w:r w:rsidRPr="00127111">
        <w:rPr>
          <w:rFonts w:ascii="Calibri"/>
          <w:i/>
          <w:iCs/>
        </w:rPr>
        <w:t xml:space="preserve"> Soc</w:t>
      </w:r>
      <w:r w:rsidRPr="00127111">
        <w:rPr>
          <w:rFonts w:ascii="Calibri"/>
        </w:rPr>
        <w:t>.</w:t>
      </w:r>
    </w:p>
    <w:p w14:paraId="71BED940" w14:textId="77777777" w:rsidR="00127111" w:rsidRPr="00127111" w:rsidRDefault="00127111" w:rsidP="00127111">
      <w:pPr>
        <w:pStyle w:val="Bibliography"/>
        <w:rPr>
          <w:rFonts w:ascii="Calibri"/>
        </w:rPr>
      </w:pPr>
      <w:proofErr w:type="spellStart"/>
      <w:r w:rsidRPr="00127111">
        <w:rPr>
          <w:rFonts w:ascii="Calibri"/>
          <w:b/>
          <w:bCs/>
        </w:rPr>
        <w:t>Westneat</w:t>
      </w:r>
      <w:proofErr w:type="spellEnd"/>
      <w:r w:rsidRPr="00127111">
        <w:rPr>
          <w:rFonts w:ascii="Calibri"/>
          <w:b/>
          <w:bCs/>
        </w:rPr>
        <w:t>, D. F., Araya‐</w:t>
      </w:r>
      <w:proofErr w:type="spellStart"/>
      <w:r w:rsidRPr="00127111">
        <w:rPr>
          <w:rFonts w:ascii="Calibri"/>
          <w:b/>
          <w:bCs/>
        </w:rPr>
        <w:t>Ajoy</w:t>
      </w:r>
      <w:proofErr w:type="spellEnd"/>
      <w:r w:rsidRPr="00127111">
        <w:rPr>
          <w:rFonts w:ascii="Calibri"/>
          <w:b/>
          <w:bCs/>
        </w:rPr>
        <w:t xml:space="preserve">, Y. G., </w:t>
      </w:r>
      <w:proofErr w:type="spellStart"/>
      <w:r w:rsidRPr="00127111">
        <w:rPr>
          <w:rFonts w:ascii="Calibri"/>
          <w:b/>
          <w:bCs/>
        </w:rPr>
        <w:t>Allegue</w:t>
      </w:r>
      <w:proofErr w:type="spellEnd"/>
      <w:r w:rsidRPr="00127111">
        <w:rPr>
          <w:rFonts w:ascii="Calibri"/>
          <w:b/>
          <w:bCs/>
        </w:rPr>
        <w:t xml:space="preserve">, H., Class, B., Dingemanse, N., </w:t>
      </w:r>
      <w:proofErr w:type="spellStart"/>
      <w:r w:rsidRPr="00127111">
        <w:rPr>
          <w:rFonts w:ascii="Calibri"/>
          <w:b/>
          <w:bCs/>
        </w:rPr>
        <w:t>Dochtermann</w:t>
      </w:r>
      <w:proofErr w:type="spellEnd"/>
      <w:r w:rsidRPr="00127111">
        <w:rPr>
          <w:rFonts w:ascii="Calibri"/>
          <w:b/>
          <w:bCs/>
        </w:rPr>
        <w:t xml:space="preserve">, N. A., </w:t>
      </w:r>
      <w:proofErr w:type="spellStart"/>
      <w:r w:rsidRPr="00127111">
        <w:rPr>
          <w:rFonts w:ascii="Calibri"/>
          <w:b/>
          <w:bCs/>
        </w:rPr>
        <w:t>Garamszegi</w:t>
      </w:r>
      <w:proofErr w:type="spellEnd"/>
      <w:r w:rsidRPr="00127111">
        <w:rPr>
          <w:rFonts w:ascii="Calibri"/>
          <w:b/>
          <w:bCs/>
        </w:rPr>
        <w:t xml:space="preserve">, L. Z., Martin, J. G. A., Nakagawa, S., </w:t>
      </w:r>
      <w:proofErr w:type="spellStart"/>
      <w:r w:rsidRPr="00127111">
        <w:rPr>
          <w:rFonts w:ascii="Calibri"/>
          <w:b/>
          <w:bCs/>
        </w:rPr>
        <w:t>Réale</w:t>
      </w:r>
      <w:proofErr w:type="spellEnd"/>
      <w:r w:rsidRPr="00127111">
        <w:rPr>
          <w:rFonts w:ascii="Calibri"/>
          <w:b/>
          <w:bCs/>
        </w:rPr>
        <w:t>, D., et al.</w:t>
      </w:r>
      <w:r w:rsidRPr="00127111">
        <w:rPr>
          <w:rFonts w:ascii="Calibri"/>
        </w:rPr>
        <w:t xml:space="preserve"> (2020). Collision between biological process and statistical analysis revealed by mean </w:t>
      </w:r>
      <w:proofErr w:type="spellStart"/>
      <w:r w:rsidRPr="00127111">
        <w:rPr>
          <w:rFonts w:ascii="Calibri"/>
        </w:rPr>
        <w:t>centring</w:t>
      </w:r>
      <w:proofErr w:type="spellEnd"/>
      <w:r w:rsidRPr="00127111">
        <w:rPr>
          <w:rFonts w:ascii="Calibri"/>
        </w:rPr>
        <w:t xml:space="preserve">. </w:t>
      </w:r>
      <w:r w:rsidRPr="00127111">
        <w:rPr>
          <w:rFonts w:ascii="Calibri"/>
          <w:i/>
          <w:iCs/>
        </w:rPr>
        <w:t>Journal of Animal Ecology</w:t>
      </w:r>
      <w:r w:rsidRPr="00127111">
        <w:rPr>
          <w:rFonts w:ascii="Calibri"/>
        </w:rPr>
        <w:t xml:space="preserve"> </w:t>
      </w:r>
      <w:r w:rsidRPr="00127111">
        <w:rPr>
          <w:rFonts w:ascii="Calibri"/>
          <w:b/>
          <w:bCs/>
        </w:rPr>
        <w:t>89</w:t>
      </w:r>
      <w:r w:rsidRPr="00127111">
        <w:rPr>
          <w:rFonts w:ascii="Calibri"/>
        </w:rPr>
        <w:t>, 2813–2824.</w:t>
      </w:r>
    </w:p>
    <w:p w14:paraId="41A16080" w14:textId="77777777" w:rsidR="00127111" w:rsidRPr="00127111" w:rsidRDefault="00127111" w:rsidP="00127111">
      <w:pPr>
        <w:pStyle w:val="Bibliography"/>
        <w:rPr>
          <w:rFonts w:ascii="Calibri"/>
        </w:rPr>
      </w:pPr>
      <w:r w:rsidRPr="00127111">
        <w:rPr>
          <w:rFonts w:ascii="Calibri"/>
          <w:b/>
          <w:bCs/>
        </w:rPr>
        <w:t xml:space="preserve">Winkler, D. W., </w:t>
      </w:r>
      <w:proofErr w:type="spellStart"/>
      <w:r w:rsidRPr="00127111">
        <w:rPr>
          <w:rFonts w:ascii="Calibri"/>
          <w:b/>
          <w:bCs/>
        </w:rPr>
        <w:t>Hallinger</w:t>
      </w:r>
      <w:proofErr w:type="spellEnd"/>
      <w:r w:rsidRPr="00127111">
        <w:rPr>
          <w:rFonts w:ascii="Calibri"/>
          <w:b/>
          <w:bCs/>
        </w:rPr>
        <w:t xml:space="preserve">, K. K., Pegan, T. M., Taff, C. C., Verhoeven, M. A., </w:t>
      </w:r>
      <w:proofErr w:type="spellStart"/>
      <w:r w:rsidRPr="00127111">
        <w:rPr>
          <w:rFonts w:ascii="Calibri"/>
          <w:b/>
          <w:bCs/>
        </w:rPr>
        <w:t>Oordt</w:t>
      </w:r>
      <w:proofErr w:type="spellEnd"/>
      <w:r w:rsidRPr="00127111">
        <w:rPr>
          <w:rFonts w:ascii="Calibri"/>
          <w:b/>
          <w:bCs/>
        </w:rPr>
        <w:t xml:space="preserve">, D. C. van, Stager, M., </w:t>
      </w:r>
      <w:proofErr w:type="spellStart"/>
      <w:r w:rsidRPr="00127111">
        <w:rPr>
          <w:rFonts w:ascii="Calibri"/>
          <w:b/>
          <w:bCs/>
        </w:rPr>
        <w:t>Uehling</w:t>
      </w:r>
      <w:proofErr w:type="spellEnd"/>
      <w:r w:rsidRPr="00127111">
        <w:rPr>
          <w:rFonts w:ascii="Calibri"/>
          <w:b/>
          <w:bCs/>
        </w:rPr>
        <w:t xml:space="preserve">, J. J., </w:t>
      </w:r>
      <w:proofErr w:type="spellStart"/>
      <w:r w:rsidRPr="00127111">
        <w:rPr>
          <w:rFonts w:ascii="Calibri"/>
          <w:b/>
          <w:bCs/>
        </w:rPr>
        <w:t>Vitousek</w:t>
      </w:r>
      <w:proofErr w:type="spellEnd"/>
      <w:r w:rsidRPr="00127111">
        <w:rPr>
          <w:rFonts w:ascii="Calibri"/>
          <w:b/>
          <w:bCs/>
        </w:rPr>
        <w:t>, M. N., Andersen, M. J., et al.</w:t>
      </w:r>
      <w:r w:rsidRPr="00127111">
        <w:rPr>
          <w:rFonts w:ascii="Calibri"/>
        </w:rPr>
        <w:t xml:space="preserve"> (2020). Full lifetime perspectives on the costs and benefits of lay-date variation in tree swallows. </w:t>
      </w:r>
      <w:r w:rsidRPr="00127111">
        <w:rPr>
          <w:rFonts w:ascii="Calibri"/>
          <w:i/>
          <w:iCs/>
        </w:rPr>
        <w:t>Ecology</w:t>
      </w:r>
      <w:r w:rsidRPr="00127111">
        <w:rPr>
          <w:rFonts w:ascii="Calibri"/>
        </w:rPr>
        <w:t xml:space="preserve"> </w:t>
      </w:r>
      <w:r w:rsidRPr="00127111">
        <w:rPr>
          <w:rFonts w:ascii="Calibri"/>
          <w:b/>
          <w:bCs/>
        </w:rPr>
        <w:t>101</w:t>
      </w:r>
      <w:r w:rsidRPr="00127111">
        <w:rPr>
          <w:rFonts w:ascii="Calibri"/>
        </w:rPr>
        <w:t>, e03109.</w:t>
      </w:r>
    </w:p>
    <w:p w14:paraId="66FFF47A" w14:textId="77777777" w:rsidR="00127111" w:rsidRPr="00127111" w:rsidRDefault="00127111" w:rsidP="00127111">
      <w:pPr>
        <w:pStyle w:val="Bibliography"/>
        <w:rPr>
          <w:rFonts w:ascii="Calibri"/>
        </w:rPr>
      </w:pPr>
      <w:r w:rsidRPr="00127111">
        <w:rPr>
          <w:rFonts w:ascii="Calibri"/>
          <w:b/>
          <w:bCs/>
        </w:rPr>
        <w:t xml:space="preserve">Zimmer, C., Taff, C. C., </w:t>
      </w:r>
      <w:proofErr w:type="spellStart"/>
      <w:r w:rsidRPr="00127111">
        <w:rPr>
          <w:rFonts w:ascii="Calibri"/>
          <w:b/>
          <w:bCs/>
        </w:rPr>
        <w:t>Ardia</w:t>
      </w:r>
      <w:proofErr w:type="spellEnd"/>
      <w:r w:rsidRPr="00127111">
        <w:rPr>
          <w:rFonts w:ascii="Calibri"/>
          <w:b/>
          <w:bCs/>
        </w:rPr>
        <w:t xml:space="preserve">, D. R., Winkler, D. W. and </w:t>
      </w:r>
      <w:proofErr w:type="spellStart"/>
      <w:r w:rsidRPr="00127111">
        <w:rPr>
          <w:rFonts w:ascii="Calibri"/>
          <w:b/>
          <w:bCs/>
        </w:rPr>
        <w:t>Vitousek</w:t>
      </w:r>
      <w:proofErr w:type="spellEnd"/>
      <w:r w:rsidRPr="00127111">
        <w:rPr>
          <w:rFonts w:ascii="Calibri"/>
          <w:b/>
          <w:bCs/>
        </w:rPr>
        <w:t>, M. N.</w:t>
      </w:r>
      <w:r w:rsidRPr="00127111">
        <w:rPr>
          <w:rFonts w:ascii="Calibri"/>
        </w:rPr>
        <w:t xml:space="preserve"> (2019). On again, off again: acute stress response and negative feedback together predict resilience to experimental stressors. </w:t>
      </w:r>
      <w:r w:rsidRPr="00127111">
        <w:rPr>
          <w:rFonts w:ascii="Calibri"/>
          <w:i/>
          <w:iCs/>
        </w:rPr>
        <w:t>Functional Ecology</w:t>
      </w:r>
      <w:r w:rsidRPr="00127111">
        <w:rPr>
          <w:rFonts w:ascii="Calibri"/>
        </w:rPr>
        <w:t xml:space="preserve"> </w:t>
      </w:r>
      <w:r w:rsidRPr="00127111">
        <w:rPr>
          <w:rFonts w:ascii="Calibri"/>
          <w:b/>
          <w:bCs/>
        </w:rPr>
        <w:t>33</w:t>
      </w:r>
      <w:r w:rsidRPr="00127111">
        <w:rPr>
          <w:rFonts w:ascii="Calibri"/>
        </w:rPr>
        <w:t>, 619–628.</w:t>
      </w:r>
    </w:p>
    <w:p w14:paraId="0452CE55" w14:textId="77777777" w:rsidR="00127111" w:rsidRPr="00127111" w:rsidRDefault="00127111" w:rsidP="00127111">
      <w:pPr>
        <w:pStyle w:val="Bibliography"/>
        <w:rPr>
          <w:rFonts w:ascii="Calibri"/>
        </w:rPr>
      </w:pPr>
      <w:r w:rsidRPr="00127111">
        <w:rPr>
          <w:rFonts w:ascii="Calibri"/>
          <w:b/>
          <w:bCs/>
        </w:rPr>
        <w:lastRenderedPageBreak/>
        <w:t xml:space="preserve">Zimmer, C., Taff, C. C., </w:t>
      </w:r>
      <w:proofErr w:type="spellStart"/>
      <w:r w:rsidRPr="00127111">
        <w:rPr>
          <w:rFonts w:ascii="Calibri"/>
          <w:b/>
          <w:bCs/>
        </w:rPr>
        <w:t>Ardia</w:t>
      </w:r>
      <w:proofErr w:type="spellEnd"/>
      <w:r w:rsidRPr="00127111">
        <w:rPr>
          <w:rFonts w:ascii="Calibri"/>
          <w:b/>
          <w:bCs/>
        </w:rPr>
        <w:t xml:space="preserve">, D. R., Rose, A. P., </w:t>
      </w:r>
      <w:proofErr w:type="spellStart"/>
      <w:r w:rsidRPr="00127111">
        <w:rPr>
          <w:rFonts w:ascii="Calibri"/>
          <w:b/>
          <w:bCs/>
        </w:rPr>
        <w:t>Aborn</w:t>
      </w:r>
      <w:proofErr w:type="spellEnd"/>
      <w:r w:rsidRPr="00127111">
        <w:rPr>
          <w:rFonts w:ascii="Calibri"/>
          <w:b/>
          <w:bCs/>
        </w:rPr>
        <w:t xml:space="preserve">, D. A., Johnson, L. S. and </w:t>
      </w:r>
      <w:proofErr w:type="spellStart"/>
      <w:r w:rsidRPr="00127111">
        <w:rPr>
          <w:rFonts w:ascii="Calibri"/>
          <w:b/>
          <w:bCs/>
        </w:rPr>
        <w:t>Vitousek</w:t>
      </w:r>
      <w:proofErr w:type="spellEnd"/>
      <w:r w:rsidRPr="00127111">
        <w:rPr>
          <w:rFonts w:ascii="Calibri"/>
          <w:b/>
          <w:bCs/>
        </w:rPr>
        <w:t>, M. N.</w:t>
      </w:r>
      <w:r w:rsidRPr="00127111">
        <w:rPr>
          <w:rFonts w:ascii="Calibri"/>
        </w:rPr>
        <w:t xml:space="preserve"> (2020). Environmental unpredictability shapes glucocorticoid regulation across populations of tree swallows. </w:t>
      </w:r>
      <w:r w:rsidRPr="00127111">
        <w:rPr>
          <w:rFonts w:ascii="Calibri"/>
          <w:i/>
          <w:iCs/>
        </w:rPr>
        <w:t>Scientific Reports</w:t>
      </w:r>
      <w:r w:rsidRPr="00127111">
        <w:rPr>
          <w:rFonts w:ascii="Calibri"/>
        </w:rPr>
        <w:t xml:space="preserve"> </w:t>
      </w:r>
      <w:r w:rsidRPr="00127111">
        <w:rPr>
          <w:rFonts w:ascii="Calibri"/>
          <w:b/>
          <w:bCs/>
        </w:rPr>
        <w:t>10</w:t>
      </w:r>
      <w:r w:rsidRPr="00127111">
        <w:rPr>
          <w:rFonts w:ascii="Calibri"/>
        </w:rPr>
        <w:t>, 13682.</w:t>
      </w:r>
    </w:p>
    <w:p w14:paraId="276D7F81" w14:textId="29A8D9D6" w:rsidR="0088033F" w:rsidRDefault="00540233" w:rsidP="003C4490">
      <w:pPr>
        <w:rPr>
          <w:rFonts w:ascii="Palatino" w:hAnsi="Palatino"/>
          <w:b/>
          <w:bCs/>
        </w:rPr>
      </w:pPr>
      <w:r>
        <w:rPr>
          <w:rFonts w:ascii="Palatino" w:hAnsi="Palatino"/>
          <w:b/>
          <w:bCs/>
        </w:rPr>
        <w:fldChar w:fldCharType="end"/>
      </w:r>
    </w:p>
    <w:p w14:paraId="4DB9AAB4" w14:textId="61625A57" w:rsidR="00E2238F" w:rsidRDefault="00E2238F" w:rsidP="003C4490">
      <w:pPr>
        <w:rPr>
          <w:rFonts w:ascii="Palatino" w:hAnsi="Palatino"/>
          <w:b/>
          <w:bCs/>
        </w:rPr>
      </w:pPr>
    </w:p>
    <w:p w14:paraId="15309992" w14:textId="0B79FF0A" w:rsidR="006F36F8" w:rsidRDefault="006F36F8">
      <w:pPr>
        <w:rPr>
          <w:rFonts w:ascii="Palatino" w:hAnsi="Palatino"/>
          <w:b/>
          <w:bCs/>
        </w:rPr>
      </w:pPr>
      <w:r>
        <w:rPr>
          <w:rFonts w:ascii="Palatino" w:hAnsi="Palatino"/>
          <w:b/>
          <w:bCs/>
        </w:rPr>
        <w:br w:type="page"/>
      </w:r>
    </w:p>
    <w:p w14:paraId="603AEC90" w14:textId="6F976315" w:rsidR="006F36F8" w:rsidRDefault="006F36F8" w:rsidP="006F36F8">
      <w:pPr>
        <w:jc w:val="center"/>
        <w:rPr>
          <w:rFonts w:ascii="Palatino" w:hAnsi="Palatino"/>
        </w:rPr>
      </w:pPr>
      <w:r>
        <w:rPr>
          <w:rFonts w:ascii="Palatino" w:hAnsi="Palatino"/>
        </w:rPr>
        <w:lastRenderedPageBreak/>
        <w:t>SUPPLEMENTARY MATERIALS FOR:</w:t>
      </w:r>
    </w:p>
    <w:p w14:paraId="419BC385" w14:textId="77777777" w:rsidR="006F36F8" w:rsidRDefault="006F36F8" w:rsidP="006F36F8">
      <w:pPr>
        <w:jc w:val="center"/>
        <w:rPr>
          <w:rFonts w:ascii="Palatino" w:hAnsi="Palatino"/>
        </w:rPr>
      </w:pPr>
    </w:p>
    <w:p w14:paraId="4C5F148E" w14:textId="77777777" w:rsidR="006F36F8" w:rsidRDefault="006F36F8" w:rsidP="006F36F8">
      <w:pPr>
        <w:jc w:val="center"/>
        <w:rPr>
          <w:rFonts w:ascii="Palatino" w:hAnsi="Palatino"/>
        </w:rPr>
      </w:pPr>
    </w:p>
    <w:p w14:paraId="26A57F4B" w14:textId="126E44AD" w:rsidR="006F36F8" w:rsidRPr="003C4490" w:rsidRDefault="006F36F8" w:rsidP="006F36F8">
      <w:pPr>
        <w:jc w:val="center"/>
        <w:rPr>
          <w:rFonts w:ascii="Palatino" w:hAnsi="Palatino"/>
        </w:rPr>
      </w:pPr>
      <w:r w:rsidRPr="003C4490">
        <w:rPr>
          <w:rFonts w:ascii="Palatino" w:hAnsi="Palatino"/>
        </w:rPr>
        <w:t xml:space="preserve">Individual variation in natural or manipulated corticosterone is </w:t>
      </w:r>
      <w:r>
        <w:rPr>
          <w:rFonts w:ascii="Palatino" w:hAnsi="Palatino"/>
        </w:rPr>
        <w:t>un</w:t>
      </w:r>
      <w:r w:rsidRPr="003C4490">
        <w:rPr>
          <w:rFonts w:ascii="Palatino" w:hAnsi="Palatino"/>
        </w:rPr>
        <w:t>related to variation in circulating glucose in a wild bird.</w:t>
      </w:r>
    </w:p>
    <w:p w14:paraId="36111AEA" w14:textId="77777777" w:rsidR="006F36F8" w:rsidRPr="003C4490" w:rsidRDefault="006F36F8" w:rsidP="006F36F8">
      <w:pPr>
        <w:jc w:val="center"/>
        <w:rPr>
          <w:rFonts w:ascii="Palatino" w:hAnsi="Palatino"/>
        </w:rPr>
      </w:pPr>
    </w:p>
    <w:p w14:paraId="49426577" w14:textId="77777777" w:rsidR="006F36F8" w:rsidRPr="003C4490" w:rsidRDefault="006F36F8" w:rsidP="006F36F8">
      <w:pPr>
        <w:jc w:val="center"/>
        <w:rPr>
          <w:rFonts w:ascii="Palatino" w:hAnsi="Palatino"/>
          <w:vertAlign w:val="superscript"/>
        </w:rPr>
      </w:pPr>
      <w:r w:rsidRPr="003C4490">
        <w:rPr>
          <w:rFonts w:ascii="Palatino" w:hAnsi="Palatino"/>
        </w:rPr>
        <w:t>Conor C. Taff</w:t>
      </w:r>
      <w:r w:rsidRPr="003C4490">
        <w:rPr>
          <w:rFonts w:ascii="Palatino" w:hAnsi="Palatino"/>
          <w:vertAlign w:val="superscript"/>
        </w:rPr>
        <w:t>1,2*</w:t>
      </w:r>
      <w:r w:rsidRPr="003C4490">
        <w:rPr>
          <w:rFonts w:ascii="Palatino" w:hAnsi="Palatino"/>
        </w:rPr>
        <w:t>, Cedric Zimmer</w:t>
      </w:r>
      <w:r w:rsidRPr="003C4490">
        <w:rPr>
          <w:rFonts w:ascii="Palatino" w:hAnsi="Palatino"/>
          <w:vertAlign w:val="superscript"/>
        </w:rPr>
        <w:t>1</w:t>
      </w:r>
      <w:r w:rsidRPr="003C4490">
        <w:rPr>
          <w:rFonts w:ascii="Palatino" w:hAnsi="Palatino"/>
        </w:rPr>
        <w:t xml:space="preserve">, Thomas </w:t>
      </w:r>
      <w:r>
        <w:rPr>
          <w:rFonts w:ascii="Palatino" w:hAnsi="Palatino"/>
        </w:rPr>
        <w:t xml:space="preserve">A. </w:t>
      </w:r>
      <w:r w:rsidRPr="003C4490">
        <w:rPr>
          <w:rFonts w:ascii="Palatino" w:hAnsi="Palatino"/>
        </w:rPr>
        <w:t>Ryan</w:t>
      </w:r>
      <w:r w:rsidRPr="003C4490">
        <w:rPr>
          <w:rFonts w:ascii="Palatino" w:hAnsi="Palatino"/>
          <w:vertAlign w:val="superscript"/>
        </w:rPr>
        <w:t>1</w:t>
      </w:r>
      <w:r w:rsidRPr="003C4490">
        <w:rPr>
          <w:rFonts w:ascii="Palatino" w:hAnsi="Palatino"/>
        </w:rPr>
        <w:t xml:space="preserve">, </w:t>
      </w:r>
      <w:r>
        <w:rPr>
          <w:rFonts w:ascii="Palatino" w:hAnsi="Palatino"/>
        </w:rPr>
        <w:t xml:space="preserve">David Chang van </w:t>
      </w:r>
      <w:r w:rsidRPr="000B236A">
        <w:rPr>
          <w:rFonts w:ascii="Palatino" w:hAnsi="Palatino"/>
        </w:rPr>
        <w:t>Oordt</w:t>
      </w:r>
      <w:r w:rsidRPr="000B236A">
        <w:rPr>
          <w:rFonts w:ascii="Palatino" w:hAnsi="Palatino"/>
          <w:vertAlign w:val="superscript"/>
        </w:rPr>
        <w:t>1</w:t>
      </w:r>
      <w:r>
        <w:rPr>
          <w:rFonts w:ascii="Palatino" w:hAnsi="Palatino"/>
        </w:rPr>
        <w:t xml:space="preserve">, </w:t>
      </w:r>
      <w:r w:rsidRPr="000B236A">
        <w:rPr>
          <w:rFonts w:ascii="Palatino" w:hAnsi="Palatino"/>
        </w:rPr>
        <w:t>Maren</w:t>
      </w:r>
      <w:r w:rsidRPr="003C4490">
        <w:rPr>
          <w:rFonts w:ascii="Palatino" w:hAnsi="Palatino"/>
        </w:rPr>
        <w:t xml:space="preserve"> Vitousek</w:t>
      </w:r>
      <w:r w:rsidRPr="003C4490">
        <w:rPr>
          <w:rFonts w:ascii="Palatino" w:hAnsi="Palatino"/>
          <w:vertAlign w:val="superscript"/>
        </w:rPr>
        <w:t>1,2</w:t>
      </w:r>
    </w:p>
    <w:p w14:paraId="133B53A2" w14:textId="77777777" w:rsidR="006F36F8" w:rsidRDefault="006F36F8" w:rsidP="006F36F8">
      <w:pPr>
        <w:jc w:val="center"/>
        <w:rPr>
          <w:rFonts w:ascii="Palatino" w:hAnsi="Palatino"/>
          <w:vertAlign w:val="superscript"/>
        </w:rPr>
      </w:pPr>
    </w:p>
    <w:p w14:paraId="660439AD" w14:textId="77777777" w:rsidR="006F36F8" w:rsidRPr="003C4490" w:rsidRDefault="006F36F8" w:rsidP="006F36F8">
      <w:pPr>
        <w:jc w:val="center"/>
        <w:rPr>
          <w:rFonts w:ascii="Palatino" w:hAnsi="Palatino"/>
          <w:vertAlign w:val="superscript"/>
        </w:rPr>
      </w:pPr>
    </w:p>
    <w:p w14:paraId="4B259B28" w14:textId="77777777" w:rsidR="006F36F8" w:rsidRPr="003C4490" w:rsidRDefault="006F36F8" w:rsidP="006F36F8">
      <w:pPr>
        <w:pStyle w:val="NoSpacing"/>
        <w:rPr>
          <w:rFonts w:ascii="Palatino" w:hAnsi="Palatino"/>
        </w:rPr>
      </w:pPr>
      <w:r w:rsidRPr="003C4490">
        <w:rPr>
          <w:rFonts w:ascii="Palatino" w:hAnsi="Palatino"/>
          <w:vertAlign w:val="superscript"/>
        </w:rPr>
        <w:t>1</w:t>
      </w:r>
      <w:r w:rsidRPr="003C4490">
        <w:rPr>
          <w:rFonts w:ascii="Palatino" w:hAnsi="Palatino"/>
        </w:rPr>
        <w:t xml:space="preserve"> Department of Ecology &amp; Evolutionary Biology, Cornell University</w:t>
      </w:r>
    </w:p>
    <w:p w14:paraId="7CBE2A4A" w14:textId="77777777" w:rsidR="006F36F8" w:rsidRPr="003C4490" w:rsidRDefault="006F36F8" w:rsidP="006F36F8">
      <w:pPr>
        <w:pStyle w:val="NoSpacing"/>
        <w:rPr>
          <w:rFonts w:ascii="Palatino" w:hAnsi="Palatino"/>
        </w:rPr>
      </w:pPr>
      <w:r w:rsidRPr="003C4490">
        <w:rPr>
          <w:rFonts w:ascii="Palatino" w:hAnsi="Palatino"/>
          <w:vertAlign w:val="superscript"/>
        </w:rPr>
        <w:t>2</w:t>
      </w:r>
      <w:r w:rsidRPr="003C4490">
        <w:rPr>
          <w:rFonts w:ascii="Palatino" w:hAnsi="Palatino"/>
        </w:rPr>
        <w:t xml:space="preserve"> Lab of Ornithology, Cornell University</w:t>
      </w:r>
    </w:p>
    <w:p w14:paraId="26695424" w14:textId="77777777" w:rsidR="006F36F8" w:rsidRPr="003C4490" w:rsidRDefault="006F36F8" w:rsidP="006F36F8">
      <w:pPr>
        <w:pStyle w:val="NoSpacing"/>
        <w:rPr>
          <w:rFonts w:ascii="Palatino" w:hAnsi="Palatino"/>
        </w:rPr>
      </w:pPr>
    </w:p>
    <w:p w14:paraId="31CDBB47" w14:textId="77777777" w:rsidR="006F36F8" w:rsidRPr="003C4490" w:rsidRDefault="006F36F8" w:rsidP="006F36F8">
      <w:pPr>
        <w:pStyle w:val="NoSpacing"/>
        <w:rPr>
          <w:rFonts w:ascii="Palatino" w:hAnsi="Palatino"/>
        </w:rPr>
      </w:pPr>
      <w:r w:rsidRPr="003C4490">
        <w:rPr>
          <w:rFonts w:ascii="Palatino" w:hAnsi="Palatino"/>
          <w:vertAlign w:val="superscript"/>
        </w:rPr>
        <w:t xml:space="preserve">* </w:t>
      </w:r>
      <w:r w:rsidRPr="003C4490">
        <w:rPr>
          <w:rFonts w:ascii="Palatino" w:hAnsi="Palatino"/>
        </w:rPr>
        <w:t xml:space="preserve">Correspondence: Conor C. Taff, </w:t>
      </w:r>
      <w:hyperlink r:id="rId15" w:history="1">
        <w:r w:rsidRPr="003C4490">
          <w:rPr>
            <w:rStyle w:val="Hyperlink"/>
            <w:rFonts w:ascii="Palatino" w:hAnsi="Palatino"/>
          </w:rPr>
          <w:t>cct63@cornell.edu</w:t>
        </w:r>
      </w:hyperlink>
      <w:r w:rsidRPr="003C4490">
        <w:rPr>
          <w:rFonts w:ascii="Palatino" w:hAnsi="Palatino"/>
        </w:rPr>
        <w:t xml:space="preserve"> 518-332-3983</w:t>
      </w:r>
    </w:p>
    <w:p w14:paraId="3C96503C" w14:textId="77777777" w:rsidR="006F36F8" w:rsidRDefault="006F36F8" w:rsidP="006F36F8">
      <w:pPr>
        <w:rPr>
          <w:rFonts w:ascii="Palatino" w:hAnsi="Palatino"/>
        </w:rPr>
      </w:pPr>
    </w:p>
    <w:p w14:paraId="6D90E589" w14:textId="77777777" w:rsidR="006F36F8" w:rsidRDefault="006F36F8" w:rsidP="006F36F8">
      <w:pPr>
        <w:rPr>
          <w:rFonts w:ascii="Palatino" w:hAnsi="Palatino"/>
        </w:rPr>
      </w:pPr>
    </w:p>
    <w:p w14:paraId="6AC2AD81" w14:textId="77777777" w:rsidR="006F36F8" w:rsidRDefault="006F36F8" w:rsidP="006F36F8">
      <w:pPr>
        <w:rPr>
          <w:rFonts w:ascii="Palatino" w:hAnsi="Palatino"/>
        </w:rPr>
      </w:pPr>
      <w:r>
        <w:rPr>
          <w:rFonts w:ascii="Palatino" w:hAnsi="Palatino"/>
        </w:rPr>
        <w:br w:type="page"/>
      </w:r>
    </w:p>
    <w:p w14:paraId="49872E11" w14:textId="77777777" w:rsidR="006F36F8" w:rsidRDefault="006F36F8" w:rsidP="006F36F8">
      <w:pPr>
        <w:rPr>
          <w:rFonts w:ascii="Palatino" w:hAnsi="Palatino"/>
          <w:b/>
          <w:bCs/>
        </w:rPr>
      </w:pPr>
      <w:r>
        <w:rPr>
          <w:rFonts w:ascii="Palatino" w:hAnsi="Palatino"/>
          <w:b/>
          <w:bCs/>
        </w:rPr>
        <w:lastRenderedPageBreak/>
        <w:t>SUPPLEMENTARY METHODS</w:t>
      </w:r>
    </w:p>
    <w:p w14:paraId="61FF13D9" w14:textId="77777777" w:rsidR="006F36F8" w:rsidRDefault="006F36F8" w:rsidP="006F36F8">
      <w:pPr>
        <w:rPr>
          <w:rFonts w:ascii="Palatino" w:hAnsi="Palatino"/>
          <w:b/>
          <w:bCs/>
        </w:rPr>
      </w:pPr>
    </w:p>
    <w:p w14:paraId="11A9453A" w14:textId="77777777" w:rsidR="006F36F8" w:rsidRPr="004852A0" w:rsidRDefault="006F36F8" w:rsidP="006F36F8">
      <w:pPr>
        <w:ind w:firstLine="720"/>
        <w:rPr>
          <w:rFonts w:ascii="Palatino" w:hAnsi="Palatino"/>
        </w:rPr>
      </w:pPr>
      <w:r w:rsidRPr="004852A0">
        <w:rPr>
          <w:rFonts w:ascii="Palatino" w:hAnsi="Palatino"/>
        </w:rPr>
        <w:t xml:space="preserve">To ensure that Cortrosyn® had the desired effect in </w:t>
      </w:r>
      <w:r>
        <w:rPr>
          <w:rFonts w:ascii="Palatino" w:hAnsi="Palatino"/>
        </w:rPr>
        <w:t>elevating the</w:t>
      </w:r>
      <w:r w:rsidRPr="004852A0">
        <w:rPr>
          <w:rFonts w:ascii="Palatino" w:hAnsi="Palatino"/>
        </w:rPr>
        <w:t xml:space="preserve"> corticosterone response, we conducted two validation studies on a separate set of nestlings and adults that were not part of the main study presented here. Once reconstituted, Cortrosyn is not stable at room temperature. Therefore, rather than delivering exact doses based on individual mass, we reconstituted vials of lyophilized Cortrosyn (</w:t>
      </w:r>
      <w:proofErr w:type="spellStart"/>
      <w:r w:rsidRPr="004852A0">
        <w:rPr>
          <w:rFonts w:ascii="Palatino" w:hAnsi="Palatino"/>
        </w:rPr>
        <w:t>Amphastar</w:t>
      </w:r>
      <w:proofErr w:type="spellEnd"/>
      <w:r w:rsidRPr="004852A0">
        <w:rPr>
          <w:rFonts w:ascii="Palatino" w:hAnsi="Palatino"/>
        </w:rPr>
        <w:t xml:space="preserve"> Pharmaceutical Incorporated, Item #054881) and prepared aliquots pre-measured into syringes based on the average mass in our population (on day 15 nestlings weigh approximately the same amount as full grown adults and the same dose was used for both adults and nestlings). Aliquoted Cortrosyn doses were stored frozen for &lt; 2 weeks and thawed immediately before injection.</w:t>
      </w:r>
    </w:p>
    <w:p w14:paraId="25D169EF" w14:textId="77777777" w:rsidR="006F36F8" w:rsidRPr="004852A0" w:rsidRDefault="006F36F8" w:rsidP="006F36F8">
      <w:pPr>
        <w:ind w:firstLine="720"/>
        <w:rPr>
          <w:rFonts w:ascii="Palatino" w:hAnsi="Palatino"/>
        </w:rPr>
      </w:pPr>
      <w:r w:rsidRPr="004852A0">
        <w:rPr>
          <w:rFonts w:ascii="Palatino" w:hAnsi="Palatino"/>
        </w:rPr>
        <w:t xml:space="preserve">In 2018, we carried out a validation experiment on 15-day old nestlings from 9 nests. At each nest, individual nestlings were alternately assigned to a Cortrosyn injection group (n = 23 nestlings) or a control group that received a saline injection (n = 20 nestlings). For all nestlings, a baseline blood sample (&lt; 30 </w:t>
      </w:r>
      <w:r>
        <w:rPr>
          <w:rFonts w:ascii="Palatino" w:hAnsi="Palatino"/>
        </w:rPr>
        <w:sym w:font="Symbol" w:char="F06D"/>
      </w:r>
      <w:r w:rsidRPr="004852A0">
        <w:rPr>
          <w:rFonts w:ascii="Palatino" w:hAnsi="Palatino"/>
        </w:rPr>
        <w:t xml:space="preserve">l) was collected within 3 minutes of disturbance and then nestlings were immediately injected with either 50 </w:t>
      </w:r>
      <w:r>
        <w:rPr>
          <w:rFonts w:ascii="Palatino" w:hAnsi="Palatino"/>
        </w:rPr>
        <w:sym w:font="Symbol" w:char="F06D"/>
      </w:r>
      <w:r w:rsidRPr="004852A0">
        <w:rPr>
          <w:rFonts w:ascii="Palatino" w:hAnsi="Palatino"/>
        </w:rPr>
        <w:t xml:space="preserve">l of saline or 50 </w:t>
      </w:r>
      <w:r>
        <w:rPr>
          <w:rFonts w:ascii="Palatino" w:hAnsi="Palatino"/>
        </w:rPr>
        <w:sym w:font="Symbol" w:char="F06D"/>
      </w:r>
      <w:r w:rsidRPr="004852A0">
        <w:rPr>
          <w:rFonts w:ascii="Palatino" w:hAnsi="Palatino"/>
        </w:rPr>
        <w:t xml:space="preserve">l of 0.1 microgram per </w:t>
      </w:r>
      <w:r>
        <w:rPr>
          <w:rFonts w:ascii="Palatino" w:hAnsi="Palatino"/>
        </w:rPr>
        <w:sym w:font="Symbol" w:char="F06D"/>
      </w:r>
      <w:r w:rsidRPr="004852A0">
        <w:rPr>
          <w:rFonts w:ascii="Palatino" w:hAnsi="Palatino"/>
        </w:rPr>
        <w:t xml:space="preserve">l freshly thawed Cortrosyn. Following injection, two additional blood samples (&lt; 30 </w:t>
      </w:r>
      <w:r>
        <w:rPr>
          <w:rFonts w:ascii="Palatino" w:hAnsi="Palatino"/>
        </w:rPr>
        <w:sym w:font="Symbol" w:char="F06D"/>
      </w:r>
      <w:r w:rsidRPr="004852A0">
        <w:rPr>
          <w:rFonts w:ascii="Palatino" w:hAnsi="Palatino"/>
        </w:rPr>
        <w:t xml:space="preserve">l) were collected 15 and 30 minutes after injection. </w:t>
      </w:r>
    </w:p>
    <w:p w14:paraId="6DD9C193" w14:textId="77777777" w:rsidR="006F36F8" w:rsidRPr="004852A0" w:rsidRDefault="006F36F8" w:rsidP="006F36F8">
      <w:pPr>
        <w:ind w:firstLine="720"/>
        <w:rPr>
          <w:rFonts w:ascii="Palatino" w:hAnsi="Palatino"/>
        </w:rPr>
      </w:pPr>
      <w:r w:rsidRPr="004852A0">
        <w:rPr>
          <w:rFonts w:ascii="Palatino" w:hAnsi="Palatino"/>
        </w:rPr>
        <w:t xml:space="preserve">In 2020, we carried out a separate validation experiment on adult females captured during incubation that were not part of the main study presented here. For each female, we collected a baseline blood sample (&lt; 70 </w:t>
      </w:r>
      <w:r>
        <w:rPr>
          <w:rFonts w:ascii="Palatino" w:hAnsi="Palatino"/>
        </w:rPr>
        <w:sym w:font="Symbol" w:char="F06D"/>
      </w:r>
      <w:r w:rsidRPr="004852A0">
        <w:rPr>
          <w:rFonts w:ascii="Palatino" w:hAnsi="Palatino"/>
        </w:rPr>
        <w:t xml:space="preserve">l) within 3 minutes of disturbance. All females received a saline injection 50 </w:t>
      </w:r>
      <w:r>
        <w:rPr>
          <w:rFonts w:ascii="Palatino" w:hAnsi="Palatino"/>
        </w:rPr>
        <w:sym w:font="Symbol" w:char="F06D"/>
      </w:r>
      <w:r w:rsidRPr="004852A0">
        <w:rPr>
          <w:rFonts w:ascii="Palatino" w:hAnsi="Palatino"/>
        </w:rPr>
        <w:t xml:space="preserve">l immediately after this baseline sample was collected and then had a second blood sample (&lt; 30 </w:t>
      </w:r>
      <w:r>
        <w:rPr>
          <w:rFonts w:ascii="Palatino" w:hAnsi="Palatino"/>
        </w:rPr>
        <w:sym w:font="Symbol" w:char="F06D"/>
      </w:r>
      <w:r>
        <w:rPr>
          <w:rFonts w:ascii="Palatino" w:hAnsi="Palatino"/>
        </w:rPr>
        <w:t>l</w:t>
      </w:r>
      <w:r w:rsidRPr="004852A0">
        <w:rPr>
          <w:rFonts w:ascii="Palatino" w:hAnsi="Palatino"/>
        </w:rPr>
        <w:t xml:space="preserve">) taken 30 minutes later. Immediately after this second sample, females were injected with either an additional saline dose of the same volume (n = 9) or a dose of Cortrosyn (n = 9; 50 </w:t>
      </w:r>
      <w:r>
        <w:rPr>
          <w:rFonts w:ascii="Palatino" w:hAnsi="Palatino"/>
        </w:rPr>
        <w:sym w:font="Symbol" w:char="F06D"/>
      </w:r>
      <w:r w:rsidRPr="004852A0">
        <w:rPr>
          <w:rFonts w:ascii="Palatino" w:hAnsi="Palatino"/>
        </w:rPr>
        <w:t xml:space="preserve">l at 0.1 microgram per </w:t>
      </w:r>
      <w:r>
        <w:rPr>
          <w:rFonts w:ascii="Palatino" w:hAnsi="Palatino"/>
        </w:rPr>
        <w:sym w:font="Symbol" w:char="F06D"/>
      </w:r>
      <w:r w:rsidRPr="004852A0">
        <w:rPr>
          <w:rFonts w:ascii="Palatino" w:hAnsi="Palatino"/>
        </w:rPr>
        <w:t xml:space="preserve">l). Thirty minutes after this second injection, a final blood sample (&lt; 30 </w:t>
      </w:r>
      <w:r>
        <w:rPr>
          <w:rFonts w:ascii="Palatino" w:hAnsi="Palatino"/>
        </w:rPr>
        <w:sym w:font="Symbol" w:char="F06D"/>
      </w:r>
      <w:r w:rsidRPr="004852A0">
        <w:rPr>
          <w:rFonts w:ascii="Palatino" w:hAnsi="Palatino"/>
        </w:rPr>
        <w:t xml:space="preserve">l) was collected. For both adults and nestlings in these validation experiments, blood samples were </w:t>
      </w:r>
      <w:proofErr w:type="gramStart"/>
      <w:r w:rsidRPr="004852A0">
        <w:rPr>
          <w:rFonts w:ascii="Palatino" w:hAnsi="Palatino"/>
        </w:rPr>
        <w:t>processed</w:t>
      </w:r>
      <w:proofErr w:type="gramEnd"/>
      <w:r w:rsidRPr="004852A0">
        <w:rPr>
          <w:rFonts w:ascii="Palatino" w:hAnsi="Palatino"/>
        </w:rPr>
        <w:t xml:space="preserve"> and corticosterone measured exactly as described </w:t>
      </w:r>
      <w:r>
        <w:rPr>
          <w:rFonts w:ascii="Palatino" w:hAnsi="Palatino"/>
        </w:rPr>
        <w:t>in the main text</w:t>
      </w:r>
      <w:r w:rsidRPr="004852A0">
        <w:rPr>
          <w:rFonts w:ascii="Palatino" w:hAnsi="Palatino"/>
        </w:rPr>
        <w:t>.</w:t>
      </w:r>
    </w:p>
    <w:p w14:paraId="55E416BE" w14:textId="77777777" w:rsidR="006F36F8" w:rsidRPr="004852A0" w:rsidRDefault="006F36F8" w:rsidP="006F36F8">
      <w:pPr>
        <w:ind w:firstLine="720"/>
        <w:rPr>
          <w:rFonts w:ascii="Palatino" w:hAnsi="Palatino"/>
        </w:rPr>
      </w:pPr>
      <w:r w:rsidRPr="004852A0">
        <w:rPr>
          <w:rFonts w:ascii="Palatino" w:hAnsi="Palatino"/>
        </w:rPr>
        <w:t>To compare corticosterone between treatment groups, we fit a single model for each dataset (adults and nestlings). For nestlings, we fit a linear mixed model with corticosterone measurement as the response, an interaction between treatment and sampling time point (fit as a factor) as predictors, and individual identity as a random effect. Because multiple nestlings were sampled from the same nest, this model included a random effect for nest of origin. For adults, we fit a similar model, except that there was no need for a random effect for nest since only one female was sampled at each nest. We used the full models to compare circulating corticosterone in saline versus Cortrosyn injected birds at each of the three timepoints. Significance in these mixed models was assessed with p-values based on the Satterthwaite's Method implemented by the `</w:t>
      </w:r>
      <w:proofErr w:type="spellStart"/>
      <w:r w:rsidRPr="004852A0">
        <w:rPr>
          <w:rFonts w:ascii="Palatino" w:hAnsi="Palatino"/>
        </w:rPr>
        <w:t>lmerTest</w:t>
      </w:r>
      <w:proofErr w:type="spellEnd"/>
      <w:r w:rsidRPr="004852A0">
        <w:rPr>
          <w:rFonts w:ascii="Palatino" w:hAnsi="Palatino"/>
        </w:rPr>
        <w:t>` package in R</w:t>
      </w:r>
      <w:r>
        <w:rPr>
          <w:rFonts w:ascii="Palatino" w:hAnsi="Palatino"/>
        </w:rPr>
        <w:t xml:space="preserve"> </w:t>
      </w:r>
      <w:r>
        <w:rPr>
          <w:rFonts w:ascii="Palatino" w:hAnsi="Palatino"/>
        </w:rPr>
        <w:fldChar w:fldCharType="begin"/>
      </w:r>
      <w:r>
        <w:rPr>
          <w:rFonts w:ascii="Palatino" w:hAnsi="Palatino"/>
        </w:rPr>
        <w:instrText xml:space="preserve"> ADDIN ZOTERO_ITEM CSL_CITATION {"citationID":"XCpK0ebI","properties":{"formattedCitation":"(Kuznetsova et al., 2017)","plainCitation":"(Kuznetsova et al., 2017)","noteIndex":0},"citationItems":[{"id":71183,"uris":["http://zotero.org/users/4289944/items/386SSALN"],"uri":["http://zotero.org/users/4289944/items/386SSALN"],"itemData":{"id":71183,"type":"article-journal","container-title":"Journal of Statistical Software","DOI":"10.18637/jss.v082.i13","ISSN":"1548-7660","issue":"13","journalAbbreviation":"J. Stat. Soft.","language":"en","source":"DOI.org (Crossref)","title":"'lmerTest' Package: Tests in Linear Mixed Effects Models","title-short":"&lt;b&gt;lmerTest&lt;/b&gt; Package","URL":"http://www.jstatsoft.org/v82/i13/","volume":"82","author":[{"family":"Kuznetsova","given":"Alexandra"},{"family":"Brockhoff","given":"Per B."},{"family":"Christensen","given":"Rune H. B."}],"accessed":{"date-parts":[["2020",9,24]]},"issued":{"date-parts":[["2017"]]}}}],"schema":"https://github.com/citation-style-language/schema/raw/master/csl-citation.json"} </w:instrText>
      </w:r>
      <w:r>
        <w:rPr>
          <w:rFonts w:ascii="Palatino" w:hAnsi="Palatino"/>
        </w:rPr>
        <w:fldChar w:fldCharType="separate"/>
      </w:r>
      <w:r>
        <w:rPr>
          <w:rFonts w:ascii="Palatino" w:hAnsi="Palatino"/>
          <w:noProof/>
        </w:rPr>
        <w:t>(Kuznetsova et al., 2017)</w:t>
      </w:r>
      <w:r>
        <w:rPr>
          <w:rFonts w:ascii="Palatino" w:hAnsi="Palatino"/>
        </w:rPr>
        <w:fldChar w:fldCharType="end"/>
      </w:r>
      <w:r w:rsidRPr="004852A0">
        <w:rPr>
          <w:rFonts w:ascii="Palatino" w:hAnsi="Palatino"/>
        </w:rPr>
        <w:t>.</w:t>
      </w:r>
    </w:p>
    <w:p w14:paraId="2A49580F" w14:textId="77777777" w:rsidR="006F36F8" w:rsidRDefault="006F36F8" w:rsidP="006F36F8">
      <w:pPr>
        <w:rPr>
          <w:rFonts w:ascii="Palatino" w:hAnsi="Palatino"/>
          <w:b/>
          <w:bCs/>
          <w:i/>
          <w:iCs/>
        </w:rPr>
      </w:pPr>
    </w:p>
    <w:p w14:paraId="5AC3F38A" w14:textId="77777777" w:rsidR="006F36F8" w:rsidRDefault="006F36F8" w:rsidP="006F36F8">
      <w:pPr>
        <w:rPr>
          <w:rFonts w:ascii="Palatino" w:hAnsi="Palatino"/>
          <w:b/>
          <w:bCs/>
        </w:rPr>
      </w:pPr>
      <w:r>
        <w:rPr>
          <w:rFonts w:ascii="Palatino" w:hAnsi="Palatino"/>
          <w:b/>
          <w:bCs/>
        </w:rPr>
        <w:t>SUPPLEMENTARY RESULTS</w:t>
      </w:r>
    </w:p>
    <w:p w14:paraId="2A62E8E6" w14:textId="77777777" w:rsidR="006F36F8" w:rsidRDefault="006F36F8" w:rsidP="006F36F8">
      <w:pPr>
        <w:rPr>
          <w:rFonts w:ascii="Palatino" w:hAnsi="Palatino"/>
          <w:b/>
          <w:bCs/>
        </w:rPr>
      </w:pPr>
    </w:p>
    <w:p w14:paraId="2F8D8B62" w14:textId="77777777" w:rsidR="006F36F8" w:rsidRPr="00613A6A" w:rsidRDefault="006F36F8" w:rsidP="006F36F8">
      <w:pPr>
        <w:ind w:firstLine="720"/>
        <w:rPr>
          <w:rFonts w:ascii="Palatino" w:hAnsi="Palatino"/>
        </w:rPr>
      </w:pPr>
      <w:r w:rsidRPr="00613A6A">
        <w:rPr>
          <w:rFonts w:ascii="Palatino" w:hAnsi="Palatino"/>
        </w:rPr>
        <w:t>Injection with Cortrosyn led to a clear increase in circulating corticosterone in both nestlings (Figure S</w:t>
      </w:r>
      <w:r>
        <w:rPr>
          <w:rFonts w:ascii="Palatino" w:hAnsi="Palatino"/>
        </w:rPr>
        <w:t>1</w:t>
      </w:r>
      <w:r w:rsidRPr="00613A6A">
        <w:rPr>
          <w:rFonts w:ascii="Palatino" w:hAnsi="Palatino"/>
        </w:rPr>
        <w:t>) and adults (Figure S</w:t>
      </w:r>
      <w:r>
        <w:rPr>
          <w:rFonts w:ascii="Palatino" w:hAnsi="Palatino"/>
        </w:rPr>
        <w:t>2</w:t>
      </w:r>
      <w:r w:rsidRPr="00613A6A">
        <w:rPr>
          <w:rFonts w:ascii="Palatino" w:hAnsi="Palatino"/>
        </w:rPr>
        <w:t>). For nestlings, corticoste</w:t>
      </w:r>
      <w:r>
        <w:rPr>
          <w:rFonts w:ascii="Palatino" w:hAnsi="Palatino"/>
        </w:rPr>
        <w:t>r</w:t>
      </w:r>
      <w:r w:rsidRPr="00613A6A">
        <w:rPr>
          <w:rFonts w:ascii="Palatino" w:hAnsi="Palatino"/>
        </w:rPr>
        <w:t xml:space="preserve">one increased in both groups from baseline to 15 minutes but increased significantly more in the </w:t>
      </w:r>
      <w:r w:rsidRPr="00613A6A">
        <w:rPr>
          <w:rFonts w:ascii="Palatino" w:hAnsi="Palatino"/>
        </w:rPr>
        <w:lastRenderedPageBreak/>
        <w:t xml:space="preserve">Cortrosyn injected group when compared to saline injection. From 15 to 30 minutes, saline injected nestlings declined in circulating corticosterone, but </w:t>
      </w:r>
      <w:proofErr w:type="spellStart"/>
      <w:r w:rsidRPr="00613A6A">
        <w:rPr>
          <w:rFonts w:ascii="Palatino" w:hAnsi="Palatino"/>
        </w:rPr>
        <w:t>Cotrosyn</w:t>
      </w:r>
      <w:proofErr w:type="spellEnd"/>
      <w:r w:rsidRPr="00613A6A">
        <w:rPr>
          <w:rFonts w:ascii="Palatino" w:hAnsi="Palatino"/>
        </w:rPr>
        <w:t xml:space="preserve"> injected nestlings continued to rise, resulting in an even larger difference in circulating corticosterone between the two groups at 30 minutes (Table S2, P &lt; 0.003). </w:t>
      </w:r>
    </w:p>
    <w:p w14:paraId="6429018C" w14:textId="77777777" w:rsidR="006F36F8" w:rsidRPr="00613A6A" w:rsidRDefault="006F36F8" w:rsidP="006F36F8">
      <w:pPr>
        <w:ind w:firstLine="720"/>
        <w:rPr>
          <w:rFonts w:ascii="Palatino" w:hAnsi="Palatino"/>
        </w:rPr>
      </w:pPr>
      <w:r w:rsidRPr="00613A6A">
        <w:rPr>
          <w:rFonts w:ascii="Palatino" w:hAnsi="Palatino"/>
        </w:rPr>
        <w:t>Adult females similarly increased circulating corticosterone from baseline to 30 minutes. The two treatment groups did not differ at the first or second timepoint (before Cortrosyn was injected). However, by the final timepoint (30 minutes after injection), the Cortrosyn injected group had significantly higher circulating corticosterone. This difference was driven by a continued increase in corticosterone from 30 to 60 minutes in the Cortrosyn group coupled with a stable circulating level from 30 to 60 minutes in the saline injected group (Table S2, P &lt; 0.001).</w:t>
      </w:r>
    </w:p>
    <w:p w14:paraId="142D34A0" w14:textId="77777777" w:rsidR="006F36F8" w:rsidRDefault="006F36F8" w:rsidP="006F36F8">
      <w:pPr>
        <w:rPr>
          <w:rFonts w:ascii="Palatino" w:hAnsi="Palatino"/>
          <w:b/>
          <w:bCs/>
        </w:rPr>
      </w:pPr>
    </w:p>
    <w:p w14:paraId="25488CA8" w14:textId="77777777" w:rsidR="006F36F8" w:rsidRDefault="006F36F8" w:rsidP="006F36F8">
      <w:pPr>
        <w:rPr>
          <w:rFonts w:ascii="Palatino" w:hAnsi="Palatino"/>
          <w:b/>
          <w:bCs/>
        </w:rPr>
      </w:pPr>
      <w:r>
        <w:rPr>
          <w:rFonts w:ascii="Palatino" w:hAnsi="Palatino"/>
          <w:b/>
          <w:bCs/>
        </w:rPr>
        <w:t>SUPPLEMENTARY TABLES &amp; FIGURES</w:t>
      </w:r>
    </w:p>
    <w:p w14:paraId="6B48DB26" w14:textId="77777777" w:rsidR="006F36F8" w:rsidRDefault="006F36F8" w:rsidP="006F36F8">
      <w:pPr>
        <w:rPr>
          <w:rFonts w:ascii="Palatino" w:hAnsi="Palatino"/>
          <w:b/>
          <w:bCs/>
        </w:rPr>
      </w:pPr>
    </w:p>
    <w:p w14:paraId="650C4401" w14:textId="77777777" w:rsidR="006F36F8" w:rsidRDefault="006F36F8" w:rsidP="00025E54">
      <w:pPr>
        <w:jc w:val="center"/>
        <w:rPr>
          <w:rFonts w:ascii="Palatino" w:hAnsi="Palatino"/>
          <w:i/>
          <w:iCs/>
        </w:rPr>
      </w:pPr>
      <w:r>
        <w:rPr>
          <w:rFonts w:ascii="Palatino" w:hAnsi="Palatino"/>
          <w:i/>
          <w:iCs/>
          <w:noProof/>
        </w:rPr>
        <w:drawing>
          <wp:inline distT="0" distB="0" distL="0" distR="0" wp14:anchorId="6D0CCFF2" wp14:editId="1F927266">
            <wp:extent cx="3924578" cy="3270482"/>
            <wp:effectExtent l="0" t="0" r="0" b="635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38959" cy="3282466"/>
                    </a:xfrm>
                    <a:prstGeom prst="rect">
                      <a:avLst/>
                    </a:prstGeom>
                  </pic:spPr>
                </pic:pic>
              </a:graphicData>
            </a:graphic>
          </wp:inline>
        </w:drawing>
      </w:r>
    </w:p>
    <w:p w14:paraId="2299B64D" w14:textId="77777777" w:rsidR="006F36F8" w:rsidRPr="00E92CE9" w:rsidRDefault="006F36F8" w:rsidP="006F36F8">
      <w:pPr>
        <w:rPr>
          <w:rFonts w:ascii="Palatino" w:hAnsi="Palatino"/>
          <w:sz w:val="18"/>
          <w:szCs w:val="18"/>
        </w:rPr>
      </w:pPr>
      <w:r w:rsidRPr="00E92CE9">
        <w:rPr>
          <w:rFonts w:ascii="Palatino" w:hAnsi="Palatino"/>
          <w:b/>
          <w:bCs/>
          <w:sz w:val="18"/>
          <w:szCs w:val="18"/>
        </w:rPr>
        <w:t xml:space="preserve">Figure S1. </w:t>
      </w:r>
      <w:r w:rsidRPr="00E92CE9">
        <w:rPr>
          <w:rFonts w:ascii="Palatino" w:hAnsi="Palatino"/>
          <w:sz w:val="18"/>
          <w:szCs w:val="18"/>
        </w:rPr>
        <w:t>Circulating corticosterone before and after Cortrosyn or saline injection in adult females.</w:t>
      </w:r>
    </w:p>
    <w:p w14:paraId="7DF37CF0" w14:textId="77777777" w:rsidR="006F36F8" w:rsidRDefault="006F36F8" w:rsidP="00025E54">
      <w:pPr>
        <w:jc w:val="center"/>
        <w:rPr>
          <w:rFonts w:ascii="Palatino" w:hAnsi="Palatino"/>
          <w:i/>
          <w:iCs/>
        </w:rPr>
      </w:pPr>
      <w:r>
        <w:rPr>
          <w:rFonts w:ascii="Palatino" w:hAnsi="Palatino"/>
          <w:i/>
          <w:iCs/>
          <w:noProof/>
        </w:rPr>
        <w:lastRenderedPageBreak/>
        <w:drawing>
          <wp:inline distT="0" distB="0" distL="0" distR="0" wp14:anchorId="503B73B8" wp14:editId="13D32A52">
            <wp:extent cx="3884531" cy="3237109"/>
            <wp:effectExtent l="0" t="0" r="1905" b="190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93322" cy="3244435"/>
                    </a:xfrm>
                    <a:prstGeom prst="rect">
                      <a:avLst/>
                    </a:prstGeom>
                  </pic:spPr>
                </pic:pic>
              </a:graphicData>
            </a:graphic>
          </wp:inline>
        </w:drawing>
      </w:r>
    </w:p>
    <w:p w14:paraId="010D02A5" w14:textId="77777777" w:rsidR="006F36F8" w:rsidRPr="00E92CE9" w:rsidRDefault="006F36F8" w:rsidP="006F36F8">
      <w:pPr>
        <w:rPr>
          <w:rFonts w:ascii="Palatino" w:hAnsi="Palatino"/>
          <w:sz w:val="18"/>
          <w:szCs w:val="18"/>
        </w:rPr>
      </w:pPr>
      <w:r w:rsidRPr="00E92CE9">
        <w:rPr>
          <w:rFonts w:ascii="Palatino" w:hAnsi="Palatino"/>
          <w:b/>
          <w:bCs/>
          <w:sz w:val="18"/>
          <w:szCs w:val="18"/>
        </w:rPr>
        <w:t>Figure S</w:t>
      </w:r>
      <w:r>
        <w:rPr>
          <w:rFonts w:ascii="Palatino" w:hAnsi="Palatino"/>
          <w:b/>
          <w:bCs/>
          <w:sz w:val="18"/>
          <w:szCs w:val="18"/>
        </w:rPr>
        <w:t>2</w:t>
      </w:r>
      <w:r w:rsidRPr="00E92CE9">
        <w:rPr>
          <w:rFonts w:ascii="Palatino" w:hAnsi="Palatino"/>
          <w:b/>
          <w:bCs/>
          <w:sz w:val="18"/>
          <w:szCs w:val="18"/>
        </w:rPr>
        <w:t xml:space="preserve">. </w:t>
      </w:r>
      <w:r w:rsidRPr="00E92CE9">
        <w:rPr>
          <w:rFonts w:ascii="Palatino" w:hAnsi="Palatino"/>
          <w:sz w:val="18"/>
          <w:szCs w:val="18"/>
        </w:rPr>
        <w:t xml:space="preserve">Circulating corticosterone before and after Cortrosyn or saline injection in </w:t>
      </w:r>
      <w:proofErr w:type="gramStart"/>
      <w:r w:rsidRPr="00E92CE9">
        <w:rPr>
          <w:rFonts w:ascii="Palatino" w:hAnsi="Palatino"/>
          <w:sz w:val="18"/>
          <w:szCs w:val="18"/>
        </w:rPr>
        <w:t>15 day</w:t>
      </w:r>
      <w:proofErr w:type="gramEnd"/>
      <w:r w:rsidRPr="00E92CE9">
        <w:rPr>
          <w:rFonts w:ascii="Palatino" w:hAnsi="Palatino"/>
          <w:sz w:val="18"/>
          <w:szCs w:val="18"/>
        </w:rPr>
        <w:t xml:space="preserve"> old nestling tree swallows.</w:t>
      </w:r>
    </w:p>
    <w:p w14:paraId="6B2B265E" w14:textId="77777777" w:rsidR="006F36F8" w:rsidRDefault="006F36F8" w:rsidP="006F36F8">
      <w:pPr>
        <w:rPr>
          <w:rFonts w:ascii="Palatino" w:hAnsi="Palatino"/>
          <w:b/>
          <w:bCs/>
        </w:rPr>
      </w:pPr>
    </w:p>
    <w:p w14:paraId="716BC75A" w14:textId="77777777" w:rsidR="006F36F8" w:rsidRDefault="006F36F8" w:rsidP="006F36F8">
      <w:pPr>
        <w:rPr>
          <w:rFonts w:ascii="Palatino" w:hAnsi="Palatino"/>
          <w:b/>
          <w:bCs/>
        </w:rPr>
      </w:pPr>
    </w:p>
    <w:p w14:paraId="4ECBBFF4" w14:textId="77777777" w:rsidR="006F36F8" w:rsidRPr="00E92CE9" w:rsidRDefault="006F36F8" w:rsidP="006F36F8">
      <w:pPr>
        <w:rPr>
          <w:rFonts w:ascii="Palatino" w:hAnsi="Palatino"/>
          <w:sz w:val="18"/>
          <w:szCs w:val="18"/>
        </w:rPr>
      </w:pPr>
      <w:r w:rsidRPr="00E92CE9">
        <w:rPr>
          <w:rFonts w:ascii="Palatino" w:hAnsi="Palatino"/>
          <w:b/>
          <w:bCs/>
          <w:sz w:val="18"/>
          <w:szCs w:val="18"/>
        </w:rPr>
        <w:t xml:space="preserve">Table S1. </w:t>
      </w:r>
      <w:r w:rsidRPr="00E92CE9">
        <w:rPr>
          <w:rFonts w:ascii="Palatino" w:hAnsi="Palatino"/>
          <w:sz w:val="18"/>
          <w:szCs w:val="18"/>
        </w:rPr>
        <w:t xml:space="preserve">Model details for the effect of Cortrosyn injection on nestling and adult circulating corticosterone level. Timepoints 2 and 3 are at 15- and 30-minutes post injection for nestlings and at 30 and 60 minutes for adults. </w:t>
      </w:r>
    </w:p>
    <w:p w14:paraId="798FE202" w14:textId="77777777" w:rsidR="006F36F8" w:rsidRDefault="006F36F8" w:rsidP="006F36F8">
      <w:pPr>
        <w:rPr>
          <w:rFonts w:ascii="Palatino" w:hAnsi="Palatino"/>
          <w:b/>
          <w:bCs/>
        </w:rPr>
      </w:pPr>
      <w:r>
        <w:rPr>
          <w:rFonts w:ascii="Palatino" w:hAnsi="Palatino"/>
          <w:b/>
          <w:bCs/>
          <w:noProof/>
        </w:rPr>
        <w:drawing>
          <wp:inline distT="0" distB="0" distL="0" distR="0" wp14:anchorId="270B426A" wp14:editId="75FF9FF1">
            <wp:extent cx="4852327" cy="3842981"/>
            <wp:effectExtent l="0" t="0" r="0" b="5715"/>
            <wp:docPr id="11"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861355" cy="3850131"/>
                    </a:xfrm>
                    <a:prstGeom prst="rect">
                      <a:avLst/>
                    </a:prstGeom>
                  </pic:spPr>
                </pic:pic>
              </a:graphicData>
            </a:graphic>
          </wp:inline>
        </w:drawing>
      </w:r>
    </w:p>
    <w:p w14:paraId="1FDE55EC" w14:textId="77777777" w:rsidR="006F36F8" w:rsidRDefault="006F36F8" w:rsidP="006F36F8">
      <w:pPr>
        <w:rPr>
          <w:rFonts w:ascii="Palatino" w:hAnsi="Palatino"/>
          <w:b/>
          <w:bCs/>
          <w:sz w:val="18"/>
          <w:szCs w:val="18"/>
        </w:rPr>
      </w:pPr>
    </w:p>
    <w:p w14:paraId="2F93077E" w14:textId="77777777" w:rsidR="006F36F8" w:rsidRDefault="006F36F8" w:rsidP="006F36F8">
      <w:pPr>
        <w:rPr>
          <w:rFonts w:ascii="Palatino" w:hAnsi="Palatino"/>
          <w:b/>
          <w:bCs/>
          <w:sz w:val="18"/>
          <w:szCs w:val="18"/>
        </w:rPr>
      </w:pPr>
    </w:p>
    <w:p w14:paraId="36932E90" w14:textId="77777777" w:rsidR="006F36F8" w:rsidRPr="00E92CE9" w:rsidRDefault="006F36F8" w:rsidP="006F36F8">
      <w:pPr>
        <w:rPr>
          <w:rFonts w:ascii="Palatino" w:hAnsi="Palatino"/>
          <w:sz w:val="18"/>
          <w:szCs w:val="18"/>
        </w:rPr>
      </w:pPr>
      <w:r w:rsidRPr="00E92CE9">
        <w:rPr>
          <w:rFonts w:ascii="Palatino" w:hAnsi="Palatino"/>
          <w:b/>
          <w:bCs/>
          <w:sz w:val="18"/>
          <w:szCs w:val="18"/>
        </w:rPr>
        <w:lastRenderedPageBreak/>
        <w:t>Table S2.</w:t>
      </w:r>
      <w:r w:rsidRPr="00E92CE9">
        <w:rPr>
          <w:rFonts w:ascii="Palatino" w:hAnsi="Palatino"/>
          <w:sz w:val="18"/>
          <w:szCs w:val="18"/>
        </w:rPr>
        <w:t xml:space="preserve"> Total sample sizes for glucose measurements by year, location, and sample type.</w:t>
      </w:r>
    </w:p>
    <w:tbl>
      <w:tblPr>
        <w:tblStyle w:val="TableGrid"/>
        <w:tblW w:w="0" w:type="auto"/>
        <w:jc w:val="center"/>
        <w:tblLook w:val="04A0" w:firstRow="1" w:lastRow="0" w:firstColumn="1" w:lastColumn="0" w:noHBand="0" w:noVBand="1"/>
      </w:tblPr>
      <w:tblGrid>
        <w:gridCol w:w="935"/>
        <w:gridCol w:w="935"/>
        <w:gridCol w:w="935"/>
        <w:gridCol w:w="935"/>
        <w:gridCol w:w="935"/>
        <w:gridCol w:w="935"/>
        <w:gridCol w:w="935"/>
        <w:gridCol w:w="935"/>
      </w:tblGrid>
      <w:tr w:rsidR="006F36F8" w:rsidRPr="007F54CD" w14:paraId="1F0BBB63" w14:textId="77777777" w:rsidTr="003F01DB">
        <w:trPr>
          <w:jc w:val="center"/>
        </w:trPr>
        <w:tc>
          <w:tcPr>
            <w:tcW w:w="935" w:type="dxa"/>
          </w:tcPr>
          <w:p w14:paraId="476E1038" w14:textId="77777777" w:rsidR="006F36F8" w:rsidRPr="007F54CD" w:rsidRDefault="006F36F8" w:rsidP="003F01DB">
            <w:pPr>
              <w:rPr>
                <w:rFonts w:ascii="Palatino" w:hAnsi="Palatino"/>
                <w:sz w:val="16"/>
                <w:szCs w:val="16"/>
              </w:rPr>
            </w:pPr>
          </w:p>
        </w:tc>
        <w:tc>
          <w:tcPr>
            <w:tcW w:w="935" w:type="dxa"/>
          </w:tcPr>
          <w:p w14:paraId="6471203D" w14:textId="77777777" w:rsidR="006F36F8" w:rsidRPr="007F54CD" w:rsidRDefault="006F36F8" w:rsidP="003F01DB">
            <w:pPr>
              <w:rPr>
                <w:rFonts w:ascii="Palatino" w:hAnsi="Palatino"/>
                <w:sz w:val="16"/>
                <w:szCs w:val="16"/>
              </w:rPr>
            </w:pPr>
          </w:p>
        </w:tc>
        <w:tc>
          <w:tcPr>
            <w:tcW w:w="2805" w:type="dxa"/>
            <w:gridSpan w:val="3"/>
          </w:tcPr>
          <w:p w14:paraId="62EEB394" w14:textId="77777777" w:rsidR="006F36F8" w:rsidRPr="007F54CD" w:rsidRDefault="006F36F8" w:rsidP="003F01DB">
            <w:pPr>
              <w:jc w:val="center"/>
              <w:rPr>
                <w:rFonts w:ascii="Palatino" w:hAnsi="Palatino"/>
                <w:sz w:val="16"/>
                <w:szCs w:val="16"/>
              </w:rPr>
            </w:pPr>
            <w:r w:rsidRPr="007F54CD">
              <w:rPr>
                <w:rFonts w:ascii="Palatino" w:hAnsi="Palatino"/>
                <w:sz w:val="16"/>
                <w:szCs w:val="16"/>
              </w:rPr>
              <w:t>Adults</w:t>
            </w:r>
          </w:p>
        </w:tc>
        <w:tc>
          <w:tcPr>
            <w:tcW w:w="2805" w:type="dxa"/>
            <w:gridSpan w:val="3"/>
          </w:tcPr>
          <w:p w14:paraId="7A6C126C" w14:textId="77777777" w:rsidR="006F36F8" w:rsidRPr="007F54CD" w:rsidRDefault="006F36F8" w:rsidP="003F01DB">
            <w:pPr>
              <w:jc w:val="center"/>
              <w:rPr>
                <w:rFonts w:ascii="Palatino" w:hAnsi="Palatino"/>
                <w:sz w:val="16"/>
                <w:szCs w:val="16"/>
              </w:rPr>
            </w:pPr>
            <w:r w:rsidRPr="007F54CD">
              <w:rPr>
                <w:rFonts w:ascii="Palatino" w:hAnsi="Palatino"/>
                <w:sz w:val="16"/>
                <w:szCs w:val="16"/>
              </w:rPr>
              <w:t>Nestlings</w:t>
            </w:r>
          </w:p>
        </w:tc>
      </w:tr>
      <w:tr w:rsidR="006F36F8" w:rsidRPr="007F54CD" w14:paraId="12B3B943" w14:textId="77777777" w:rsidTr="003F01DB">
        <w:trPr>
          <w:jc w:val="center"/>
        </w:trPr>
        <w:tc>
          <w:tcPr>
            <w:tcW w:w="935" w:type="dxa"/>
          </w:tcPr>
          <w:p w14:paraId="20208C13" w14:textId="77777777" w:rsidR="006F36F8" w:rsidRPr="007F54CD" w:rsidRDefault="006F36F8" w:rsidP="003F01DB">
            <w:pPr>
              <w:jc w:val="center"/>
              <w:rPr>
                <w:rFonts w:ascii="Palatino" w:hAnsi="Palatino"/>
                <w:sz w:val="16"/>
                <w:szCs w:val="16"/>
              </w:rPr>
            </w:pPr>
            <w:r w:rsidRPr="007F54CD">
              <w:rPr>
                <w:rFonts w:ascii="Palatino" w:hAnsi="Palatino"/>
                <w:sz w:val="16"/>
                <w:szCs w:val="16"/>
              </w:rPr>
              <w:t>State</w:t>
            </w:r>
          </w:p>
        </w:tc>
        <w:tc>
          <w:tcPr>
            <w:tcW w:w="935" w:type="dxa"/>
          </w:tcPr>
          <w:p w14:paraId="1BAA76D7" w14:textId="77777777" w:rsidR="006F36F8" w:rsidRPr="007F54CD" w:rsidRDefault="006F36F8" w:rsidP="003F01DB">
            <w:pPr>
              <w:jc w:val="center"/>
              <w:rPr>
                <w:rFonts w:ascii="Palatino" w:hAnsi="Palatino"/>
                <w:sz w:val="16"/>
                <w:szCs w:val="16"/>
              </w:rPr>
            </w:pPr>
            <w:r w:rsidRPr="007F54CD">
              <w:rPr>
                <w:rFonts w:ascii="Palatino" w:hAnsi="Palatino"/>
                <w:sz w:val="16"/>
                <w:szCs w:val="16"/>
              </w:rPr>
              <w:t>Year</w:t>
            </w:r>
          </w:p>
        </w:tc>
        <w:tc>
          <w:tcPr>
            <w:tcW w:w="935" w:type="dxa"/>
          </w:tcPr>
          <w:p w14:paraId="759DE9F3" w14:textId="77777777" w:rsidR="006F36F8" w:rsidRPr="007F54CD" w:rsidRDefault="006F36F8" w:rsidP="003F01DB">
            <w:pPr>
              <w:jc w:val="center"/>
              <w:rPr>
                <w:rFonts w:ascii="Palatino" w:hAnsi="Palatino"/>
                <w:sz w:val="16"/>
                <w:szCs w:val="16"/>
              </w:rPr>
            </w:pPr>
            <w:r w:rsidRPr="007F54CD">
              <w:rPr>
                <w:rFonts w:ascii="Palatino" w:hAnsi="Palatino"/>
                <w:sz w:val="16"/>
                <w:szCs w:val="16"/>
              </w:rPr>
              <w:t>Base</w:t>
            </w:r>
          </w:p>
        </w:tc>
        <w:tc>
          <w:tcPr>
            <w:tcW w:w="935" w:type="dxa"/>
          </w:tcPr>
          <w:p w14:paraId="4624F2EF" w14:textId="77777777" w:rsidR="006F36F8" w:rsidRPr="007F54CD" w:rsidRDefault="006F36F8" w:rsidP="003F01DB">
            <w:pPr>
              <w:jc w:val="center"/>
              <w:rPr>
                <w:rFonts w:ascii="Palatino" w:hAnsi="Palatino"/>
                <w:sz w:val="16"/>
                <w:szCs w:val="16"/>
              </w:rPr>
            </w:pPr>
            <w:r w:rsidRPr="007F54CD">
              <w:rPr>
                <w:rFonts w:ascii="Palatino" w:hAnsi="Palatino"/>
                <w:sz w:val="16"/>
                <w:szCs w:val="16"/>
              </w:rPr>
              <w:t>Induced</w:t>
            </w:r>
          </w:p>
        </w:tc>
        <w:tc>
          <w:tcPr>
            <w:tcW w:w="935" w:type="dxa"/>
          </w:tcPr>
          <w:p w14:paraId="128884C8" w14:textId="77777777" w:rsidR="006F36F8" w:rsidRPr="007F54CD" w:rsidRDefault="006F36F8" w:rsidP="003F01DB">
            <w:pPr>
              <w:jc w:val="center"/>
              <w:rPr>
                <w:rFonts w:ascii="Palatino" w:hAnsi="Palatino"/>
                <w:sz w:val="16"/>
                <w:szCs w:val="16"/>
              </w:rPr>
            </w:pPr>
            <w:r w:rsidRPr="007F54CD">
              <w:rPr>
                <w:rFonts w:ascii="Palatino" w:hAnsi="Palatino"/>
                <w:sz w:val="16"/>
                <w:szCs w:val="16"/>
              </w:rPr>
              <w:t>Post-Cortrosyn</w:t>
            </w:r>
          </w:p>
        </w:tc>
        <w:tc>
          <w:tcPr>
            <w:tcW w:w="935" w:type="dxa"/>
          </w:tcPr>
          <w:p w14:paraId="1A5AAAD9" w14:textId="77777777" w:rsidR="006F36F8" w:rsidRPr="007F54CD" w:rsidRDefault="006F36F8" w:rsidP="003F01DB">
            <w:pPr>
              <w:jc w:val="center"/>
              <w:rPr>
                <w:rFonts w:ascii="Palatino" w:hAnsi="Palatino"/>
                <w:sz w:val="16"/>
                <w:szCs w:val="16"/>
              </w:rPr>
            </w:pPr>
            <w:r w:rsidRPr="007F54CD">
              <w:rPr>
                <w:rFonts w:ascii="Palatino" w:hAnsi="Palatino"/>
                <w:sz w:val="16"/>
                <w:szCs w:val="16"/>
              </w:rPr>
              <w:t>Base</w:t>
            </w:r>
          </w:p>
        </w:tc>
        <w:tc>
          <w:tcPr>
            <w:tcW w:w="935" w:type="dxa"/>
          </w:tcPr>
          <w:p w14:paraId="23591788" w14:textId="77777777" w:rsidR="006F36F8" w:rsidRPr="007F54CD" w:rsidRDefault="006F36F8" w:rsidP="003F01DB">
            <w:pPr>
              <w:jc w:val="center"/>
              <w:rPr>
                <w:rFonts w:ascii="Palatino" w:hAnsi="Palatino"/>
                <w:sz w:val="16"/>
                <w:szCs w:val="16"/>
              </w:rPr>
            </w:pPr>
            <w:r w:rsidRPr="007F54CD">
              <w:rPr>
                <w:rFonts w:ascii="Palatino" w:hAnsi="Palatino"/>
                <w:sz w:val="16"/>
                <w:szCs w:val="16"/>
              </w:rPr>
              <w:t>Induced</w:t>
            </w:r>
          </w:p>
        </w:tc>
        <w:tc>
          <w:tcPr>
            <w:tcW w:w="935" w:type="dxa"/>
          </w:tcPr>
          <w:p w14:paraId="2BE887EF" w14:textId="77777777" w:rsidR="006F36F8" w:rsidRPr="007F54CD" w:rsidRDefault="006F36F8" w:rsidP="003F01DB">
            <w:pPr>
              <w:jc w:val="center"/>
              <w:rPr>
                <w:rFonts w:ascii="Palatino" w:hAnsi="Palatino"/>
                <w:sz w:val="16"/>
                <w:szCs w:val="16"/>
              </w:rPr>
            </w:pPr>
            <w:r w:rsidRPr="007F54CD">
              <w:rPr>
                <w:rFonts w:ascii="Palatino" w:hAnsi="Palatino"/>
                <w:sz w:val="16"/>
                <w:szCs w:val="16"/>
              </w:rPr>
              <w:t>Post-Cortrosyn</w:t>
            </w:r>
          </w:p>
        </w:tc>
      </w:tr>
      <w:tr w:rsidR="006F36F8" w:rsidRPr="007F54CD" w14:paraId="2EB236D1" w14:textId="77777777" w:rsidTr="003F01DB">
        <w:trPr>
          <w:jc w:val="center"/>
        </w:trPr>
        <w:tc>
          <w:tcPr>
            <w:tcW w:w="935" w:type="dxa"/>
          </w:tcPr>
          <w:p w14:paraId="13D7063A" w14:textId="77777777" w:rsidR="006F36F8" w:rsidRPr="007F54CD" w:rsidRDefault="006F36F8" w:rsidP="003F01DB">
            <w:pPr>
              <w:jc w:val="center"/>
              <w:rPr>
                <w:rFonts w:ascii="Palatino" w:hAnsi="Palatino"/>
                <w:sz w:val="16"/>
                <w:szCs w:val="16"/>
              </w:rPr>
            </w:pPr>
            <w:r>
              <w:rPr>
                <w:rFonts w:ascii="Palatino" w:hAnsi="Palatino"/>
                <w:sz w:val="16"/>
                <w:szCs w:val="16"/>
              </w:rPr>
              <w:t>NY</w:t>
            </w:r>
          </w:p>
        </w:tc>
        <w:tc>
          <w:tcPr>
            <w:tcW w:w="935" w:type="dxa"/>
          </w:tcPr>
          <w:p w14:paraId="3B168C1A" w14:textId="77777777" w:rsidR="006F36F8" w:rsidRPr="007F54CD" w:rsidRDefault="006F36F8" w:rsidP="003F01DB">
            <w:pPr>
              <w:jc w:val="center"/>
              <w:rPr>
                <w:rFonts w:ascii="Palatino" w:hAnsi="Palatino"/>
                <w:sz w:val="16"/>
                <w:szCs w:val="16"/>
              </w:rPr>
            </w:pPr>
            <w:r>
              <w:rPr>
                <w:rFonts w:ascii="Palatino" w:hAnsi="Palatino"/>
                <w:sz w:val="16"/>
                <w:szCs w:val="16"/>
              </w:rPr>
              <w:t>2016</w:t>
            </w:r>
          </w:p>
        </w:tc>
        <w:tc>
          <w:tcPr>
            <w:tcW w:w="935" w:type="dxa"/>
          </w:tcPr>
          <w:p w14:paraId="6B09A1A7" w14:textId="77777777" w:rsidR="006F36F8" w:rsidRPr="007F54CD" w:rsidRDefault="006F36F8" w:rsidP="003F01DB">
            <w:pPr>
              <w:jc w:val="center"/>
              <w:rPr>
                <w:rFonts w:ascii="Palatino" w:hAnsi="Palatino"/>
                <w:sz w:val="16"/>
                <w:szCs w:val="16"/>
              </w:rPr>
            </w:pPr>
            <w:r>
              <w:rPr>
                <w:rFonts w:ascii="Palatino" w:hAnsi="Palatino"/>
                <w:sz w:val="16"/>
                <w:szCs w:val="16"/>
              </w:rPr>
              <w:t>244</w:t>
            </w:r>
          </w:p>
        </w:tc>
        <w:tc>
          <w:tcPr>
            <w:tcW w:w="935" w:type="dxa"/>
          </w:tcPr>
          <w:p w14:paraId="6B8B6632" w14:textId="77777777" w:rsidR="006F36F8" w:rsidRPr="007F54CD" w:rsidRDefault="006F36F8" w:rsidP="003F01DB">
            <w:pPr>
              <w:jc w:val="center"/>
              <w:rPr>
                <w:rFonts w:ascii="Palatino" w:hAnsi="Palatino"/>
                <w:sz w:val="16"/>
                <w:szCs w:val="16"/>
              </w:rPr>
            </w:pPr>
            <w:r>
              <w:rPr>
                <w:rFonts w:ascii="Palatino" w:hAnsi="Palatino"/>
                <w:sz w:val="16"/>
                <w:szCs w:val="16"/>
              </w:rPr>
              <w:t>178</w:t>
            </w:r>
          </w:p>
        </w:tc>
        <w:tc>
          <w:tcPr>
            <w:tcW w:w="935" w:type="dxa"/>
          </w:tcPr>
          <w:p w14:paraId="5DDC86F8"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7032CD34"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67F7406B"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136F44E1" w14:textId="77777777" w:rsidR="006F36F8" w:rsidRPr="007F54CD" w:rsidRDefault="006F36F8" w:rsidP="003F01DB">
            <w:pPr>
              <w:jc w:val="center"/>
              <w:rPr>
                <w:rFonts w:ascii="Palatino" w:hAnsi="Palatino"/>
                <w:sz w:val="16"/>
                <w:szCs w:val="16"/>
              </w:rPr>
            </w:pPr>
            <w:r>
              <w:rPr>
                <w:rFonts w:ascii="Palatino" w:hAnsi="Palatino"/>
                <w:sz w:val="16"/>
                <w:szCs w:val="16"/>
              </w:rPr>
              <w:t>-</w:t>
            </w:r>
          </w:p>
        </w:tc>
      </w:tr>
      <w:tr w:rsidR="006F36F8" w:rsidRPr="007F54CD" w14:paraId="5CB4B43B" w14:textId="77777777" w:rsidTr="003F01DB">
        <w:trPr>
          <w:jc w:val="center"/>
        </w:trPr>
        <w:tc>
          <w:tcPr>
            <w:tcW w:w="935" w:type="dxa"/>
          </w:tcPr>
          <w:p w14:paraId="05EDC9EB" w14:textId="77777777" w:rsidR="006F36F8" w:rsidRPr="007F54CD" w:rsidRDefault="006F36F8" w:rsidP="003F01DB">
            <w:pPr>
              <w:jc w:val="center"/>
              <w:rPr>
                <w:rFonts w:ascii="Palatino" w:hAnsi="Palatino"/>
                <w:sz w:val="16"/>
                <w:szCs w:val="16"/>
              </w:rPr>
            </w:pPr>
            <w:r>
              <w:rPr>
                <w:rFonts w:ascii="Palatino" w:hAnsi="Palatino"/>
                <w:sz w:val="16"/>
                <w:szCs w:val="16"/>
              </w:rPr>
              <w:t>NY</w:t>
            </w:r>
          </w:p>
        </w:tc>
        <w:tc>
          <w:tcPr>
            <w:tcW w:w="935" w:type="dxa"/>
          </w:tcPr>
          <w:p w14:paraId="0E67F59F" w14:textId="77777777" w:rsidR="006F36F8" w:rsidRPr="007F54CD" w:rsidRDefault="006F36F8" w:rsidP="003F01DB">
            <w:pPr>
              <w:jc w:val="center"/>
              <w:rPr>
                <w:rFonts w:ascii="Palatino" w:hAnsi="Palatino"/>
                <w:sz w:val="16"/>
                <w:szCs w:val="16"/>
              </w:rPr>
            </w:pPr>
            <w:r>
              <w:rPr>
                <w:rFonts w:ascii="Palatino" w:hAnsi="Palatino"/>
                <w:sz w:val="16"/>
                <w:szCs w:val="16"/>
              </w:rPr>
              <w:t>2017</w:t>
            </w:r>
          </w:p>
        </w:tc>
        <w:tc>
          <w:tcPr>
            <w:tcW w:w="935" w:type="dxa"/>
          </w:tcPr>
          <w:p w14:paraId="45467F8C" w14:textId="77777777" w:rsidR="006F36F8" w:rsidRPr="007F54CD" w:rsidRDefault="006F36F8" w:rsidP="003F01DB">
            <w:pPr>
              <w:jc w:val="center"/>
              <w:rPr>
                <w:rFonts w:ascii="Palatino" w:hAnsi="Palatino"/>
                <w:sz w:val="16"/>
                <w:szCs w:val="16"/>
              </w:rPr>
            </w:pPr>
            <w:r>
              <w:rPr>
                <w:rFonts w:ascii="Palatino" w:hAnsi="Palatino"/>
                <w:sz w:val="16"/>
                <w:szCs w:val="16"/>
              </w:rPr>
              <w:t>140</w:t>
            </w:r>
          </w:p>
        </w:tc>
        <w:tc>
          <w:tcPr>
            <w:tcW w:w="935" w:type="dxa"/>
          </w:tcPr>
          <w:p w14:paraId="3C97ECD6" w14:textId="77777777" w:rsidR="006F36F8" w:rsidRPr="007F54CD" w:rsidRDefault="006F36F8" w:rsidP="003F01DB">
            <w:pPr>
              <w:jc w:val="center"/>
              <w:rPr>
                <w:rFonts w:ascii="Palatino" w:hAnsi="Palatino"/>
                <w:sz w:val="16"/>
                <w:szCs w:val="16"/>
              </w:rPr>
            </w:pPr>
            <w:r>
              <w:rPr>
                <w:rFonts w:ascii="Palatino" w:hAnsi="Palatino"/>
                <w:sz w:val="16"/>
                <w:szCs w:val="16"/>
              </w:rPr>
              <w:t>138</w:t>
            </w:r>
          </w:p>
        </w:tc>
        <w:tc>
          <w:tcPr>
            <w:tcW w:w="935" w:type="dxa"/>
          </w:tcPr>
          <w:p w14:paraId="2B659274"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72B03545"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6CF87CB1"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13D49068" w14:textId="77777777" w:rsidR="006F36F8" w:rsidRPr="007F54CD" w:rsidRDefault="006F36F8" w:rsidP="003F01DB">
            <w:pPr>
              <w:jc w:val="center"/>
              <w:rPr>
                <w:rFonts w:ascii="Palatino" w:hAnsi="Palatino"/>
                <w:sz w:val="16"/>
                <w:szCs w:val="16"/>
              </w:rPr>
            </w:pPr>
            <w:r>
              <w:rPr>
                <w:rFonts w:ascii="Palatino" w:hAnsi="Palatino"/>
                <w:sz w:val="16"/>
                <w:szCs w:val="16"/>
              </w:rPr>
              <w:t>-</w:t>
            </w:r>
          </w:p>
        </w:tc>
      </w:tr>
      <w:tr w:rsidR="006F36F8" w:rsidRPr="007F54CD" w14:paraId="53B9E520" w14:textId="77777777" w:rsidTr="003F01DB">
        <w:trPr>
          <w:jc w:val="center"/>
        </w:trPr>
        <w:tc>
          <w:tcPr>
            <w:tcW w:w="935" w:type="dxa"/>
          </w:tcPr>
          <w:p w14:paraId="1B731C18" w14:textId="77777777" w:rsidR="006F36F8" w:rsidRPr="007F54CD" w:rsidRDefault="006F36F8" w:rsidP="003F01DB">
            <w:pPr>
              <w:jc w:val="center"/>
              <w:rPr>
                <w:rFonts w:ascii="Palatino" w:hAnsi="Palatino"/>
                <w:sz w:val="16"/>
                <w:szCs w:val="16"/>
              </w:rPr>
            </w:pPr>
            <w:r>
              <w:rPr>
                <w:rFonts w:ascii="Palatino" w:hAnsi="Palatino"/>
                <w:sz w:val="16"/>
                <w:szCs w:val="16"/>
              </w:rPr>
              <w:t>NY</w:t>
            </w:r>
          </w:p>
        </w:tc>
        <w:tc>
          <w:tcPr>
            <w:tcW w:w="935" w:type="dxa"/>
          </w:tcPr>
          <w:p w14:paraId="2A098456" w14:textId="77777777" w:rsidR="006F36F8" w:rsidRPr="007F54CD" w:rsidRDefault="006F36F8" w:rsidP="003F01DB">
            <w:pPr>
              <w:jc w:val="center"/>
              <w:rPr>
                <w:rFonts w:ascii="Palatino" w:hAnsi="Palatino"/>
                <w:sz w:val="16"/>
                <w:szCs w:val="16"/>
              </w:rPr>
            </w:pPr>
            <w:r>
              <w:rPr>
                <w:rFonts w:ascii="Palatino" w:hAnsi="Palatino"/>
                <w:sz w:val="16"/>
                <w:szCs w:val="16"/>
              </w:rPr>
              <w:t>2018</w:t>
            </w:r>
          </w:p>
        </w:tc>
        <w:tc>
          <w:tcPr>
            <w:tcW w:w="935" w:type="dxa"/>
          </w:tcPr>
          <w:p w14:paraId="4A2692E3" w14:textId="77777777" w:rsidR="006F36F8" w:rsidRPr="007F54CD" w:rsidRDefault="006F36F8" w:rsidP="003F01DB">
            <w:pPr>
              <w:jc w:val="center"/>
              <w:rPr>
                <w:rFonts w:ascii="Palatino" w:hAnsi="Palatino"/>
                <w:sz w:val="16"/>
                <w:szCs w:val="16"/>
              </w:rPr>
            </w:pPr>
            <w:r>
              <w:rPr>
                <w:rFonts w:ascii="Palatino" w:hAnsi="Palatino"/>
                <w:sz w:val="16"/>
                <w:szCs w:val="16"/>
              </w:rPr>
              <w:t>188</w:t>
            </w:r>
          </w:p>
        </w:tc>
        <w:tc>
          <w:tcPr>
            <w:tcW w:w="935" w:type="dxa"/>
          </w:tcPr>
          <w:p w14:paraId="44DDD86B" w14:textId="77777777" w:rsidR="006F36F8" w:rsidRPr="007F54CD" w:rsidRDefault="006F36F8" w:rsidP="003F01DB">
            <w:pPr>
              <w:jc w:val="center"/>
              <w:rPr>
                <w:rFonts w:ascii="Palatino" w:hAnsi="Palatino"/>
                <w:sz w:val="16"/>
                <w:szCs w:val="16"/>
              </w:rPr>
            </w:pPr>
            <w:r>
              <w:rPr>
                <w:rFonts w:ascii="Palatino" w:hAnsi="Palatino"/>
                <w:sz w:val="16"/>
                <w:szCs w:val="16"/>
              </w:rPr>
              <w:t>123</w:t>
            </w:r>
          </w:p>
        </w:tc>
        <w:tc>
          <w:tcPr>
            <w:tcW w:w="935" w:type="dxa"/>
          </w:tcPr>
          <w:p w14:paraId="0DC4656E"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4273D74C"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71174A22"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2583FE27" w14:textId="77777777" w:rsidR="006F36F8" w:rsidRPr="007F54CD" w:rsidRDefault="006F36F8" w:rsidP="003F01DB">
            <w:pPr>
              <w:jc w:val="center"/>
              <w:rPr>
                <w:rFonts w:ascii="Palatino" w:hAnsi="Palatino"/>
                <w:sz w:val="16"/>
                <w:szCs w:val="16"/>
              </w:rPr>
            </w:pPr>
            <w:r>
              <w:rPr>
                <w:rFonts w:ascii="Palatino" w:hAnsi="Palatino"/>
                <w:sz w:val="16"/>
                <w:szCs w:val="16"/>
              </w:rPr>
              <w:t>-</w:t>
            </w:r>
          </w:p>
        </w:tc>
      </w:tr>
      <w:tr w:rsidR="006F36F8" w:rsidRPr="007F54CD" w14:paraId="50FEF641" w14:textId="77777777" w:rsidTr="003F01DB">
        <w:trPr>
          <w:jc w:val="center"/>
        </w:trPr>
        <w:tc>
          <w:tcPr>
            <w:tcW w:w="935" w:type="dxa"/>
          </w:tcPr>
          <w:p w14:paraId="1D97D6FE" w14:textId="77777777" w:rsidR="006F36F8" w:rsidRPr="007F54CD" w:rsidRDefault="006F36F8" w:rsidP="003F01DB">
            <w:pPr>
              <w:jc w:val="center"/>
              <w:rPr>
                <w:rFonts w:ascii="Palatino" w:hAnsi="Palatino"/>
                <w:sz w:val="16"/>
                <w:szCs w:val="16"/>
              </w:rPr>
            </w:pPr>
            <w:r>
              <w:rPr>
                <w:rFonts w:ascii="Palatino" w:hAnsi="Palatino"/>
                <w:sz w:val="16"/>
                <w:szCs w:val="16"/>
              </w:rPr>
              <w:t>NY</w:t>
            </w:r>
          </w:p>
        </w:tc>
        <w:tc>
          <w:tcPr>
            <w:tcW w:w="935" w:type="dxa"/>
          </w:tcPr>
          <w:p w14:paraId="651F83FF" w14:textId="77777777" w:rsidR="006F36F8" w:rsidRPr="007F54CD" w:rsidRDefault="006F36F8" w:rsidP="003F01DB">
            <w:pPr>
              <w:jc w:val="center"/>
              <w:rPr>
                <w:rFonts w:ascii="Palatino" w:hAnsi="Palatino"/>
                <w:sz w:val="16"/>
                <w:szCs w:val="16"/>
              </w:rPr>
            </w:pPr>
            <w:r>
              <w:rPr>
                <w:rFonts w:ascii="Palatino" w:hAnsi="Palatino"/>
                <w:sz w:val="16"/>
                <w:szCs w:val="16"/>
              </w:rPr>
              <w:t>2019</w:t>
            </w:r>
          </w:p>
        </w:tc>
        <w:tc>
          <w:tcPr>
            <w:tcW w:w="935" w:type="dxa"/>
          </w:tcPr>
          <w:p w14:paraId="0517B08C" w14:textId="77777777" w:rsidR="006F36F8" w:rsidRPr="007F54CD" w:rsidRDefault="006F36F8" w:rsidP="003F01DB">
            <w:pPr>
              <w:jc w:val="center"/>
              <w:rPr>
                <w:rFonts w:ascii="Palatino" w:hAnsi="Palatino"/>
                <w:sz w:val="16"/>
                <w:szCs w:val="16"/>
              </w:rPr>
            </w:pPr>
            <w:r>
              <w:rPr>
                <w:rFonts w:ascii="Palatino" w:hAnsi="Palatino"/>
                <w:sz w:val="16"/>
                <w:szCs w:val="16"/>
              </w:rPr>
              <w:t>204</w:t>
            </w:r>
          </w:p>
        </w:tc>
        <w:tc>
          <w:tcPr>
            <w:tcW w:w="935" w:type="dxa"/>
          </w:tcPr>
          <w:p w14:paraId="78DC9557" w14:textId="77777777" w:rsidR="006F36F8" w:rsidRPr="007F54CD" w:rsidRDefault="006F36F8" w:rsidP="003F01DB">
            <w:pPr>
              <w:jc w:val="center"/>
              <w:rPr>
                <w:rFonts w:ascii="Palatino" w:hAnsi="Palatino"/>
                <w:sz w:val="16"/>
                <w:szCs w:val="16"/>
              </w:rPr>
            </w:pPr>
            <w:r>
              <w:rPr>
                <w:rFonts w:ascii="Palatino" w:hAnsi="Palatino"/>
                <w:sz w:val="16"/>
                <w:szCs w:val="16"/>
              </w:rPr>
              <w:t>147</w:t>
            </w:r>
          </w:p>
        </w:tc>
        <w:tc>
          <w:tcPr>
            <w:tcW w:w="935" w:type="dxa"/>
          </w:tcPr>
          <w:p w14:paraId="415A2A6F" w14:textId="77777777" w:rsidR="006F36F8" w:rsidRPr="007F54CD" w:rsidRDefault="006F36F8" w:rsidP="003F01DB">
            <w:pPr>
              <w:jc w:val="center"/>
              <w:rPr>
                <w:rFonts w:ascii="Palatino" w:hAnsi="Palatino"/>
                <w:sz w:val="16"/>
                <w:szCs w:val="16"/>
              </w:rPr>
            </w:pPr>
            <w:r>
              <w:rPr>
                <w:rFonts w:ascii="Palatino" w:hAnsi="Palatino"/>
                <w:sz w:val="16"/>
                <w:szCs w:val="16"/>
              </w:rPr>
              <w:t>45</w:t>
            </w:r>
          </w:p>
        </w:tc>
        <w:tc>
          <w:tcPr>
            <w:tcW w:w="935" w:type="dxa"/>
          </w:tcPr>
          <w:p w14:paraId="3B1AB9AB" w14:textId="77777777" w:rsidR="006F36F8" w:rsidRPr="007F54CD" w:rsidRDefault="006F36F8" w:rsidP="003F01DB">
            <w:pPr>
              <w:jc w:val="center"/>
              <w:rPr>
                <w:rFonts w:ascii="Palatino" w:hAnsi="Palatino"/>
                <w:sz w:val="16"/>
                <w:szCs w:val="16"/>
              </w:rPr>
            </w:pPr>
            <w:r>
              <w:rPr>
                <w:rFonts w:ascii="Palatino" w:hAnsi="Palatino"/>
                <w:sz w:val="16"/>
                <w:szCs w:val="16"/>
              </w:rPr>
              <w:t>185</w:t>
            </w:r>
          </w:p>
        </w:tc>
        <w:tc>
          <w:tcPr>
            <w:tcW w:w="935" w:type="dxa"/>
          </w:tcPr>
          <w:p w14:paraId="0B51AAB1" w14:textId="77777777" w:rsidR="006F36F8" w:rsidRPr="007F54CD" w:rsidRDefault="006F36F8" w:rsidP="003F01DB">
            <w:pPr>
              <w:jc w:val="center"/>
              <w:rPr>
                <w:rFonts w:ascii="Palatino" w:hAnsi="Palatino"/>
                <w:sz w:val="16"/>
                <w:szCs w:val="16"/>
              </w:rPr>
            </w:pPr>
            <w:r>
              <w:rPr>
                <w:rFonts w:ascii="Palatino" w:hAnsi="Palatino"/>
                <w:sz w:val="16"/>
                <w:szCs w:val="16"/>
              </w:rPr>
              <w:t>177</w:t>
            </w:r>
          </w:p>
        </w:tc>
        <w:tc>
          <w:tcPr>
            <w:tcW w:w="935" w:type="dxa"/>
          </w:tcPr>
          <w:p w14:paraId="570E0C69" w14:textId="77777777" w:rsidR="006F36F8" w:rsidRPr="007F54CD" w:rsidRDefault="006F36F8" w:rsidP="003F01DB">
            <w:pPr>
              <w:jc w:val="center"/>
              <w:rPr>
                <w:rFonts w:ascii="Palatino" w:hAnsi="Palatino"/>
                <w:sz w:val="16"/>
                <w:szCs w:val="16"/>
              </w:rPr>
            </w:pPr>
            <w:r>
              <w:rPr>
                <w:rFonts w:ascii="Palatino" w:hAnsi="Palatino"/>
                <w:sz w:val="16"/>
                <w:szCs w:val="16"/>
              </w:rPr>
              <w:t>159</w:t>
            </w:r>
          </w:p>
        </w:tc>
      </w:tr>
      <w:tr w:rsidR="006F36F8" w:rsidRPr="007F54CD" w14:paraId="150CA3D3" w14:textId="77777777" w:rsidTr="003F01DB">
        <w:trPr>
          <w:jc w:val="center"/>
        </w:trPr>
        <w:tc>
          <w:tcPr>
            <w:tcW w:w="935" w:type="dxa"/>
          </w:tcPr>
          <w:p w14:paraId="6039FAD8" w14:textId="77777777" w:rsidR="006F36F8" w:rsidRPr="007F54CD" w:rsidRDefault="006F36F8" w:rsidP="003F01DB">
            <w:pPr>
              <w:jc w:val="center"/>
              <w:rPr>
                <w:rFonts w:ascii="Palatino" w:hAnsi="Palatino"/>
                <w:sz w:val="16"/>
                <w:szCs w:val="16"/>
              </w:rPr>
            </w:pPr>
            <w:r>
              <w:rPr>
                <w:rFonts w:ascii="Palatino" w:hAnsi="Palatino"/>
                <w:sz w:val="16"/>
                <w:szCs w:val="16"/>
              </w:rPr>
              <w:t>AK</w:t>
            </w:r>
          </w:p>
        </w:tc>
        <w:tc>
          <w:tcPr>
            <w:tcW w:w="935" w:type="dxa"/>
          </w:tcPr>
          <w:p w14:paraId="2B592B81" w14:textId="77777777" w:rsidR="006F36F8" w:rsidRPr="007F54CD" w:rsidRDefault="006F36F8" w:rsidP="003F01DB">
            <w:pPr>
              <w:jc w:val="center"/>
              <w:rPr>
                <w:rFonts w:ascii="Palatino" w:hAnsi="Palatino"/>
                <w:sz w:val="16"/>
                <w:szCs w:val="16"/>
              </w:rPr>
            </w:pPr>
            <w:r>
              <w:rPr>
                <w:rFonts w:ascii="Palatino" w:hAnsi="Palatino"/>
                <w:sz w:val="16"/>
                <w:szCs w:val="16"/>
              </w:rPr>
              <w:t>2016</w:t>
            </w:r>
          </w:p>
        </w:tc>
        <w:tc>
          <w:tcPr>
            <w:tcW w:w="935" w:type="dxa"/>
          </w:tcPr>
          <w:p w14:paraId="16E6B115" w14:textId="77777777" w:rsidR="006F36F8" w:rsidRPr="007F54CD" w:rsidRDefault="006F36F8" w:rsidP="003F01DB">
            <w:pPr>
              <w:jc w:val="center"/>
              <w:rPr>
                <w:rFonts w:ascii="Palatino" w:hAnsi="Palatino"/>
                <w:sz w:val="16"/>
                <w:szCs w:val="16"/>
              </w:rPr>
            </w:pPr>
            <w:r>
              <w:rPr>
                <w:rFonts w:ascii="Palatino" w:hAnsi="Palatino"/>
                <w:sz w:val="16"/>
                <w:szCs w:val="16"/>
              </w:rPr>
              <w:t>117</w:t>
            </w:r>
          </w:p>
        </w:tc>
        <w:tc>
          <w:tcPr>
            <w:tcW w:w="935" w:type="dxa"/>
          </w:tcPr>
          <w:p w14:paraId="2B243577" w14:textId="77777777" w:rsidR="006F36F8" w:rsidRPr="007F54CD" w:rsidRDefault="006F36F8" w:rsidP="003F01DB">
            <w:pPr>
              <w:jc w:val="center"/>
              <w:rPr>
                <w:rFonts w:ascii="Palatino" w:hAnsi="Palatino"/>
                <w:sz w:val="16"/>
                <w:szCs w:val="16"/>
              </w:rPr>
            </w:pPr>
            <w:r>
              <w:rPr>
                <w:rFonts w:ascii="Palatino" w:hAnsi="Palatino"/>
                <w:sz w:val="16"/>
                <w:szCs w:val="16"/>
              </w:rPr>
              <w:t>84</w:t>
            </w:r>
          </w:p>
        </w:tc>
        <w:tc>
          <w:tcPr>
            <w:tcW w:w="935" w:type="dxa"/>
          </w:tcPr>
          <w:p w14:paraId="2723F0F8"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28E032A9"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3C044BB2"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0BD8BE63" w14:textId="77777777" w:rsidR="006F36F8" w:rsidRPr="007F54CD" w:rsidRDefault="006F36F8" w:rsidP="003F01DB">
            <w:pPr>
              <w:jc w:val="center"/>
              <w:rPr>
                <w:rFonts w:ascii="Palatino" w:hAnsi="Palatino"/>
                <w:sz w:val="16"/>
                <w:szCs w:val="16"/>
              </w:rPr>
            </w:pPr>
            <w:r>
              <w:rPr>
                <w:rFonts w:ascii="Palatino" w:hAnsi="Palatino"/>
                <w:sz w:val="16"/>
                <w:szCs w:val="16"/>
              </w:rPr>
              <w:t>-</w:t>
            </w:r>
          </w:p>
        </w:tc>
      </w:tr>
      <w:tr w:rsidR="006F36F8" w:rsidRPr="007F54CD" w14:paraId="6B8FB829" w14:textId="77777777" w:rsidTr="003F01DB">
        <w:trPr>
          <w:jc w:val="center"/>
        </w:trPr>
        <w:tc>
          <w:tcPr>
            <w:tcW w:w="935" w:type="dxa"/>
          </w:tcPr>
          <w:p w14:paraId="20F5908C" w14:textId="77777777" w:rsidR="006F36F8" w:rsidRPr="007F54CD" w:rsidRDefault="006F36F8" w:rsidP="003F01DB">
            <w:pPr>
              <w:jc w:val="center"/>
              <w:rPr>
                <w:rFonts w:ascii="Palatino" w:hAnsi="Palatino"/>
                <w:sz w:val="16"/>
                <w:szCs w:val="16"/>
              </w:rPr>
            </w:pPr>
            <w:r>
              <w:rPr>
                <w:rFonts w:ascii="Palatino" w:hAnsi="Palatino"/>
                <w:sz w:val="16"/>
                <w:szCs w:val="16"/>
              </w:rPr>
              <w:t>AK</w:t>
            </w:r>
          </w:p>
        </w:tc>
        <w:tc>
          <w:tcPr>
            <w:tcW w:w="935" w:type="dxa"/>
          </w:tcPr>
          <w:p w14:paraId="07B71BDC" w14:textId="77777777" w:rsidR="006F36F8" w:rsidRPr="007F54CD" w:rsidRDefault="006F36F8" w:rsidP="003F01DB">
            <w:pPr>
              <w:jc w:val="center"/>
              <w:rPr>
                <w:rFonts w:ascii="Palatino" w:hAnsi="Palatino"/>
                <w:sz w:val="16"/>
                <w:szCs w:val="16"/>
              </w:rPr>
            </w:pPr>
            <w:r>
              <w:rPr>
                <w:rFonts w:ascii="Palatino" w:hAnsi="Palatino"/>
                <w:sz w:val="16"/>
                <w:szCs w:val="16"/>
              </w:rPr>
              <w:t>2017</w:t>
            </w:r>
          </w:p>
        </w:tc>
        <w:tc>
          <w:tcPr>
            <w:tcW w:w="935" w:type="dxa"/>
          </w:tcPr>
          <w:p w14:paraId="16B487F6" w14:textId="77777777" w:rsidR="006F36F8" w:rsidRPr="007F54CD" w:rsidRDefault="006F36F8" w:rsidP="003F01DB">
            <w:pPr>
              <w:jc w:val="center"/>
              <w:rPr>
                <w:rFonts w:ascii="Palatino" w:hAnsi="Palatino"/>
                <w:sz w:val="16"/>
                <w:szCs w:val="16"/>
              </w:rPr>
            </w:pPr>
            <w:r>
              <w:rPr>
                <w:rFonts w:ascii="Palatino" w:hAnsi="Palatino"/>
                <w:sz w:val="16"/>
                <w:szCs w:val="16"/>
              </w:rPr>
              <w:t>134</w:t>
            </w:r>
          </w:p>
        </w:tc>
        <w:tc>
          <w:tcPr>
            <w:tcW w:w="935" w:type="dxa"/>
          </w:tcPr>
          <w:p w14:paraId="26D0B552" w14:textId="77777777" w:rsidR="006F36F8" w:rsidRPr="007F54CD" w:rsidRDefault="006F36F8" w:rsidP="003F01DB">
            <w:pPr>
              <w:jc w:val="center"/>
              <w:rPr>
                <w:rFonts w:ascii="Palatino" w:hAnsi="Palatino"/>
                <w:sz w:val="16"/>
                <w:szCs w:val="16"/>
              </w:rPr>
            </w:pPr>
            <w:r>
              <w:rPr>
                <w:rFonts w:ascii="Palatino" w:hAnsi="Palatino"/>
                <w:sz w:val="16"/>
                <w:szCs w:val="16"/>
              </w:rPr>
              <w:t>100</w:t>
            </w:r>
          </w:p>
        </w:tc>
        <w:tc>
          <w:tcPr>
            <w:tcW w:w="935" w:type="dxa"/>
          </w:tcPr>
          <w:p w14:paraId="2FC8D32C"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465A044B"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06638BC3"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33F57B80" w14:textId="77777777" w:rsidR="006F36F8" w:rsidRPr="007F54CD" w:rsidRDefault="006F36F8" w:rsidP="003F01DB">
            <w:pPr>
              <w:jc w:val="center"/>
              <w:rPr>
                <w:rFonts w:ascii="Palatino" w:hAnsi="Palatino"/>
                <w:sz w:val="16"/>
                <w:szCs w:val="16"/>
              </w:rPr>
            </w:pPr>
            <w:r>
              <w:rPr>
                <w:rFonts w:ascii="Palatino" w:hAnsi="Palatino"/>
                <w:sz w:val="16"/>
                <w:szCs w:val="16"/>
              </w:rPr>
              <w:t>-</w:t>
            </w:r>
          </w:p>
        </w:tc>
      </w:tr>
      <w:tr w:rsidR="006F36F8" w:rsidRPr="007F54CD" w14:paraId="1EA4F850" w14:textId="77777777" w:rsidTr="003F01DB">
        <w:trPr>
          <w:jc w:val="center"/>
        </w:trPr>
        <w:tc>
          <w:tcPr>
            <w:tcW w:w="935" w:type="dxa"/>
          </w:tcPr>
          <w:p w14:paraId="0398F4DC" w14:textId="77777777" w:rsidR="006F36F8" w:rsidRPr="007F54CD" w:rsidRDefault="006F36F8" w:rsidP="003F01DB">
            <w:pPr>
              <w:jc w:val="center"/>
              <w:rPr>
                <w:rFonts w:ascii="Palatino" w:hAnsi="Palatino"/>
                <w:sz w:val="16"/>
                <w:szCs w:val="16"/>
              </w:rPr>
            </w:pPr>
            <w:r>
              <w:rPr>
                <w:rFonts w:ascii="Palatino" w:hAnsi="Palatino"/>
                <w:sz w:val="16"/>
                <w:szCs w:val="16"/>
              </w:rPr>
              <w:t>TN</w:t>
            </w:r>
          </w:p>
        </w:tc>
        <w:tc>
          <w:tcPr>
            <w:tcW w:w="935" w:type="dxa"/>
          </w:tcPr>
          <w:p w14:paraId="1DF6480F" w14:textId="77777777" w:rsidR="006F36F8" w:rsidRPr="007F54CD" w:rsidRDefault="006F36F8" w:rsidP="003F01DB">
            <w:pPr>
              <w:jc w:val="center"/>
              <w:rPr>
                <w:rFonts w:ascii="Palatino" w:hAnsi="Palatino"/>
                <w:sz w:val="16"/>
                <w:szCs w:val="16"/>
              </w:rPr>
            </w:pPr>
            <w:r>
              <w:rPr>
                <w:rFonts w:ascii="Palatino" w:hAnsi="Palatino"/>
                <w:sz w:val="16"/>
                <w:szCs w:val="16"/>
              </w:rPr>
              <w:t>2018</w:t>
            </w:r>
          </w:p>
        </w:tc>
        <w:tc>
          <w:tcPr>
            <w:tcW w:w="935" w:type="dxa"/>
          </w:tcPr>
          <w:p w14:paraId="0C371A67" w14:textId="77777777" w:rsidR="006F36F8" w:rsidRPr="007F54CD" w:rsidRDefault="006F36F8" w:rsidP="003F01DB">
            <w:pPr>
              <w:jc w:val="center"/>
              <w:rPr>
                <w:rFonts w:ascii="Palatino" w:hAnsi="Palatino"/>
                <w:sz w:val="16"/>
                <w:szCs w:val="16"/>
              </w:rPr>
            </w:pPr>
            <w:r>
              <w:rPr>
                <w:rFonts w:ascii="Palatino" w:hAnsi="Palatino"/>
                <w:sz w:val="16"/>
                <w:szCs w:val="16"/>
              </w:rPr>
              <w:t>228</w:t>
            </w:r>
          </w:p>
        </w:tc>
        <w:tc>
          <w:tcPr>
            <w:tcW w:w="935" w:type="dxa"/>
          </w:tcPr>
          <w:p w14:paraId="38FCA8AD" w14:textId="77777777" w:rsidR="006F36F8" w:rsidRPr="007F54CD" w:rsidRDefault="006F36F8" w:rsidP="003F01DB">
            <w:pPr>
              <w:jc w:val="center"/>
              <w:rPr>
                <w:rFonts w:ascii="Palatino" w:hAnsi="Palatino"/>
                <w:sz w:val="16"/>
                <w:szCs w:val="16"/>
              </w:rPr>
            </w:pPr>
            <w:r>
              <w:rPr>
                <w:rFonts w:ascii="Palatino" w:hAnsi="Palatino"/>
                <w:sz w:val="16"/>
                <w:szCs w:val="16"/>
              </w:rPr>
              <w:t>167</w:t>
            </w:r>
          </w:p>
        </w:tc>
        <w:tc>
          <w:tcPr>
            <w:tcW w:w="935" w:type="dxa"/>
          </w:tcPr>
          <w:p w14:paraId="4FDFC4B8"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568AB8CF"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22E0C19B"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23701A12" w14:textId="77777777" w:rsidR="006F36F8" w:rsidRPr="007F54CD" w:rsidRDefault="006F36F8" w:rsidP="003F01DB">
            <w:pPr>
              <w:jc w:val="center"/>
              <w:rPr>
                <w:rFonts w:ascii="Palatino" w:hAnsi="Palatino"/>
                <w:sz w:val="16"/>
                <w:szCs w:val="16"/>
              </w:rPr>
            </w:pPr>
            <w:r>
              <w:rPr>
                <w:rFonts w:ascii="Palatino" w:hAnsi="Palatino"/>
                <w:sz w:val="16"/>
                <w:szCs w:val="16"/>
              </w:rPr>
              <w:t>-</w:t>
            </w:r>
          </w:p>
        </w:tc>
      </w:tr>
      <w:tr w:rsidR="006F36F8" w:rsidRPr="007F54CD" w14:paraId="7D2F3B5A" w14:textId="77777777" w:rsidTr="003F01DB">
        <w:trPr>
          <w:jc w:val="center"/>
        </w:trPr>
        <w:tc>
          <w:tcPr>
            <w:tcW w:w="935" w:type="dxa"/>
          </w:tcPr>
          <w:p w14:paraId="39D6CB63" w14:textId="77777777" w:rsidR="006F36F8" w:rsidRDefault="006F36F8" w:rsidP="003F01DB">
            <w:pPr>
              <w:jc w:val="center"/>
              <w:rPr>
                <w:rFonts w:ascii="Palatino" w:hAnsi="Palatino"/>
                <w:sz w:val="16"/>
                <w:szCs w:val="16"/>
              </w:rPr>
            </w:pPr>
            <w:r>
              <w:rPr>
                <w:rFonts w:ascii="Palatino" w:hAnsi="Palatino"/>
                <w:sz w:val="16"/>
                <w:szCs w:val="16"/>
              </w:rPr>
              <w:t>WY</w:t>
            </w:r>
          </w:p>
        </w:tc>
        <w:tc>
          <w:tcPr>
            <w:tcW w:w="935" w:type="dxa"/>
          </w:tcPr>
          <w:p w14:paraId="004562E5" w14:textId="77777777" w:rsidR="006F36F8" w:rsidRDefault="006F36F8" w:rsidP="003F01DB">
            <w:pPr>
              <w:jc w:val="center"/>
              <w:rPr>
                <w:rFonts w:ascii="Palatino" w:hAnsi="Palatino"/>
                <w:sz w:val="16"/>
                <w:szCs w:val="16"/>
              </w:rPr>
            </w:pPr>
            <w:r>
              <w:rPr>
                <w:rFonts w:ascii="Palatino" w:hAnsi="Palatino"/>
                <w:sz w:val="16"/>
                <w:szCs w:val="16"/>
              </w:rPr>
              <w:t>2018</w:t>
            </w:r>
          </w:p>
        </w:tc>
        <w:tc>
          <w:tcPr>
            <w:tcW w:w="935" w:type="dxa"/>
          </w:tcPr>
          <w:p w14:paraId="00EF9B13" w14:textId="77777777" w:rsidR="006F36F8" w:rsidRPr="007F54CD" w:rsidRDefault="006F36F8" w:rsidP="003F01DB">
            <w:pPr>
              <w:jc w:val="center"/>
              <w:rPr>
                <w:rFonts w:ascii="Palatino" w:hAnsi="Palatino"/>
                <w:sz w:val="16"/>
                <w:szCs w:val="16"/>
              </w:rPr>
            </w:pPr>
            <w:r>
              <w:rPr>
                <w:rFonts w:ascii="Palatino" w:hAnsi="Palatino"/>
                <w:sz w:val="16"/>
                <w:szCs w:val="16"/>
              </w:rPr>
              <w:t>236</w:t>
            </w:r>
          </w:p>
        </w:tc>
        <w:tc>
          <w:tcPr>
            <w:tcW w:w="935" w:type="dxa"/>
          </w:tcPr>
          <w:p w14:paraId="031CDE02" w14:textId="77777777" w:rsidR="006F36F8" w:rsidRPr="007F54CD" w:rsidRDefault="006F36F8" w:rsidP="003F01DB">
            <w:pPr>
              <w:jc w:val="center"/>
              <w:rPr>
                <w:rFonts w:ascii="Palatino" w:hAnsi="Palatino"/>
                <w:sz w:val="16"/>
                <w:szCs w:val="16"/>
              </w:rPr>
            </w:pPr>
            <w:r>
              <w:rPr>
                <w:rFonts w:ascii="Palatino" w:hAnsi="Palatino"/>
                <w:sz w:val="16"/>
                <w:szCs w:val="16"/>
              </w:rPr>
              <w:t>160</w:t>
            </w:r>
          </w:p>
        </w:tc>
        <w:tc>
          <w:tcPr>
            <w:tcW w:w="935" w:type="dxa"/>
          </w:tcPr>
          <w:p w14:paraId="057D93C3"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3D9A4BE7"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635E9FE5" w14:textId="77777777" w:rsidR="006F36F8" w:rsidRPr="007F54CD" w:rsidRDefault="006F36F8" w:rsidP="003F01DB">
            <w:pPr>
              <w:jc w:val="center"/>
              <w:rPr>
                <w:rFonts w:ascii="Palatino" w:hAnsi="Palatino"/>
                <w:sz w:val="16"/>
                <w:szCs w:val="16"/>
              </w:rPr>
            </w:pPr>
            <w:r>
              <w:rPr>
                <w:rFonts w:ascii="Palatino" w:hAnsi="Palatino"/>
                <w:sz w:val="16"/>
                <w:szCs w:val="16"/>
              </w:rPr>
              <w:t>-</w:t>
            </w:r>
          </w:p>
        </w:tc>
        <w:tc>
          <w:tcPr>
            <w:tcW w:w="935" w:type="dxa"/>
          </w:tcPr>
          <w:p w14:paraId="4028ED95" w14:textId="77777777" w:rsidR="006F36F8" w:rsidRPr="007F54CD" w:rsidRDefault="006F36F8" w:rsidP="003F01DB">
            <w:pPr>
              <w:jc w:val="center"/>
              <w:rPr>
                <w:rFonts w:ascii="Palatino" w:hAnsi="Palatino"/>
                <w:sz w:val="16"/>
                <w:szCs w:val="16"/>
              </w:rPr>
            </w:pPr>
            <w:r>
              <w:rPr>
                <w:rFonts w:ascii="Palatino" w:hAnsi="Palatino"/>
                <w:sz w:val="16"/>
                <w:szCs w:val="16"/>
              </w:rPr>
              <w:t>-</w:t>
            </w:r>
          </w:p>
        </w:tc>
      </w:tr>
    </w:tbl>
    <w:p w14:paraId="1804DDD0" w14:textId="77777777" w:rsidR="006F36F8" w:rsidRDefault="006F36F8" w:rsidP="006F36F8">
      <w:pPr>
        <w:rPr>
          <w:rFonts w:ascii="Palatino" w:hAnsi="Palatino"/>
        </w:rPr>
      </w:pPr>
    </w:p>
    <w:p w14:paraId="0DBE409E" w14:textId="77777777" w:rsidR="006F36F8" w:rsidRPr="001B48EA" w:rsidRDefault="006F36F8" w:rsidP="006F36F8">
      <w:pPr>
        <w:rPr>
          <w:rFonts w:ascii="Palatino" w:hAnsi="Palatino"/>
        </w:rPr>
      </w:pPr>
    </w:p>
    <w:p w14:paraId="56C1AEE2" w14:textId="77777777" w:rsidR="006F36F8" w:rsidRDefault="006F36F8" w:rsidP="006F36F8">
      <w:pPr>
        <w:rPr>
          <w:rFonts w:ascii="Palatino" w:hAnsi="Palatino"/>
          <w:b/>
          <w:bCs/>
        </w:rPr>
      </w:pPr>
    </w:p>
    <w:p w14:paraId="5F5F0ADC" w14:textId="77777777" w:rsidR="006F36F8" w:rsidRPr="0060456B" w:rsidRDefault="006F36F8" w:rsidP="006F36F8">
      <w:pPr>
        <w:rPr>
          <w:rFonts w:ascii="Palatino" w:hAnsi="Palatino"/>
        </w:rPr>
      </w:pPr>
      <w:r w:rsidRPr="00E92CE9">
        <w:rPr>
          <w:rFonts w:ascii="Palatino" w:hAnsi="Palatino"/>
          <w:b/>
          <w:bCs/>
          <w:sz w:val="18"/>
          <w:szCs w:val="18"/>
        </w:rPr>
        <w:t>Table S3.</w:t>
      </w:r>
      <w:r w:rsidRPr="00E92CE9">
        <w:rPr>
          <w:rFonts w:ascii="Palatino" w:hAnsi="Palatino"/>
          <w:sz w:val="18"/>
          <w:szCs w:val="18"/>
        </w:rPr>
        <w:t xml:space="preserve"> Results of linear mixed models with glucose or corticosterone as the response and sample type as a categorical predictor.</w:t>
      </w:r>
    </w:p>
    <w:p w14:paraId="5C30964D" w14:textId="77777777" w:rsidR="006F36F8" w:rsidRDefault="006F36F8" w:rsidP="006F36F8">
      <w:pPr>
        <w:rPr>
          <w:rFonts w:ascii="Palatino" w:hAnsi="Palatino"/>
          <w:b/>
          <w:bCs/>
          <w:sz w:val="18"/>
          <w:szCs w:val="18"/>
        </w:rPr>
      </w:pPr>
      <w:r>
        <w:rPr>
          <w:rFonts w:ascii="Palatino" w:hAnsi="Palatino"/>
          <w:b/>
          <w:bCs/>
          <w:noProof/>
          <w:sz w:val="18"/>
          <w:szCs w:val="18"/>
        </w:rPr>
        <w:drawing>
          <wp:inline distT="0" distB="0" distL="0" distR="0" wp14:anchorId="6AA7CCAC" wp14:editId="4263C085">
            <wp:extent cx="5943600" cy="1902460"/>
            <wp:effectExtent l="0" t="0" r="0" b="254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1902460"/>
                    </a:xfrm>
                    <a:prstGeom prst="rect">
                      <a:avLst/>
                    </a:prstGeom>
                  </pic:spPr>
                </pic:pic>
              </a:graphicData>
            </a:graphic>
          </wp:inline>
        </w:drawing>
      </w:r>
      <w:r>
        <w:rPr>
          <w:rFonts w:ascii="Palatino" w:hAnsi="Palatino"/>
          <w:b/>
          <w:bCs/>
          <w:sz w:val="18"/>
          <w:szCs w:val="18"/>
        </w:rPr>
        <w:br w:type="page"/>
      </w:r>
    </w:p>
    <w:p w14:paraId="4F02F5E4" w14:textId="77777777" w:rsidR="006F36F8" w:rsidRPr="00961F91" w:rsidRDefault="006F36F8" w:rsidP="006F36F8">
      <w:pPr>
        <w:rPr>
          <w:rFonts w:ascii="Palatino" w:hAnsi="Palatino"/>
          <w:sz w:val="18"/>
          <w:szCs w:val="18"/>
        </w:rPr>
      </w:pPr>
      <w:r w:rsidRPr="00E92CE9">
        <w:rPr>
          <w:rFonts w:ascii="Palatino" w:hAnsi="Palatino"/>
          <w:b/>
          <w:bCs/>
          <w:sz w:val="18"/>
          <w:szCs w:val="18"/>
        </w:rPr>
        <w:lastRenderedPageBreak/>
        <w:t>Table S4.</w:t>
      </w:r>
      <w:r w:rsidRPr="00E92CE9">
        <w:rPr>
          <w:rFonts w:ascii="Palatino" w:hAnsi="Palatino"/>
          <w:sz w:val="18"/>
          <w:szCs w:val="18"/>
        </w:rPr>
        <w:t xml:space="preserve"> Results of linear mixed models on New York adults with glucose as the response variable and corticosterone, mass, a corticosterone by mass interaction, and sex as predictors. In each case, the corticosterone measure included spans the same interval as the glucose response variable. Unsupported interactions were dropped. Corticosterone and mass are scaled to a mean of zero and standard deviation of one to make effect sizes easier to interpret.</w:t>
      </w:r>
    </w:p>
    <w:p w14:paraId="3FA01793" w14:textId="77777777" w:rsidR="006F36F8" w:rsidRDefault="006F36F8" w:rsidP="006F36F8">
      <w:pPr>
        <w:rPr>
          <w:rFonts w:ascii="Palatino" w:hAnsi="Palatino"/>
        </w:rPr>
      </w:pPr>
      <w:r>
        <w:rPr>
          <w:rFonts w:ascii="Palatino" w:hAnsi="Palatino"/>
          <w:noProof/>
        </w:rPr>
        <w:drawing>
          <wp:inline distT="0" distB="0" distL="0" distR="0" wp14:anchorId="07DD8696" wp14:editId="5880DAEB">
            <wp:extent cx="5943600" cy="2059305"/>
            <wp:effectExtent l="0" t="0" r="0" b="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2059305"/>
                    </a:xfrm>
                    <a:prstGeom prst="rect">
                      <a:avLst/>
                    </a:prstGeom>
                  </pic:spPr>
                </pic:pic>
              </a:graphicData>
            </a:graphic>
          </wp:inline>
        </w:drawing>
      </w:r>
    </w:p>
    <w:p w14:paraId="7BB543E1" w14:textId="77777777" w:rsidR="006F36F8" w:rsidRDefault="006F36F8" w:rsidP="006F36F8">
      <w:pPr>
        <w:rPr>
          <w:rFonts w:ascii="Palatino" w:hAnsi="Palatino"/>
        </w:rPr>
      </w:pPr>
    </w:p>
    <w:p w14:paraId="73FA1B00" w14:textId="77777777" w:rsidR="006F36F8" w:rsidRPr="008870E9" w:rsidRDefault="006F36F8" w:rsidP="006F36F8">
      <w:pPr>
        <w:rPr>
          <w:rFonts w:ascii="Palatino" w:hAnsi="Palatino"/>
          <w:sz w:val="18"/>
          <w:szCs w:val="18"/>
        </w:rPr>
      </w:pPr>
      <w:r w:rsidRPr="00E92CE9">
        <w:rPr>
          <w:rFonts w:ascii="Palatino" w:hAnsi="Palatino"/>
          <w:b/>
          <w:bCs/>
          <w:sz w:val="18"/>
          <w:szCs w:val="18"/>
        </w:rPr>
        <w:t>Table S</w:t>
      </w:r>
      <w:r>
        <w:rPr>
          <w:rFonts w:ascii="Palatino" w:hAnsi="Palatino"/>
          <w:b/>
          <w:bCs/>
          <w:sz w:val="18"/>
          <w:szCs w:val="18"/>
        </w:rPr>
        <w:t>5</w:t>
      </w:r>
      <w:r w:rsidRPr="00E92CE9">
        <w:rPr>
          <w:rFonts w:ascii="Palatino" w:hAnsi="Palatino"/>
          <w:b/>
          <w:bCs/>
          <w:sz w:val="18"/>
          <w:szCs w:val="18"/>
        </w:rPr>
        <w:t>.</w:t>
      </w:r>
      <w:r w:rsidRPr="00E92CE9">
        <w:rPr>
          <w:rFonts w:ascii="Palatino" w:hAnsi="Palatino"/>
          <w:sz w:val="18"/>
          <w:szCs w:val="18"/>
        </w:rPr>
        <w:t xml:space="preserve"> Results of linear mixed models on New York </w:t>
      </w:r>
      <w:r>
        <w:rPr>
          <w:rFonts w:ascii="Palatino" w:hAnsi="Palatino"/>
          <w:sz w:val="18"/>
          <w:szCs w:val="18"/>
        </w:rPr>
        <w:t>nestlings</w:t>
      </w:r>
      <w:r w:rsidRPr="00E92CE9">
        <w:rPr>
          <w:rFonts w:ascii="Palatino" w:hAnsi="Palatino"/>
          <w:sz w:val="18"/>
          <w:szCs w:val="18"/>
        </w:rPr>
        <w:t xml:space="preserve"> with glucose as the response variable and corticosterone, mass, a corticosterone by mass interaction, and sex as predictors. In each case, the corticosterone measure included spans the same interval as the glucose response variable. Unsupported interactions were dropped. Corticosterone and mass are scaled to a mean of zero and standard deviation of one to make effect sizes easier to interpret.</w:t>
      </w:r>
    </w:p>
    <w:p w14:paraId="5CEAD066" w14:textId="77777777" w:rsidR="006F36F8" w:rsidRDefault="006F36F8" w:rsidP="006F36F8">
      <w:pPr>
        <w:rPr>
          <w:rFonts w:ascii="Palatino" w:hAnsi="Palatino"/>
          <w:b/>
          <w:bCs/>
          <w:sz w:val="18"/>
          <w:szCs w:val="18"/>
        </w:rPr>
      </w:pPr>
      <w:r>
        <w:rPr>
          <w:rFonts w:ascii="Palatino" w:hAnsi="Palatino"/>
          <w:b/>
          <w:bCs/>
          <w:noProof/>
          <w:sz w:val="18"/>
          <w:szCs w:val="18"/>
        </w:rPr>
        <w:drawing>
          <wp:inline distT="0" distB="0" distL="0" distR="0" wp14:anchorId="625B4C93" wp14:editId="6395901F">
            <wp:extent cx="5943600" cy="1899285"/>
            <wp:effectExtent l="0" t="0" r="0" b="5715"/>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1899285"/>
                    </a:xfrm>
                    <a:prstGeom prst="rect">
                      <a:avLst/>
                    </a:prstGeom>
                  </pic:spPr>
                </pic:pic>
              </a:graphicData>
            </a:graphic>
          </wp:inline>
        </w:drawing>
      </w:r>
      <w:r>
        <w:rPr>
          <w:rFonts w:ascii="Palatino" w:hAnsi="Palatino"/>
          <w:b/>
          <w:bCs/>
          <w:sz w:val="18"/>
          <w:szCs w:val="18"/>
        </w:rPr>
        <w:br w:type="page"/>
      </w:r>
    </w:p>
    <w:p w14:paraId="3749CD92" w14:textId="77777777" w:rsidR="006F36F8" w:rsidRPr="00994A99" w:rsidRDefault="006F36F8" w:rsidP="006F36F8">
      <w:pPr>
        <w:rPr>
          <w:rFonts w:ascii="Palatino" w:hAnsi="Palatino"/>
          <w:sz w:val="18"/>
          <w:szCs w:val="18"/>
        </w:rPr>
      </w:pPr>
      <w:r w:rsidRPr="00E92CE9">
        <w:rPr>
          <w:rFonts w:ascii="Palatino" w:hAnsi="Palatino"/>
          <w:b/>
          <w:bCs/>
          <w:sz w:val="18"/>
          <w:szCs w:val="18"/>
        </w:rPr>
        <w:lastRenderedPageBreak/>
        <w:t>Table S</w:t>
      </w:r>
      <w:r>
        <w:rPr>
          <w:rFonts w:ascii="Palatino" w:hAnsi="Palatino"/>
          <w:b/>
          <w:bCs/>
          <w:sz w:val="18"/>
          <w:szCs w:val="18"/>
        </w:rPr>
        <w:t>6</w:t>
      </w:r>
      <w:r w:rsidRPr="00E92CE9">
        <w:rPr>
          <w:rFonts w:ascii="Palatino" w:hAnsi="Palatino"/>
          <w:b/>
          <w:bCs/>
          <w:sz w:val="18"/>
          <w:szCs w:val="18"/>
        </w:rPr>
        <w:t>.</w:t>
      </w:r>
      <w:r w:rsidRPr="00E92CE9">
        <w:rPr>
          <w:rFonts w:ascii="Palatino" w:hAnsi="Palatino"/>
          <w:sz w:val="18"/>
          <w:szCs w:val="18"/>
        </w:rPr>
        <w:t xml:space="preserve"> Results of linear mixed models with </w:t>
      </w:r>
      <w:r>
        <w:rPr>
          <w:rFonts w:ascii="Palatino" w:hAnsi="Palatino"/>
          <w:sz w:val="18"/>
          <w:szCs w:val="18"/>
        </w:rPr>
        <w:t>baseline glucose as the response and corticosterone, mass, and their interaction as predictors in each of the four studied populations. Only adult females are included. Predictors are scaled to a mean of zero and standard deviation of one.</w:t>
      </w:r>
    </w:p>
    <w:p w14:paraId="25601ED3" w14:textId="77777777" w:rsidR="006F36F8" w:rsidRDefault="006F36F8" w:rsidP="006F36F8">
      <w:pPr>
        <w:rPr>
          <w:rFonts w:ascii="Palatino" w:hAnsi="Palatino"/>
          <w:b/>
          <w:bCs/>
          <w:sz w:val="18"/>
          <w:szCs w:val="18"/>
        </w:rPr>
      </w:pPr>
      <w:r>
        <w:rPr>
          <w:rFonts w:ascii="Palatino" w:hAnsi="Palatino"/>
          <w:b/>
          <w:bCs/>
          <w:noProof/>
          <w:sz w:val="18"/>
          <w:szCs w:val="18"/>
        </w:rPr>
        <w:drawing>
          <wp:inline distT="0" distB="0" distL="0" distR="0" wp14:anchorId="7BC6E49A" wp14:editId="183CE501">
            <wp:extent cx="5943600" cy="1540510"/>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1540510"/>
                    </a:xfrm>
                    <a:prstGeom prst="rect">
                      <a:avLst/>
                    </a:prstGeom>
                  </pic:spPr>
                </pic:pic>
              </a:graphicData>
            </a:graphic>
          </wp:inline>
        </w:drawing>
      </w:r>
    </w:p>
    <w:p w14:paraId="738B54BF" w14:textId="77777777" w:rsidR="006F36F8" w:rsidRDefault="006F36F8" w:rsidP="006F36F8">
      <w:pPr>
        <w:rPr>
          <w:rFonts w:ascii="Palatino" w:hAnsi="Palatino"/>
        </w:rPr>
      </w:pPr>
    </w:p>
    <w:p w14:paraId="433F2A42" w14:textId="77777777" w:rsidR="006F36F8" w:rsidRPr="00102EF3" w:rsidRDefault="006F36F8" w:rsidP="006F36F8">
      <w:pPr>
        <w:rPr>
          <w:rFonts w:ascii="Palatino" w:hAnsi="Palatino"/>
          <w:sz w:val="18"/>
          <w:szCs w:val="18"/>
        </w:rPr>
      </w:pPr>
      <w:r w:rsidRPr="00E92CE9">
        <w:rPr>
          <w:rFonts w:ascii="Palatino" w:hAnsi="Palatino"/>
          <w:b/>
          <w:bCs/>
          <w:sz w:val="18"/>
          <w:szCs w:val="18"/>
        </w:rPr>
        <w:t>Table S</w:t>
      </w:r>
      <w:r>
        <w:rPr>
          <w:rFonts w:ascii="Palatino" w:hAnsi="Palatino"/>
          <w:b/>
          <w:bCs/>
          <w:sz w:val="18"/>
          <w:szCs w:val="18"/>
        </w:rPr>
        <w:t>7</w:t>
      </w:r>
      <w:r w:rsidRPr="00E92CE9">
        <w:rPr>
          <w:rFonts w:ascii="Palatino" w:hAnsi="Palatino"/>
          <w:b/>
          <w:bCs/>
          <w:sz w:val="18"/>
          <w:szCs w:val="18"/>
        </w:rPr>
        <w:t>.</w:t>
      </w:r>
      <w:r w:rsidRPr="00E92CE9">
        <w:rPr>
          <w:rFonts w:ascii="Palatino" w:hAnsi="Palatino"/>
          <w:sz w:val="18"/>
          <w:szCs w:val="18"/>
        </w:rPr>
        <w:t xml:space="preserve"> Results of linear mixed models with </w:t>
      </w:r>
      <w:r>
        <w:rPr>
          <w:rFonts w:ascii="Palatino" w:hAnsi="Palatino"/>
          <w:sz w:val="18"/>
          <w:szCs w:val="18"/>
        </w:rPr>
        <w:t>induced - baseline glucose as the response and induced – baseline corticosterone, mass, and their interaction as predictors in each of the four studied populations. Only adult females are included. Predictors are scaled to a mean of zero and standard deviation of one.</w:t>
      </w:r>
    </w:p>
    <w:p w14:paraId="6944FE04" w14:textId="77777777" w:rsidR="006F36F8" w:rsidRPr="00CE76AB" w:rsidRDefault="006F36F8" w:rsidP="006F36F8">
      <w:pPr>
        <w:rPr>
          <w:rFonts w:ascii="Palatino" w:hAnsi="Palatino"/>
        </w:rPr>
      </w:pPr>
      <w:r>
        <w:rPr>
          <w:rFonts w:ascii="Palatino" w:hAnsi="Palatino"/>
          <w:noProof/>
        </w:rPr>
        <w:drawing>
          <wp:inline distT="0" distB="0" distL="0" distR="0" wp14:anchorId="732A10FB" wp14:editId="2FDA612D">
            <wp:extent cx="5943600" cy="1557020"/>
            <wp:effectExtent l="0" t="0" r="0" b="5080"/>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557020"/>
                    </a:xfrm>
                    <a:prstGeom prst="rect">
                      <a:avLst/>
                    </a:prstGeom>
                  </pic:spPr>
                </pic:pic>
              </a:graphicData>
            </a:graphic>
          </wp:inline>
        </w:drawing>
      </w:r>
    </w:p>
    <w:p w14:paraId="16D1C9B4" w14:textId="77777777" w:rsidR="006F36F8" w:rsidRDefault="006F36F8" w:rsidP="006F36F8">
      <w:pPr>
        <w:rPr>
          <w:rFonts w:ascii="Palatino" w:hAnsi="Palatino"/>
        </w:rPr>
      </w:pPr>
    </w:p>
    <w:p w14:paraId="0933C799" w14:textId="77777777" w:rsidR="006F36F8" w:rsidRDefault="006F36F8" w:rsidP="006F36F8">
      <w:pPr>
        <w:rPr>
          <w:rFonts w:ascii="Palatino" w:hAnsi="Palatino"/>
          <w:b/>
          <w:bCs/>
        </w:rPr>
      </w:pPr>
      <w:r>
        <w:rPr>
          <w:rFonts w:ascii="Palatino" w:hAnsi="Palatino"/>
          <w:b/>
          <w:bCs/>
        </w:rPr>
        <w:t>SUPPLEMENTARY REFERENCES</w:t>
      </w:r>
    </w:p>
    <w:p w14:paraId="227CFDD1" w14:textId="77777777" w:rsidR="006F36F8" w:rsidRDefault="006F36F8" w:rsidP="006F36F8">
      <w:pPr>
        <w:rPr>
          <w:rFonts w:ascii="Palatino" w:hAnsi="Palatino"/>
          <w:b/>
          <w:bCs/>
        </w:rPr>
      </w:pPr>
    </w:p>
    <w:p w14:paraId="30220E79" w14:textId="77777777" w:rsidR="006F36F8" w:rsidRPr="007D22F2" w:rsidRDefault="006F36F8" w:rsidP="006F36F8">
      <w:pPr>
        <w:pStyle w:val="Bibliography"/>
        <w:rPr>
          <w:rFonts w:ascii="Palatino" w:hAnsi="Palatino"/>
        </w:rPr>
      </w:pPr>
      <w:r>
        <w:rPr>
          <w:rFonts w:ascii="Palatino" w:hAnsi="Palatino"/>
        </w:rPr>
        <w:fldChar w:fldCharType="begin"/>
      </w:r>
      <w:r>
        <w:rPr>
          <w:rFonts w:ascii="Palatino" w:hAnsi="Palatino"/>
        </w:rPr>
        <w:instrText xml:space="preserve"> ADDIN ZOTERO_BIBL {"uncited":[],"omitted":[],"custom":[]} CSL_BIBLIOGRAPHY </w:instrText>
      </w:r>
      <w:r>
        <w:rPr>
          <w:rFonts w:ascii="Palatino" w:hAnsi="Palatino"/>
        </w:rPr>
        <w:fldChar w:fldCharType="separate"/>
      </w:r>
      <w:r w:rsidRPr="007D22F2">
        <w:rPr>
          <w:rFonts w:ascii="Palatino" w:hAnsi="Palatino"/>
        </w:rPr>
        <w:t xml:space="preserve">Kuznetsova, A., </w:t>
      </w:r>
      <w:proofErr w:type="spellStart"/>
      <w:r w:rsidRPr="007D22F2">
        <w:rPr>
          <w:rFonts w:ascii="Palatino" w:hAnsi="Palatino"/>
        </w:rPr>
        <w:t>Brockhoff</w:t>
      </w:r>
      <w:proofErr w:type="spellEnd"/>
      <w:r w:rsidRPr="007D22F2">
        <w:rPr>
          <w:rFonts w:ascii="Palatino" w:hAnsi="Palatino"/>
        </w:rPr>
        <w:t>, P. B. and Christensen, R. H. B. (2017). “</w:t>
      </w:r>
      <w:proofErr w:type="spellStart"/>
      <w:r w:rsidRPr="007D22F2">
        <w:rPr>
          <w:rFonts w:ascii="Palatino" w:hAnsi="Palatino"/>
        </w:rPr>
        <w:t>lmerTest</w:t>
      </w:r>
      <w:proofErr w:type="spellEnd"/>
      <w:r w:rsidRPr="007D22F2">
        <w:rPr>
          <w:rFonts w:ascii="Palatino" w:hAnsi="Palatino"/>
        </w:rPr>
        <w:t xml:space="preserve">” Package: Tests in Linear Mixed Effects Models. </w:t>
      </w:r>
      <w:r w:rsidRPr="007D22F2">
        <w:rPr>
          <w:rFonts w:ascii="Palatino" w:hAnsi="Palatino"/>
          <w:i/>
          <w:iCs/>
        </w:rPr>
        <w:t>J. Stat. Soft.</w:t>
      </w:r>
      <w:r w:rsidRPr="007D22F2">
        <w:rPr>
          <w:rFonts w:ascii="Palatino" w:hAnsi="Palatino"/>
        </w:rPr>
        <w:t xml:space="preserve"> </w:t>
      </w:r>
      <w:proofErr w:type="gramStart"/>
      <w:r w:rsidRPr="007D22F2">
        <w:rPr>
          <w:rFonts w:ascii="Palatino" w:hAnsi="Palatino"/>
        </w:rPr>
        <w:t>82,.</w:t>
      </w:r>
      <w:proofErr w:type="gramEnd"/>
    </w:p>
    <w:p w14:paraId="6239D7C1" w14:textId="2591FFBE" w:rsidR="00E2238F" w:rsidRPr="0088033F" w:rsidRDefault="006F36F8" w:rsidP="006F36F8">
      <w:pPr>
        <w:rPr>
          <w:rFonts w:ascii="Palatino" w:hAnsi="Palatino"/>
          <w:b/>
          <w:bCs/>
        </w:rPr>
      </w:pPr>
      <w:r>
        <w:rPr>
          <w:rFonts w:ascii="Palatino" w:hAnsi="Palatino"/>
          <w:b/>
          <w:bCs/>
        </w:rPr>
        <w:fldChar w:fldCharType="end"/>
      </w:r>
    </w:p>
    <w:sectPr w:rsidR="00E2238F" w:rsidRPr="0088033F" w:rsidSect="00A714C1">
      <w:headerReference w:type="default" r:id="rId24"/>
      <w:footerReference w:type="even" r:id="rId25"/>
      <w:footerReference w:type="default" r:id="rId26"/>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9E37DA" w14:textId="77777777" w:rsidR="004C0CFE" w:rsidRDefault="004C0CFE" w:rsidP="003C4490">
      <w:r>
        <w:separator/>
      </w:r>
    </w:p>
  </w:endnote>
  <w:endnote w:type="continuationSeparator" w:id="0">
    <w:p w14:paraId="2CC61487" w14:textId="77777777" w:rsidR="004C0CFE" w:rsidRDefault="004C0CFE" w:rsidP="003C44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Palatino">
    <w:altName w:val="﷽﷽﷽﷽﷽﷽﷽﷽ Historic"/>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4011967"/>
      <w:docPartObj>
        <w:docPartGallery w:val="Page Numbers (Bottom of Page)"/>
        <w:docPartUnique/>
      </w:docPartObj>
    </w:sdtPr>
    <w:sdtContent>
      <w:p w14:paraId="63D8DFDC" w14:textId="2EFD9DA1" w:rsidR="0068435C" w:rsidRDefault="0068435C" w:rsidP="005721C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A26A68" w14:textId="77777777" w:rsidR="0068435C" w:rsidRDefault="0068435C" w:rsidP="006069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7403349"/>
      <w:docPartObj>
        <w:docPartGallery w:val="Page Numbers (Bottom of Page)"/>
        <w:docPartUnique/>
      </w:docPartObj>
    </w:sdtPr>
    <w:sdtContent>
      <w:p w14:paraId="4648F9AC" w14:textId="1F677521" w:rsidR="0068435C" w:rsidRDefault="0068435C" w:rsidP="005721C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B8EC2A" w14:textId="77777777" w:rsidR="0068435C" w:rsidRDefault="0068435C" w:rsidP="006069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AF59B0" w14:textId="77777777" w:rsidR="004C0CFE" w:rsidRDefault="004C0CFE" w:rsidP="003C4490">
      <w:r>
        <w:separator/>
      </w:r>
    </w:p>
  </w:footnote>
  <w:footnote w:type="continuationSeparator" w:id="0">
    <w:p w14:paraId="752B9204" w14:textId="77777777" w:rsidR="004C0CFE" w:rsidRDefault="004C0CFE" w:rsidP="003C44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DB79F4" w14:textId="730F2FEF" w:rsidR="0068435C" w:rsidRPr="003C4490" w:rsidRDefault="0068435C">
    <w:pPr>
      <w:pStyle w:val="Header"/>
      <w:rPr>
        <w:rFonts w:ascii="Palatino" w:hAnsi="Palatino"/>
      </w:rPr>
    </w:pPr>
    <w:r w:rsidRPr="003C4490">
      <w:rPr>
        <w:rFonts w:ascii="Palatino" w:hAnsi="Palatino"/>
      </w:rPr>
      <w:t>Glucose and corticostero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281378"/>
    <w:multiLevelType w:val="hybridMultilevel"/>
    <w:tmpl w:val="1A160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9735B8"/>
    <w:multiLevelType w:val="hybridMultilevel"/>
    <w:tmpl w:val="4420D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C41AD2"/>
    <w:multiLevelType w:val="hybridMultilevel"/>
    <w:tmpl w:val="44AE1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6C3DC6"/>
    <w:multiLevelType w:val="hybridMultilevel"/>
    <w:tmpl w:val="250497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7CB"/>
    <w:rsid w:val="00001D58"/>
    <w:rsid w:val="00012E23"/>
    <w:rsid w:val="00012EF4"/>
    <w:rsid w:val="00013EC1"/>
    <w:rsid w:val="00021812"/>
    <w:rsid w:val="00021AD2"/>
    <w:rsid w:val="000245D0"/>
    <w:rsid w:val="00025E54"/>
    <w:rsid w:val="00031B9D"/>
    <w:rsid w:val="000329C8"/>
    <w:rsid w:val="00035B57"/>
    <w:rsid w:val="000365BE"/>
    <w:rsid w:val="0003671D"/>
    <w:rsid w:val="0004580A"/>
    <w:rsid w:val="00045F75"/>
    <w:rsid w:val="00060E08"/>
    <w:rsid w:val="00062994"/>
    <w:rsid w:val="00063B9C"/>
    <w:rsid w:val="00065C6F"/>
    <w:rsid w:val="0006608C"/>
    <w:rsid w:val="0006621F"/>
    <w:rsid w:val="000814C1"/>
    <w:rsid w:val="00081D6C"/>
    <w:rsid w:val="000853F0"/>
    <w:rsid w:val="0009373B"/>
    <w:rsid w:val="000A0329"/>
    <w:rsid w:val="000A1A80"/>
    <w:rsid w:val="000A2349"/>
    <w:rsid w:val="000A4874"/>
    <w:rsid w:val="000A62AD"/>
    <w:rsid w:val="000A726A"/>
    <w:rsid w:val="000B03A7"/>
    <w:rsid w:val="000B236A"/>
    <w:rsid w:val="000B377F"/>
    <w:rsid w:val="000B497C"/>
    <w:rsid w:val="000B5028"/>
    <w:rsid w:val="000B6794"/>
    <w:rsid w:val="000B6C81"/>
    <w:rsid w:val="000B6F62"/>
    <w:rsid w:val="000C148A"/>
    <w:rsid w:val="000D040D"/>
    <w:rsid w:val="000D3B12"/>
    <w:rsid w:val="000D3ED8"/>
    <w:rsid w:val="000E0185"/>
    <w:rsid w:val="000E195B"/>
    <w:rsid w:val="000E342C"/>
    <w:rsid w:val="000E4DB4"/>
    <w:rsid w:val="000E7EBE"/>
    <w:rsid w:val="000F4F1C"/>
    <w:rsid w:val="000F547A"/>
    <w:rsid w:val="000F61BC"/>
    <w:rsid w:val="000F61CD"/>
    <w:rsid w:val="000F7664"/>
    <w:rsid w:val="001006A1"/>
    <w:rsid w:val="00101862"/>
    <w:rsid w:val="00101E63"/>
    <w:rsid w:val="001051C0"/>
    <w:rsid w:val="001062B5"/>
    <w:rsid w:val="00106ADF"/>
    <w:rsid w:val="00107F21"/>
    <w:rsid w:val="00110F01"/>
    <w:rsid w:val="00113107"/>
    <w:rsid w:val="00114063"/>
    <w:rsid w:val="00114C50"/>
    <w:rsid w:val="00115DF0"/>
    <w:rsid w:val="00117B39"/>
    <w:rsid w:val="00123B75"/>
    <w:rsid w:val="00124E69"/>
    <w:rsid w:val="001260D4"/>
    <w:rsid w:val="0012698B"/>
    <w:rsid w:val="00127111"/>
    <w:rsid w:val="0013123B"/>
    <w:rsid w:val="001314D7"/>
    <w:rsid w:val="0014136A"/>
    <w:rsid w:val="00142A92"/>
    <w:rsid w:val="00143122"/>
    <w:rsid w:val="001431E9"/>
    <w:rsid w:val="0014349F"/>
    <w:rsid w:val="00146280"/>
    <w:rsid w:val="0014685D"/>
    <w:rsid w:val="0014751D"/>
    <w:rsid w:val="00156EB6"/>
    <w:rsid w:val="00157194"/>
    <w:rsid w:val="00157CF6"/>
    <w:rsid w:val="00160901"/>
    <w:rsid w:val="00161DD2"/>
    <w:rsid w:val="001628CB"/>
    <w:rsid w:val="001636A1"/>
    <w:rsid w:val="001721DF"/>
    <w:rsid w:val="00173A64"/>
    <w:rsid w:val="001741A0"/>
    <w:rsid w:val="00181A47"/>
    <w:rsid w:val="00181DC9"/>
    <w:rsid w:val="00182A05"/>
    <w:rsid w:val="00185AB5"/>
    <w:rsid w:val="001927ED"/>
    <w:rsid w:val="00195631"/>
    <w:rsid w:val="00197850"/>
    <w:rsid w:val="001A20F9"/>
    <w:rsid w:val="001A2257"/>
    <w:rsid w:val="001B1DD0"/>
    <w:rsid w:val="001B6590"/>
    <w:rsid w:val="001B78E0"/>
    <w:rsid w:val="001C0CD0"/>
    <w:rsid w:val="001C5787"/>
    <w:rsid w:val="001C6E55"/>
    <w:rsid w:val="001D099B"/>
    <w:rsid w:val="001D0EC6"/>
    <w:rsid w:val="001D4791"/>
    <w:rsid w:val="001E0419"/>
    <w:rsid w:val="001E2D63"/>
    <w:rsid w:val="001E30CC"/>
    <w:rsid w:val="001E5937"/>
    <w:rsid w:val="001F0C67"/>
    <w:rsid w:val="001F2911"/>
    <w:rsid w:val="001F738F"/>
    <w:rsid w:val="001F7585"/>
    <w:rsid w:val="00204E2B"/>
    <w:rsid w:val="00212B60"/>
    <w:rsid w:val="002156CE"/>
    <w:rsid w:val="00215A18"/>
    <w:rsid w:val="00215EAD"/>
    <w:rsid w:val="0021642C"/>
    <w:rsid w:val="00224105"/>
    <w:rsid w:val="00224259"/>
    <w:rsid w:val="002250C7"/>
    <w:rsid w:val="00226DBF"/>
    <w:rsid w:val="00231B80"/>
    <w:rsid w:val="00233C49"/>
    <w:rsid w:val="0023569D"/>
    <w:rsid w:val="0023722F"/>
    <w:rsid w:val="00237A9D"/>
    <w:rsid w:val="0024038A"/>
    <w:rsid w:val="00245D75"/>
    <w:rsid w:val="00246449"/>
    <w:rsid w:val="0024688A"/>
    <w:rsid w:val="002512B4"/>
    <w:rsid w:val="0025356B"/>
    <w:rsid w:val="00254D1E"/>
    <w:rsid w:val="0025542B"/>
    <w:rsid w:val="00257B75"/>
    <w:rsid w:val="00260DE1"/>
    <w:rsid w:val="002612F5"/>
    <w:rsid w:val="00264149"/>
    <w:rsid w:val="00266310"/>
    <w:rsid w:val="0027000B"/>
    <w:rsid w:val="00271A52"/>
    <w:rsid w:val="002742BA"/>
    <w:rsid w:val="00275898"/>
    <w:rsid w:val="0027672E"/>
    <w:rsid w:val="002823BE"/>
    <w:rsid w:val="002836F2"/>
    <w:rsid w:val="002867A4"/>
    <w:rsid w:val="00286E23"/>
    <w:rsid w:val="002878D9"/>
    <w:rsid w:val="00292695"/>
    <w:rsid w:val="00292828"/>
    <w:rsid w:val="00293BBB"/>
    <w:rsid w:val="002946AB"/>
    <w:rsid w:val="00295168"/>
    <w:rsid w:val="002A0344"/>
    <w:rsid w:val="002A1424"/>
    <w:rsid w:val="002A2453"/>
    <w:rsid w:val="002A5B73"/>
    <w:rsid w:val="002A7CCE"/>
    <w:rsid w:val="002B4D62"/>
    <w:rsid w:val="002B667D"/>
    <w:rsid w:val="002C0F7E"/>
    <w:rsid w:val="002C122B"/>
    <w:rsid w:val="002C2DEE"/>
    <w:rsid w:val="002C3D10"/>
    <w:rsid w:val="002C5653"/>
    <w:rsid w:val="002D173E"/>
    <w:rsid w:val="002E1138"/>
    <w:rsid w:val="002E229C"/>
    <w:rsid w:val="002E428B"/>
    <w:rsid w:val="002E5216"/>
    <w:rsid w:val="002F573C"/>
    <w:rsid w:val="002F5CF8"/>
    <w:rsid w:val="002F6B7E"/>
    <w:rsid w:val="00303E06"/>
    <w:rsid w:val="00305D1C"/>
    <w:rsid w:val="00310038"/>
    <w:rsid w:val="00310208"/>
    <w:rsid w:val="003103F5"/>
    <w:rsid w:val="003154C5"/>
    <w:rsid w:val="003169BE"/>
    <w:rsid w:val="00317220"/>
    <w:rsid w:val="003204AB"/>
    <w:rsid w:val="0032177F"/>
    <w:rsid w:val="00330501"/>
    <w:rsid w:val="00330F30"/>
    <w:rsid w:val="003348BB"/>
    <w:rsid w:val="0033611D"/>
    <w:rsid w:val="00342BA2"/>
    <w:rsid w:val="00342F1D"/>
    <w:rsid w:val="003466CD"/>
    <w:rsid w:val="00350A1E"/>
    <w:rsid w:val="00351DCC"/>
    <w:rsid w:val="00353D51"/>
    <w:rsid w:val="00360D1E"/>
    <w:rsid w:val="0036367A"/>
    <w:rsid w:val="00363E69"/>
    <w:rsid w:val="0036492D"/>
    <w:rsid w:val="00364F9E"/>
    <w:rsid w:val="00365108"/>
    <w:rsid w:val="0036622D"/>
    <w:rsid w:val="0036743A"/>
    <w:rsid w:val="00372B92"/>
    <w:rsid w:val="003739D8"/>
    <w:rsid w:val="00373C97"/>
    <w:rsid w:val="00380BD0"/>
    <w:rsid w:val="00385ABF"/>
    <w:rsid w:val="003864C1"/>
    <w:rsid w:val="003901E7"/>
    <w:rsid w:val="003926C9"/>
    <w:rsid w:val="0039576E"/>
    <w:rsid w:val="00395D98"/>
    <w:rsid w:val="003A3146"/>
    <w:rsid w:val="003A5DD7"/>
    <w:rsid w:val="003B2030"/>
    <w:rsid w:val="003B2E64"/>
    <w:rsid w:val="003B3D93"/>
    <w:rsid w:val="003B57F2"/>
    <w:rsid w:val="003B68F0"/>
    <w:rsid w:val="003B6A6A"/>
    <w:rsid w:val="003B7A0B"/>
    <w:rsid w:val="003C0266"/>
    <w:rsid w:val="003C046D"/>
    <w:rsid w:val="003C4490"/>
    <w:rsid w:val="003C477D"/>
    <w:rsid w:val="003C4CA9"/>
    <w:rsid w:val="003D3B4A"/>
    <w:rsid w:val="003D3CF0"/>
    <w:rsid w:val="003D744A"/>
    <w:rsid w:val="003E0775"/>
    <w:rsid w:val="003E14FD"/>
    <w:rsid w:val="003E26C6"/>
    <w:rsid w:val="003E3F8B"/>
    <w:rsid w:val="003E64F1"/>
    <w:rsid w:val="003F0250"/>
    <w:rsid w:val="003F10BE"/>
    <w:rsid w:val="003F1B00"/>
    <w:rsid w:val="003F6D61"/>
    <w:rsid w:val="00400B53"/>
    <w:rsid w:val="00401498"/>
    <w:rsid w:val="00407068"/>
    <w:rsid w:val="00410932"/>
    <w:rsid w:val="00412F2E"/>
    <w:rsid w:val="004140FA"/>
    <w:rsid w:val="004141FB"/>
    <w:rsid w:val="004151CE"/>
    <w:rsid w:val="004157E1"/>
    <w:rsid w:val="00415E74"/>
    <w:rsid w:val="0042280F"/>
    <w:rsid w:val="00425DD9"/>
    <w:rsid w:val="00430A1D"/>
    <w:rsid w:val="00431903"/>
    <w:rsid w:val="00440BF8"/>
    <w:rsid w:val="00444728"/>
    <w:rsid w:val="00447CFB"/>
    <w:rsid w:val="00453886"/>
    <w:rsid w:val="00453C17"/>
    <w:rsid w:val="00453E55"/>
    <w:rsid w:val="00454E40"/>
    <w:rsid w:val="0045505C"/>
    <w:rsid w:val="00457A0D"/>
    <w:rsid w:val="00460267"/>
    <w:rsid w:val="00460B71"/>
    <w:rsid w:val="00461816"/>
    <w:rsid w:val="0046259E"/>
    <w:rsid w:val="004638CD"/>
    <w:rsid w:val="0046518A"/>
    <w:rsid w:val="00465B9D"/>
    <w:rsid w:val="00470663"/>
    <w:rsid w:val="004721CA"/>
    <w:rsid w:val="00473BD8"/>
    <w:rsid w:val="0047468F"/>
    <w:rsid w:val="0047619D"/>
    <w:rsid w:val="00476EB0"/>
    <w:rsid w:val="00477472"/>
    <w:rsid w:val="004776D6"/>
    <w:rsid w:val="004870DD"/>
    <w:rsid w:val="00487525"/>
    <w:rsid w:val="004875B0"/>
    <w:rsid w:val="004A1082"/>
    <w:rsid w:val="004A2427"/>
    <w:rsid w:val="004A4AF9"/>
    <w:rsid w:val="004A6CFE"/>
    <w:rsid w:val="004B2091"/>
    <w:rsid w:val="004B2842"/>
    <w:rsid w:val="004C0CFE"/>
    <w:rsid w:val="004C55C9"/>
    <w:rsid w:val="004D0F24"/>
    <w:rsid w:val="004D112C"/>
    <w:rsid w:val="004D215E"/>
    <w:rsid w:val="004D2A92"/>
    <w:rsid w:val="004D3AA7"/>
    <w:rsid w:val="004D54E9"/>
    <w:rsid w:val="004E16F7"/>
    <w:rsid w:val="004E37B7"/>
    <w:rsid w:val="004E4FD6"/>
    <w:rsid w:val="004F0FDF"/>
    <w:rsid w:val="004F1A51"/>
    <w:rsid w:val="004F2106"/>
    <w:rsid w:val="004F2BB5"/>
    <w:rsid w:val="004F5EEA"/>
    <w:rsid w:val="004F7E17"/>
    <w:rsid w:val="00501568"/>
    <w:rsid w:val="00504DB6"/>
    <w:rsid w:val="0050531A"/>
    <w:rsid w:val="00505BF2"/>
    <w:rsid w:val="00505DF2"/>
    <w:rsid w:val="005109ED"/>
    <w:rsid w:val="005125CF"/>
    <w:rsid w:val="00516933"/>
    <w:rsid w:val="00516F1E"/>
    <w:rsid w:val="00517E73"/>
    <w:rsid w:val="00523D15"/>
    <w:rsid w:val="0052587B"/>
    <w:rsid w:val="005325FF"/>
    <w:rsid w:val="00533901"/>
    <w:rsid w:val="0053399C"/>
    <w:rsid w:val="00535660"/>
    <w:rsid w:val="0053589F"/>
    <w:rsid w:val="00540233"/>
    <w:rsid w:val="0054029C"/>
    <w:rsid w:val="005426E3"/>
    <w:rsid w:val="00543640"/>
    <w:rsid w:val="00544595"/>
    <w:rsid w:val="0054561E"/>
    <w:rsid w:val="00547610"/>
    <w:rsid w:val="00547647"/>
    <w:rsid w:val="00547F1B"/>
    <w:rsid w:val="00551D3C"/>
    <w:rsid w:val="005528A7"/>
    <w:rsid w:val="00554CE0"/>
    <w:rsid w:val="00556D16"/>
    <w:rsid w:val="00561E2F"/>
    <w:rsid w:val="00562A1E"/>
    <w:rsid w:val="005660F9"/>
    <w:rsid w:val="005671AC"/>
    <w:rsid w:val="00570C9C"/>
    <w:rsid w:val="005721CF"/>
    <w:rsid w:val="00576127"/>
    <w:rsid w:val="00576CAF"/>
    <w:rsid w:val="00584546"/>
    <w:rsid w:val="00585651"/>
    <w:rsid w:val="00587248"/>
    <w:rsid w:val="00593738"/>
    <w:rsid w:val="00593CA0"/>
    <w:rsid w:val="005949DB"/>
    <w:rsid w:val="00594BF4"/>
    <w:rsid w:val="005978D8"/>
    <w:rsid w:val="005A0ACB"/>
    <w:rsid w:val="005A25EC"/>
    <w:rsid w:val="005A2FA5"/>
    <w:rsid w:val="005A4191"/>
    <w:rsid w:val="005A7BC3"/>
    <w:rsid w:val="005A7D92"/>
    <w:rsid w:val="005B1FF6"/>
    <w:rsid w:val="005B43A3"/>
    <w:rsid w:val="005B4940"/>
    <w:rsid w:val="005B58BB"/>
    <w:rsid w:val="005B6217"/>
    <w:rsid w:val="005B6FF3"/>
    <w:rsid w:val="005B7AAD"/>
    <w:rsid w:val="005C763D"/>
    <w:rsid w:val="005C7CDF"/>
    <w:rsid w:val="005D07A2"/>
    <w:rsid w:val="005D0F39"/>
    <w:rsid w:val="005D1D73"/>
    <w:rsid w:val="005D23FF"/>
    <w:rsid w:val="005D2A7B"/>
    <w:rsid w:val="005D682B"/>
    <w:rsid w:val="005D7C4F"/>
    <w:rsid w:val="005E0E19"/>
    <w:rsid w:val="005E658E"/>
    <w:rsid w:val="005E66E8"/>
    <w:rsid w:val="005F139F"/>
    <w:rsid w:val="005F330D"/>
    <w:rsid w:val="005F333B"/>
    <w:rsid w:val="005F4644"/>
    <w:rsid w:val="005F49C1"/>
    <w:rsid w:val="00600B5C"/>
    <w:rsid w:val="006012DF"/>
    <w:rsid w:val="00601B5C"/>
    <w:rsid w:val="00605637"/>
    <w:rsid w:val="006069F2"/>
    <w:rsid w:val="00606C3C"/>
    <w:rsid w:val="00610832"/>
    <w:rsid w:val="0061166F"/>
    <w:rsid w:val="00612608"/>
    <w:rsid w:val="00613489"/>
    <w:rsid w:val="006166EF"/>
    <w:rsid w:val="00617F03"/>
    <w:rsid w:val="00624AB8"/>
    <w:rsid w:val="006251AA"/>
    <w:rsid w:val="00625C39"/>
    <w:rsid w:val="00630372"/>
    <w:rsid w:val="006344B5"/>
    <w:rsid w:val="00636221"/>
    <w:rsid w:val="00640CDB"/>
    <w:rsid w:val="0064125B"/>
    <w:rsid w:val="0064153C"/>
    <w:rsid w:val="006416C8"/>
    <w:rsid w:val="006477C6"/>
    <w:rsid w:val="00650965"/>
    <w:rsid w:val="006539A1"/>
    <w:rsid w:val="006563C2"/>
    <w:rsid w:val="00656E01"/>
    <w:rsid w:val="0065777B"/>
    <w:rsid w:val="00660D93"/>
    <w:rsid w:val="006616F4"/>
    <w:rsid w:val="00661E81"/>
    <w:rsid w:val="00663C18"/>
    <w:rsid w:val="006700C0"/>
    <w:rsid w:val="00670EA3"/>
    <w:rsid w:val="00673B39"/>
    <w:rsid w:val="00673D56"/>
    <w:rsid w:val="00674420"/>
    <w:rsid w:val="00675705"/>
    <w:rsid w:val="00675EC0"/>
    <w:rsid w:val="006778D4"/>
    <w:rsid w:val="0068001B"/>
    <w:rsid w:val="00680683"/>
    <w:rsid w:val="00681C44"/>
    <w:rsid w:val="00681EA9"/>
    <w:rsid w:val="0068435C"/>
    <w:rsid w:val="00686856"/>
    <w:rsid w:val="00692AD3"/>
    <w:rsid w:val="0069444B"/>
    <w:rsid w:val="006A01CF"/>
    <w:rsid w:val="006A0536"/>
    <w:rsid w:val="006A06F0"/>
    <w:rsid w:val="006A43C4"/>
    <w:rsid w:val="006A4763"/>
    <w:rsid w:val="006A6D33"/>
    <w:rsid w:val="006B119A"/>
    <w:rsid w:val="006B172E"/>
    <w:rsid w:val="006B1DD8"/>
    <w:rsid w:val="006B3885"/>
    <w:rsid w:val="006B3948"/>
    <w:rsid w:val="006B4640"/>
    <w:rsid w:val="006C1696"/>
    <w:rsid w:val="006C7E45"/>
    <w:rsid w:val="006D2F44"/>
    <w:rsid w:val="006D37CD"/>
    <w:rsid w:val="006D3F31"/>
    <w:rsid w:val="006D4A02"/>
    <w:rsid w:val="006D5C27"/>
    <w:rsid w:val="006D62D4"/>
    <w:rsid w:val="006D7186"/>
    <w:rsid w:val="006E1831"/>
    <w:rsid w:val="006E303A"/>
    <w:rsid w:val="006E3A28"/>
    <w:rsid w:val="006E3E83"/>
    <w:rsid w:val="006E6F1E"/>
    <w:rsid w:val="006F36F8"/>
    <w:rsid w:val="00702316"/>
    <w:rsid w:val="007057B7"/>
    <w:rsid w:val="0071245C"/>
    <w:rsid w:val="00713770"/>
    <w:rsid w:val="00713EBC"/>
    <w:rsid w:val="00716FF1"/>
    <w:rsid w:val="0072130B"/>
    <w:rsid w:val="00726CE9"/>
    <w:rsid w:val="00727110"/>
    <w:rsid w:val="00731BC5"/>
    <w:rsid w:val="007336ED"/>
    <w:rsid w:val="00734918"/>
    <w:rsid w:val="00735AD7"/>
    <w:rsid w:val="00735BAE"/>
    <w:rsid w:val="00735EA3"/>
    <w:rsid w:val="00741CE1"/>
    <w:rsid w:val="007428D7"/>
    <w:rsid w:val="0074292A"/>
    <w:rsid w:val="007446AD"/>
    <w:rsid w:val="00745992"/>
    <w:rsid w:val="0074733E"/>
    <w:rsid w:val="00756FCA"/>
    <w:rsid w:val="00767B40"/>
    <w:rsid w:val="007703BE"/>
    <w:rsid w:val="00770F7B"/>
    <w:rsid w:val="00772209"/>
    <w:rsid w:val="007727CD"/>
    <w:rsid w:val="0077430E"/>
    <w:rsid w:val="007745EE"/>
    <w:rsid w:val="0077721B"/>
    <w:rsid w:val="0078070B"/>
    <w:rsid w:val="00780E1C"/>
    <w:rsid w:val="00781096"/>
    <w:rsid w:val="00781EC6"/>
    <w:rsid w:val="00782731"/>
    <w:rsid w:val="0078325D"/>
    <w:rsid w:val="00784511"/>
    <w:rsid w:val="0078452F"/>
    <w:rsid w:val="00785282"/>
    <w:rsid w:val="00785578"/>
    <w:rsid w:val="00785908"/>
    <w:rsid w:val="007867E1"/>
    <w:rsid w:val="00786BEB"/>
    <w:rsid w:val="007918D0"/>
    <w:rsid w:val="00794114"/>
    <w:rsid w:val="0079524D"/>
    <w:rsid w:val="0079637F"/>
    <w:rsid w:val="007A18ED"/>
    <w:rsid w:val="007A2032"/>
    <w:rsid w:val="007A5D73"/>
    <w:rsid w:val="007A728B"/>
    <w:rsid w:val="007B285D"/>
    <w:rsid w:val="007B3D60"/>
    <w:rsid w:val="007B7493"/>
    <w:rsid w:val="007B7ADA"/>
    <w:rsid w:val="007C0E2B"/>
    <w:rsid w:val="007C2EB3"/>
    <w:rsid w:val="007C4012"/>
    <w:rsid w:val="007C45CB"/>
    <w:rsid w:val="007C5475"/>
    <w:rsid w:val="007D120B"/>
    <w:rsid w:val="007D2A95"/>
    <w:rsid w:val="007D4212"/>
    <w:rsid w:val="007D6DAE"/>
    <w:rsid w:val="007D793C"/>
    <w:rsid w:val="007E05DF"/>
    <w:rsid w:val="007E3BFB"/>
    <w:rsid w:val="007F064B"/>
    <w:rsid w:val="007F47C9"/>
    <w:rsid w:val="00801737"/>
    <w:rsid w:val="008038D6"/>
    <w:rsid w:val="00804100"/>
    <w:rsid w:val="0080652F"/>
    <w:rsid w:val="0080733F"/>
    <w:rsid w:val="00810A7D"/>
    <w:rsid w:val="00810B0E"/>
    <w:rsid w:val="00810F39"/>
    <w:rsid w:val="008126DE"/>
    <w:rsid w:val="00813B6C"/>
    <w:rsid w:val="0081423C"/>
    <w:rsid w:val="00820975"/>
    <w:rsid w:val="00821784"/>
    <w:rsid w:val="00823DB4"/>
    <w:rsid w:val="00825491"/>
    <w:rsid w:val="00825852"/>
    <w:rsid w:val="008279F6"/>
    <w:rsid w:val="00830511"/>
    <w:rsid w:val="00831937"/>
    <w:rsid w:val="00831A57"/>
    <w:rsid w:val="008347CB"/>
    <w:rsid w:val="008350F3"/>
    <w:rsid w:val="00837854"/>
    <w:rsid w:val="008404BC"/>
    <w:rsid w:val="008413C6"/>
    <w:rsid w:val="008417B5"/>
    <w:rsid w:val="0084223A"/>
    <w:rsid w:val="00842952"/>
    <w:rsid w:val="00855B23"/>
    <w:rsid w:val="00857FEC"/>
    <w:rsid w:val="00860C59"/>
    <w:rsid w:val="00860C7E"/>
    <w:rsid w:val="00864F42"/>
    <w:rsid w:val="008663EB"/>
    <w:rsid w:val="00866AE8"/>
    <w:rsid w:val="00866BB7"/>
    <w:rsid w:val="0087005C"/>
    <w:rsid w:val="00870BCC"/>
    <w:rsid w:val="00872B28"/>
    <w:rsid w:val="00872C09"/>
    <w:rsid w:val="00872C63"/>
    <w:rsid w:val="00873403"/>
    <w:rsid w:val="00875105"/>
    <w:rsid w:val="0088033F"/>
    <w:rsid w:val="00884DF7"/>
    <w:rsid w:val="0088528B"/>
    <w:rsid w:val="0089039E"/>
    <w:rsid w:val="00891021"/>
    <w:rsid w:val="008912E7"/>
    <w:rsid w:val="00892200"/>
    <w:rsid w:val="00893418"/>
    <w:rsid w:val="00893C1E"/>
    <w:rsid w:val="00893CC4"/>
    <w:rsid w:val="00893D4D"/>
    <w:rsid w:val="00896ABD"/>
    <w:rsid w:val="008A7DB7"/>
    <w:rsid w:val="008B229A"/>
    <w:rsid w:val="008B78DC"/>
    <w:rsid w:val="008C0858"/>
    <w:rsid w:val="008C2574"/>
    <w:rsid w:val="008C2582"/>
    <w:rsid w:val="008C2D2A"/>
    <w:rsid w:val="008C3D68"/>
    <w:rsid w:val="008D301C"/>
    <w:rsid w:val="008D5C75"/>
    <w:rsid w:val="008D6DA3"/>
    <w:rsid w:val="008E5AC3"/>
    <w:rsid w:val="008F253E"/>
    <w:rsid w:val="008F29BE"/>
    <w:rsid w:val="008F65DB"/>
    <w:rsid w:val="00902766"/>
    <w:rsid w:val="00904C1A"/>
    <w:rsid w:val="00910B85"/>
    <w:rsid w:val="00911663"/>
    <w:rsid w:val="009118FA"/>
    <w:rsid w:val="00912ECA"/>
    <w:rsid w:val="009134F5"/>
    <w:rsid w:val="00914DAC"/>
    <w:rsid w:val="00916467"/>
    <w:rsid w:val="0091747E"/>
    <w:rsid w:val="00920A91"/>
    <w:rsid w:val="00922527"/>
    <w:rsid w:val="00923062"/>
    <w:rsid w:val="00923414"/>
    <w:rsid w:val="00926A6A"/>
    <w:rsid w:val="009315FB"/>
    <w:rsid w:val="00931BCE"/>
    <w:rsid w:val="00932201"/>
    <w:rsid w:val="00932ADE"/>
    <w:rsid w:val="00934E66"/>
    <w:rsid w:val="009370ED"/>
    <w:rsid w:val="009422EC"/>
    <w:rsid w:val="0094317B"/>
    <w:rsid w:val="00944022"/>
    <w:rsid w:val="009440A5"/>
    <w:rsid w:val="00947391"/>
    <w:rsid w:val="00951321"/>
    <w:rsid w:val="009567AA"/>
    <w:rsid w:val="00956BDE"/>
    <w:rsid w:val="009572E8"/>
    <w:rsid w:val="00957A10"/>
    <w:rsid w:val="00957EC0"/>
    <w:rsid w:val="009600E7"/>
    <w:rsid w:val="00962D24"/>
    <w:rsid w:val="0096611E"/>
    <w:rsid w:val="00970597"/>
    <w:rsid w:val="0097059C"/>
    <w:rsid w:val="00972087"/>
    <w:rsid w:val="00972300"/>
    <w:rsid w:val="009723F6"/>
    <w:rsid w:val="00975EF4"/>
    <w:rsid w:val="009765E2"/>
    <w:rsid w:val="009819F8"/>
    <w:rsid w:val="009871A7"/>
    <w:rsid w:val="00993EE7"/>
    <w:rsid w:val="00994C1F"/>
    <w:rsid w:val="009954E0"/>
    <w:rsid w:val="00996B95"/>
    <w:rsid w:val="00996D23"/>
    <w:rsid w:val="009A19A6"/>
    <w:rsid w:val="009A7A2D"/>
    <w:rsid w:val="009B124B"/>
    <w:rsid w:val="009B3911"/>
    <w:rsid w:val="009B4902"/>
    <w:rsid w:val="009B492A"/>
    <w:rsid w:val="009B60FC"/>
    <w:rsid w:val="009B67EA"/>
    <w:rsid w:val="009C0C60"/>
    <w:rsid w:val="009C1AA6"/>
    <w:rsid w:val="009C5BB1"/>
    <w:rsid w:val="009C5FD5"/>
    <w:rsid w:val="009C64C7"/>
    <w:rsid w:val="009C76A0"/>
    <w:rsid w:val="009C7F18"/>
    <w:rsid w:val="009D140E"/>
    <w:rsid w:val="009D3833"/>
    <w:rsid w:val="009D46E2"/>
    <w:rsid w:val="009D5A1A"/>
    <w:rsid w:val="009D661E"/>
    <w:rsid w:val="009D6EF5"/>
    <w:rsid w:val="009E2312"/>
    <w:rsid w:val="009E5CA6"/>
    <w:rsid w:val="009E7DD9"/>
    <w:rsid w:val="009F5B16"/>
    <w:rsid w:val="009F67FC"/>
    <w:rsid w:val="009F736A"/>
    <w:rsid w:val="00A00C50"/>
    <w:rsid w:val="00A04794"/>
    <w:rsid w:val="00A0588A"/>
    <w:rsid w:val="00A06FDD"/>
    <w:rsid w:val="00A07501"/>
    <w:rsid w:val="00A11AFE"/>
    <w:rsid w:val="00A11D04"/>
    <w:rsid w:val="00A122C8"/>
    <w:rsid w:val="00A158ED"/>
    <w:rsid w:val="00A15DBA"/>
    <w:rsid w:val="00A172CA"/>
    <w:rsid w:val="00A176A1"/>
    <w:rsid w:val="00A17879"/>
    <w:rsid w:val="00A215C2"/>
    <w:rsid w:val="00A25E36"/>
    <w:rsid w:val="00A32DA6"/>
    <w:rsid w:val="00A34BEC"/>
    <w:rsid w:val="00A36CC0"/>
    <w:rsid w:val="00A36F0C"/>
    <w:rsid w:val="00A371F5"/>
    <w:rsid w:val="00A37D15"/>
    <w:rsid w:val="00A37D1F"/>
    <w:rsid w:val="00A40EAC"/>
    <w:rsid w:val="00A4138E"/>
    <w:rsid w:val="00A41453"/>
    <w:rsid w:val="00A42139"/>
    <w:rsid w:val="00A4316D"/>
    <w:rsid w:val="00A43428"/>
    <w:rsid w:val="00A44893"/>
    <w:rsid w:val="00A44B78"/>
    <w:rsid w:val="00A44CCE"/>
    <w:rsid w:val="00A4652F"/>
    <w:rsid w:val="00A477C3"/>
    <w:rsid w:val="00A51D97"/>
    <w:rsid w:val="00A525CC"/>
    <w:rsid w:val="00A53987"/>
    <w:rsid w:val="00A57CC1"/>
    <w:rsid w:val="00A60D57"/>
    <w:rsid w:val="00A61193"/>
    <w:rsid w:val="00A61A22"/>
    <w:rsid w:val="00A63374"/>
    <w:rsid w:val="00A64230"/>
    <w:rsid w:val="00A661EB"/>
    <w:rsid w:val="00A714C1"/>
    <w:rsid w:val="00A72F21"/>
    <w:rsid w:val="00A75022"/>
    <w:rsid w:val="00A76FEE"/>
    <w:rsid w:val="00A77564"/>
    <w:rsid w:val="00A77EC3"/>
    <w:rsid w:val="00A80537"/>
    <w:rsid w:val="00A82370"/>
    <w:rsid w:val="00A84BA5"/>
    <w:rsid w:val="00A929A6"/>
    <w:rsid w:val="00A94866"/>
    <w:rsid w:val="00A95A6B"/>
    <w:rsid w:val="00A97E54"/>
    <w:rsid w:val="00AA0ABC"/>
    <w:rsid w:val="00AA0CD0"/>
    <w:rsid w:val="00AA1AB4"/>
    <w:rsid w:val="00AA56E5"/>
    <w:rsid w:val="00AA7818"/>
    <w:rsid w:val="00AB1652"/>
    <w:rsid w:val="00AB1920"/>
    <w:rsid w:val="00AB2A6D"/>
    <w:rsid w:val="00AB3037"/>
    <w:rsid w:val="00AB3FE4"/>
    <w:rsid w:val="00AB7048"/>
    <w:rsid w:val="00AB78CD"/>
    <w:rsid w:val="00AB7959"/>
    <w:rsid w:val="00AB7E0F"/>
    <w:rsid w:val="00AC1E5A"/>
    <w:rsid w:val="00AC377E"/>
    <w:rsid w:val="00AC5273"/>
    <w:rsid w:val="00AC7F16"/>
    <w:rsid w:val="00AD04D2"/>
    <w:rsid w:val="00AD1F20"/>
    <w:rsid w:val="00AD24BB"/>
    <w:rsid w:val="00AD6F29"/>
    <w:rsid w:val="00AD7E53"/>
    <w:rsid w:val="00AE0F53"/>
    <w:rsid w:val="00AE13B8"/>
    <w:rsid w:val="00AE1C54"/>
    <w:rsid w:val="00AE21AB"/>
    <w:rsid w:val="00AE36DE"/>
    <w:rsid w:val="00AF37A6"/>
    <w:rsid w:val="00AF54FF"/>
    <w:rsid w:val="00AF7ED1"/>
    <w:rsid w:val="00B0421D"/>
    <w:rsid w:val="00B04AC3"/>
    <w:rsid w:val="00B12D03"/>
    <w:rsid w:val="00B1390C"/>
    <w:rsid w:val="00B14FB6"/>
    <w:rsid w:val="00B1516A"/>
    <w:rsid w:val="00B22C4A"/>
    <w:rsid w:val="00B24425"/>
    <w:rsid w:val="00B30B78"/>
    <w:rsid w:val="00B3115D"/>
    <w:rsid w:val="00B32821"/>
    <w:rsid w:val="00B35982"/>
    <w:rsid w:val="00B371D8"/>
    <w:rsid w:val="00B43AAD"/>
    <w:rsid w:val="00B46B1D"/>
    <w:rsid w:val="00B5155E"/>
    <w:rsid w:val="00B51972"/>
    <w:rsid w:val="00B562DF"/>
    <w:rsid w:val="00B6297D"/>
    <w:rsid w:val="00B64A12"/>
    <w:rsid w:val="00B64A73"/>
    <w:rsid w:val="00B6515C"/>
    <w:rsid w:val="00B667AF"/>
    <w:rsid w:val="00B67126"/>
    <w:rsid w:val="00B6779F"/>
    <w:rsid w:val="00B72A30"/>
    <w:rsid w:val="00B868DA"/>
    <w:rsid w:val="00B91E1F"/>
    <w:rsid w:val="00B94EBF"/>
    <w:rsid w:val="00B9578A"/>
    <w:rsid w:val="00BA11D8"/>
    <w:rsid w:val="00BA31B2"/>
    <w:rsid w:val="00BA37C7"/>
    <w:rsid w:val="00BA4344"/>
    <w:rsid w:val="00BA71C4"/>
    <w:rsid w:val="00BA7869"/>
    <w:rsid w:val="00BA7E75"/>
    <w:rsid w:val="00BB002A"/>
    <w:rsid w:val="00BB16D6"/>
    <w:rsid w:val="00BB1F00"/>
    <w:rsid w:val="00BB621B"/>
    <w:rsid w:val="00BB69E5"/>
    <w:rsid w:val="00BC0A6D"/>
    <w:rsid w:val="00BC42D4"/>
    <w:rsid w:val="00BC43A4"/>
    <w:rsid w:val="00BC53D5"/>
    <w:rsid w:val="00BC667C"/>
    <w:rsid w:val="00BC78B9"/>
    <w:rsid w:val="00BC7A95"/>
    <w:rsid w:val="00BC7CC2"/>
    <w:rsid w:val="00BC7E55"/>
    <w:rsid w:val="00BD4776"/>
    <w:rsid w:val="00BD5B19"/>
    <w:rsid w:val="00BE22BE"/>
    <w:rsid w:val="00BE388D"/>
    <w:rsid w:val="00BE3E1F"/>
    <w:rsid w:val="00BE639F"/>
    <w:rsid w:val="00BE7857"/>
    <w:rsid w:val="00BF095C"/>
    <w:rsid w:val="00BF1743"/>
    <w:rsid w:val="00BF3B3D"/>
    <w:rsid w:val="00BF64AA"/>
    <w:rsid w:val="00C02758"/>
    <w:rsid w:val="00C03249"/>
    <w:rsid w:val="00C03B9E"/>
    <w:rsid w:val="00C17708"/>
    <w:rsid w:val="00C24AAF"/>
    <w:rsid w:val="00C25505"/>
    <w:rsid w:val="00C31762"/>
    <w:rsid w:val="00C318EC"/>
    <w:rsid w:val="00C35234"/>
    <w:rsid w:val="00C35AB6"/>
    <w:rsid w:val="00C3774B"/>
    <w:rsid w:val="00C37810"/>
    <w:rsid w:val="00C40202"/>
    <w:rsid w:val="00C405A7"/>
    <w:rsid w:val="00C42BAF"/>
    <w:rsid w:val="00C43230"/>
    <w:rsid w:val="00C43A88"/>
    <w:rsid w:val="00C43E76"/>
    <w:rsid w:val="00C4723C"/>
    <w:rsid w:val="00C50A87"/>
    <w:rsid w:val="00C51300"/>
    <w:rsid w:val="00C519C9"/>
    <w:rsid w:val="00C52FF4"/>
    <w:rsid w:val="00C5650E"/>
    <w:rsid w:val="00C603AC"/>
    <w:rsid w:val="00C62A6D"/>
    <w:rsid w:val="00C6614D"/>
    <w:rsid w:val="00C66E23"/>
    <w:rsid w:val="00C755AF"/>
    <w:rsid w:val="00C804B5"/>
    <w:rsid w:val="00C8161F"/>
    <w:rsid w:val="00C84AF4"/>
    <w:rsid w:val="00C874E1"/>
    <w:rsid w:val="00C94A6D"/>
    <w:rsid w:val="00C95696"/>
    <w:rsid w:val="00CA131E"/>
    <w:rsid w:val="00CA1D50"/>
    <w:rsid w:val="00CA1F28"/>
    <w:rsid w:val="00CA360D"/>
    <w:rsid w:val="00CA45AE"/>
    <w:rsid w:val="00CA47AD"/>
    <w:rsid w:val="00CA7468"/>
    <w:rsid w:val="00CB4592"/>
    <w:rsid w:val="00CB4F80"/>
    <w:rsid w:val="00CB5802"/>
    <w:rsid w:val="00CB72AB"/>
    <w:rsid w:val="00CC0986"/>
    <w:rsid w:val="00CC0A12"/>
    <w:rsid w:val="00CC16EB"/>
    <w:rsid w:val="00CC2A7E"/>
    <w:rsid w:val="00CC2EB3"/>
    <w:rsid w:val="00CD199E"/>
    <w:rsid w:val="00CD1AC6"/>
    <w:rsid w:val="00CD6B89"/>
    <w:rsid w:val="00CD77F2"/>
    <w:rsid w:val="00CE086E"/>
    <w:rsid w:val="00CE3EAF"/>
    <w:rsid w:val="00CF10A7"/>
    <w:rsid w:val="00CF18D8"/>
    <w:rsid w:val="00CF27C4"/>
    <w:rsid w:val="00CF3E4F"/>
    <w:rsid w:val="00CF445A"/>
    <w:rsid w:val="00CF6E64"/>
    <w:rsid w:val="00D03226"/>
    <w:rsid w:val="00D04C8C"/>
    <w:rsid w:val="00D05647"/>
    <w:rsid w:val="00D10BE0"/>
    <w:rsid w:val="00D11EB5"/>
    <w:rsid w:val="00D13FFB"/>
    <w:rsid w:val="00D16601"/>
    <w:rsid w:val="00D22C8C"/>
    <w:rsid w:val="00D22D76"/>
    <w:rsid w:val="00D24099"/>
    <w:rsid w:val="00D27585"/>
    <w:rsid w:val="00D27856"/>
    <w:rsid w:val="00D27896"/>
    <w:rsid w:val="00D30658"/>
    <w:rsid w:val="00D326B8"/>
    <w:rsid w:val="00D336A1"/>
    <w:rsid w:val="00D33763"/>
    <w:rsid w:val="00D4279F"/>
    <w:rsid w:val="00D433F6"/>
    <w:rsid w:val="00D44823"/>
    <w:rsid w:val="00D53D53"/>
    <w:rsid w:val="00D60548"/>
    <w:rsid w:val="00D60574"/>
    <w:rsid w:val="00D61336"/>
    <w:rsid w:val="00D63F94"/>
    <w:rsid w:val="00D64EA4"/>
    <w:rsid w:val="00D65E7F"/>
    <w:rsid w:val="00D66C3D"/>
    <w:rsid w:val="00D744EA"/>
    <w:rsid w:val="00D8048F"/>
    <w:rsid w:val="00D804CA"/>
    <w:rsid w:val="00D8074E"/>
    <w:rsid w:val="00D81153"/>
    <w:rsid w:val="00D81523"/>
    <w:rsid w:val="00D82FCE"/>
    <w:rsid w:val="00D851A5"/>
    <w:rsid w:val="00D86443"/>
    <w:rsid w:val="00D92BC0"/>
    <w:rsid w:val="00D92C96"/>
    <w:rsid w:val="00D9340F"/>
    <w:rsid w:val="00D94F1C"/>
    <w:rsid w:val="00D95EAC"/>
    <w:rsid w:val="00D968F3"/>
    <w:rsid w:val="00DA1B4A"/>
    <w:rsid w:val="00DA27EE"/>
    <w:rsid w:val="00DA3306"/>
    <w:rsid w:val="00DA37AA"/>
    <w:rsid w:val="00DA41A1"/>
    <w:rsid w:val="00DA71A7"/>
    <w:rsid w:val="00DB1070"/>
    <w:rsid w:val="00DB2B50"/>
    <w:rsid w:val="00DB6521"/>
    <w:rsid w:val="00DC10F1"/>
    <w:rsid w:val="00DC5792"/>
    <w:rsid w:val="00DC5F52"/>
    <w:rsid w:val="00DC648C"/>
    <w:rsid w:val="00DC7FD5"/>
    <w:rsid w:val="00DD2A96"/>
    <w:rsid w:val="00DD4145"/>
    <w:rsid w:val="00DD604F"/>
    <w:rsid w:val="00DE7214"/>
    <w:rsid w:val="00DE7273"/>
    <w:rsid w:val="00DE7CA4"/>
    <w:rsid w:val="00DF041C"/>
    <w:rsid w:val="00DF0C41"/>
    <w:rsid w:val="00DF0EAF"/>
    <w:rsid w:val="00DF1076"/>
    <w:rsid w:val="00DF5F03"/>
    <w:rsid w:val="00E03E69"/>
    <w:rsid w:val="00E05653"/>
    <w:rsid w:val="00E058A5"/>
    <w:rsid w:val="00E05C1F"/>
    <w:rsid w:val="00E06383"/>
    <w:rsid w:val="00E06EC1"/>
    <w:rsid w:val="00E106C4"/>
    <w:rsid w:val="00E10827"/>
    <w:rsid w:val="00E1307D"/>
    <w:rsid w:val="00E13653"/>
    <w:rsid w:val="00E13FA8"/>
    <w:rsid w:val="00E16925"/>
    <w:rsid w:val="00E17598"/>
    <w:rsid w:val="00E2071C"/>
    <w:rsid w:val="00E2143F"/>
    <w:rsid w:val="00E21CFC"/>
    <w:rsid w:val="00E2238F"/>
    <w:rsid w:val="00E24B2F"/>
    <w:rsid w:val="00E250E2"/>
    <w:rsid w:val="00E30F7C"/>
    <w:rsid w:val="00E31571"/>
    <w:rsid w:val="00E32D6C"/>
    <w:rsid w:val="00E33324"/>
    <w:rsid w:val="00E342E7"/>
    <w:rsid w:val="00E3435F"/>
    <w:rsid w:val="00E41F39"/>
    <w:rsid w:val="00E42A34"/>
    <w:rsid w:val="00E44F27"/>
    <w:rsid w:val="00E50B18"/>
    <w:rsid w:val="00E520E2"/>
    <w:rsid w:val="00E53379"/>
    <w:rsid w:val="00E5644C"/>
    <w:rsid w:val="00E624AD"/>
    <w:rsid w:val="00E66107"/>
    <w:rsid w:val="00E701DB"/>
    <w:rsid w:val="00E7043D"/>
    <w:rsid w:val="00E72C66"/>
    <w:rsid w:val="00E73340"/>
    <w:rsid w:val="00E73B22"/>
    <w:rsid w:val="00E73B27"/>
    <w:rsid w:val="00E74C70"/>
    <w:rsid w:val="00E770A2"/>
    <w:rsid w:val="00E817B2"/>
    <w:rsid w:val="00E85957"/>
    <w:rsid w:val="00E9148F"/>
    <w:rsid w:val="00E922BC"/>
    <w:rsid w:val="00E92F60"/>
    <w:rsid w:val="00E93E2F"/>
    <w:rsid w:val="00E96B58"/>
    <w:rsid w:val="00E97230"/>
    <w:rsid w:val="00EA5C54"/>
    <w:rsid w:val="00EA6EF2"/>
    <w:rsid w:val="00EB22D4"/>
    <w:rsid w:val="00EB2A63"/>
    <w:rsid w:val="00EB3E65"/>
    <w:rsid w:val="00EC3F2C"/>
    <w:rsid w:val="00ED18B8"/>
    <w:rsid w:val="00ED27C6"/>
    <w:rsid w:val="00ED2E0A"/>
    <w:rsid w:val="00ED737F"/>
    <w:rsid w:val="00ED77D7"/>
    <w:rsid w:val="00EF014F"/>
    <w:rsid w:val="00EF0F6A"/>
    <w:rsid w:val="00EF2425"/>
    <w:rsid w:val="00EF66E4"/>
    <w:rsid w:val="00EF6DA1"/>
    <w:rsid w:val="00EF79E8"/>
    <w:rsid w:val="00F03567"/>
    <w:rsid w:val="00F04974"/>
    <w:rsid w:val="00F052DA"/>
    <w:rsid w:val="00F10FD0"/>
    <w:rsid w:val="00F12331"/>
    <w:rsid w:val="00F1695B"/>
    <w:rsid w:val="00F2044D"/>
    <w:rsid w:val="00F22F50"/>
    <w:rsid w:val="00F23529"/>
    <w:rsid w:val="00F23A15"/>
    <w:rsid w:val="00F248D4"/>
    <w:rsid w:val="00F24CBA"/>
    <w:rsid w:val="00F24FDA"/>
    <w:rsid w:val="00F26234"/>
    <w:rsid w:val="00F320FD"/>
    <w:rsid w:val="00F33E13"/>
    <w:rsid w:val="00F3542F"/>
    <w:rsid w:val="00F3562D"/>
    <w:rsid w:val="00F40EBC"/>
    <w:rsid w:val="00F42017"/>
    <w:rsid w:val="00F44259"/>
    <w:rsid w:val="00F44260"/>
    <w:rsid w:val="00F46742"/>
    <w:rsid w:val="00F4781B"/>
    <w:rsid w:val="00F53FF2"/>
    <w:rsid w:val="00F545B2"/>
    <w:rsid w:val="00F549C7"/>
    <w:rsid w:val="00F562D7"/>
    <w:rsid w:val="00F57DE6"/>
    <w:rsid w:val="00F62A53"/>
    <w:rsid w:val="00F62D24"/>
    <w:rsid w:val="00F64AC7"/>
    <w:rsid w:val="00F64AF3"/>
    <w:rsid w:val="00F710CC"/>
    <w:rsid w:val="00F75166"/>
    <w:rsid w:val="00F75182"/>
    <w:rsid w:val="00F76631"/>
    <w:rsid w:val="00F768E6"/>
    <w:rsid w:val="00F76B59"/>
    <w:rsid w:val="00F80C7D"/>
    <w:rsid w:val="00F83302"/>
    <w:rsid w:val="00F8454D"/>
    <w:rsid w:val="00F86F50"/>
    <w:rsid w:val="00F87616"/>
    <w:rsid w:val="00F903F4"/>
    <w:rsid w:val="00F91DA3"/>
    <w:rsid w:val="00F9427B"/>
    <w:rsid w:val="00F94AE7"/>
    <w:rsid w:val="00F94BEF"/>
    <w:rsid w:val="00F9511B"/>
    <w:rsid w:val="00F95D46"/>
    <w:rsid w:val="00F95D51"/>
    <w:rsid w:val="00FA359C"/>
    <w:rsid w:val="00FA3AB6"/>
    <w:rsid w:val="00FA4F58"/>
    <w:rsid w:val="00FA7C04"/>
    <w:rsid w:val="00FB0BF2"/>
    <w:rsid w:val="00FB20AB"/>
    <w:rsid w:val="00FC2223"/>
    <w:rsid w:val="00FC401B"/>
    <w:rsid w:val="00FC4781"/>
    <w:rsid w:val="00FC6632"/>
    <w:rsid w:val="00FC72BA"/>
    <w:rsid w:val="00FD6482"/>
    <w:rsid w:val="00FE5559"/>
    <w:rsid w:val="00FE7D1E"/>
    <w:rsid w:val="00FF04E2"/>
    <w:rsid w:val="00FF6052"/>
    <w:rsid w:val="00FF60E8"/>
    <w:rsid w:val="00FF767C"/>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CE6A662"/>
  <w15:chartTrackingRefBased/>
  <w15:docId w15:val="{64184207-AFFA-D040-BD88-A94249D7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714C1"/>
  </w:style>
  <w:style w:type="paragraph" w:styleId="NoSpacing">
    <w:name w:val="No Spacing"/>
    <w:uiPriority w:val="1"/>
    <w:qFormat/>
    <w:rsid w:val="003C4490"/>
    <w:rPr>
      <w:rFonts w:ascii="Times New Roman" w:eastAsiaTheme="minorEastAsia" w:hAnsi="Times New Roman" w:cs="Times New Roman"/>
      <w:lang w:eastAsia="ja-JP"/>
    </w:rPr>
  </w:style>
  <w:style w:type="character" w:styleId="Hyperlink">
    <w:name w:val="Hyperlink"/>
    <w:basedOn w:val="DefaultParagraphFont"/>
    <w:uiPriority w:val="99"/>
    <w:unhideWhenUsed/>
    <w:rsid w:val="003C4490"/>
    <w:rPr>
      <w:color w:val="0563C1" w:themeColor="hyperlink"/>
      <w:u w:val="single"/>
    </w:rPr>
  </w:style>
  <w:style w:type="character" w:styleId="CommentReference">
    <w:name w:val="annotation reference"/>
    <w:basedOn w:val="DefaultParagraphFont"/>
    <w:uiPriority w:val="99"/>
    <w:semiHidden/>
    <w:unhideWhenUsed/>
    <w:rsid w:val="003C4490"/>
    <w:rPr>
      <w:sz w:val="18"/>
      <w:szCs w:val="18"/>
    </w:rPr>
  </w:style>
  <w:style w:type="paragraph" w:styleId="CommentText">
    <w:name w:val="annotation text"/>
    <w:basedOn w:val="Normal"/>
    <w:link w:val="CommentTextChar"/>
    <w:uiPriority w:val="99"/>
    <w:semiHidden/>
    <w:unhideWhenUsed/>
    <w:rsid w:val="003C4490"/>
    <w:rPr>
      <w:rFonts w:ascii="Times New Roman" w:eastAsia="Times New Roman" w:hAnsi="Times New Roman" w:cs="Times New Roman"/>
    </w:rPr>
  </w:style>
  <w:style w:type="character" w:customStyle="1" w:styleId="CommentTextChar">
    <w:name w:val="Comment Text Char"/>
    <w:basedOn w:val="DefaultParagraphFont"/>
    <w:link w:val="CommentText"/>
    <w:uiPriority w:val="99"/>
    <w:semiHidden/>
    <w:rsid w:val="003C4490"/>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3C4490"/>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3C449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3C4490"/>
    <w:pPr>
      <w:tabs>
        <w:tab w:val="center" w:pos="4680"/>
        <w:tab w:val="right" w:pos="9360"/>
      </w:tabs>
    </w:pPr>
  </w:style>
  <w:style w:type="character" w:customStyle="1" w:styleId="HeaderChar">
    <w:name w:val="Header Char"/>
    <w:basedOn w:val="DefaultParagraphFont"/>
    <w:link w:val="Header"/>
    <w:uiPriority w:val="99"/>
    <w:rsid w:val="003C4490"/>
  </w:style>
  <w:style w:type="paragraph" w:styleId="Footer">
    <w:name w:val="footer"/>
    <w:basedOn w:val="Normal"/>
    <w:link w:val="FooterChar"/>
    <w:uiPriority w:val="99"/>
    <w:unhideWhenUsed/>
    <w:rsid w:val="003C4490"/>
    <w:pPr>
      <w:tabs>
        <w:tab w:val="center" w:pos="4680"/>
        <w:tab w:val="right" w:pos="9360"/>
      </w:tabs>
    </w:pPr>
  </w:style>
  <w:style w:type="character" w:customStyle="1" w:styleId="FooterChar">
    <w:name w:val="Footer Char"/>
    <w:basedOn w:val="DefaultParagraphFont"/>
    <w:link w:val="Footer"/>
    <w:uiPriority w:val="99"/>
    <w:rsid w:val="003C4490"/>
  </w:style>
  <w:style w:type="paragraph" w:styleId="ListParagraph">
    <w:name w:val="List Paragraph"/>
    <w:basedOn w:val="Normal"/>
    <w:uiPriority w:val="34"/>
    <w:qFormat/>
    <w:rsid w:val="003C4490"/>
    <w:pPr>
      <w:ind w:left="720"/>
      <w:contextualSpacing/>
    </w:pPr>
  </w:style>
  <w:style w:type="character" w:styleId="UnresolvedMention">
    <w:name w:val="Unresolved Mention"/>
    <w:basedOn w:val="DefaultParagraphFont"/>
    <w:uiPriority w:val="99"/>
    <w:semiHidden/>
    <w:unhideWhenUsed/>
    <w:rsid w:val="000D3ED8"/>
    <w:rPr>
      <w:color w:val="605E5C"/>
      <w:shd w:val="clear" w:color="auto" w:fill="E1DFDD"/>
    </w:rPr>
  </w:style>
  <w:style w:type="character" w:styleId="PageNumber">
    <w:name w:val="page number"/>
    <w:basedOn w:val="DefaultParagraphFont"/>
    <w:uiPriority w:val="99"/>
    <w:semiHidden/>
    <w:unhideWhenUsed/>
    <w:rsid w:val="006069F2"/>
  </w:style>
  <w:style w:type="paragraph" w:styleId="Bibliography">
    <w:name w:val="Bibliography"/>
    <w:basedOn w:val="Normal"/>
    <w:next w:val="Normal"/>
    <w:uiPriority w:val="37"/>
    <w:unhideWhenUsed/>
    <w:rsid w:val="00540233"/>
  </w:style>
  <w:style w:type="paragraph" w:customStyle="1" w:styleId="chapter-para">
    <w:name w:val="chapter-para"/>
    <w:basedOn w:val="Normal"/>
    <w:rsid w:val="00D8048F"/>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6F36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013470">
      <w:bodyDiv w:val="1"/>
      <w:marLeft w:val="0"/>
      <w:marRight w:val="0"/>
      <w:marTop w:val="0"/>
      <w:marBottom w:val="0"/>
      <w:divBdr>
        <w:top w:val="none" w:sz="0" w:space="0" w:color="auto"/>
        <w:left w:val="none" w:sz="0" w:space="0" w:color="auto"/>
        <w:bottom w:val="none" w:sz="0" w:space="0" w:color="auto"/>
        <w:right w:val="none" w:sz="0" w:space="0" w:color="auto"/>
      </w:divBdr>
    </w:div>
    <w:div w:id="1247425929">
      <w:bodyDiv w:val="1"/>
      <w:marLeft w:val="0"/>
      <w:marRight w:val="0"/>
      <w:marTop w:val="0"/>
      <w:marBottom w:val="0"/>
      <w:divBdr>
        <w:top w:val="none" w:sz="0" w:space="0" w:color="auto"/>
        <w:left w:val="none" w:sz="0" w:space="0" w:color="auto"/>
        <w:bottom w:val="none" w:sz="0" w:space="0" w:color="auto"/>
        <w:right w:val="none" w:sz="0" w:space="0" w:color="auto"/>
      </w:divBdr>
    </w:div>
    <w:div w:id="1482036002">
      <w:bodyDiv w:val="1"/>
      <w:marLeft w:val="0"/>
      <w:marRight w:val="0"/>
      <w:marTop w:val="0"/>
      <w:marBottom w:val="0"/>
      <w:divBdr>
        <w:top w:val="none" w:sz="0" w:space="0" w:color="auto"/>
        <w:left w:val="none" w:sz="0" w:space="0" w:color="auto"/>
        <w:bottom w:val="none" w:sz="0" w:space="0" w:color="auto"/>
        <w:right w:val="none" w:sz="0" w:space="0" w:color="auto"/>
      </w:divBdr>
    </w:div>
    <w:div w:id="1999383037">
      <w:bodyDiv w:val="1"/>
      <w:marLeft w:val="0"/>
      <w:marRight w:val="0"/>
      <w:marTop w:val="0"/>
      <w:marBottom w:val="0"/>
      <w:divBdr>
        <w:top w:val="none" w:sz="0" w:space="0" w:color="auto"/>
        <w:left w:val="none" w:sz="0" w:space="0" w:color="auto"/>
        <w:bottom w:val="none" w:sz="0" w:space="0" w:color="auto"/>
        <w:right w:val="none" w:sz="0" w:space="0" w:color="auto"/>
      </w:divBdr>
    </w:div>
    <w:div w:id="2042897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ct663/glucose_cort" TargetMode="External"/><Relationship Id="rId13" Type="http://schemas.openxmlformats.org/officeDocument/2006/relationships/image" Target="media/image5.png"/><Relationship Id="rId18" Type="http://schemas.openxmlformats.org/officeDocument/2006/relationships/image" Target="media/image9.jp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2.jpg"/><Relationship Id="rId7" Type="http://schemas.openxmlformats.org/officeDocument/2006/relationships/hyperlink" Target="mailto:cct63@cornell.edu" TargetMode="Externa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jp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mailto:cct63@cornell.edu" TargetMode="External"/><Relationship Id="rId23" Type="http://schemas.openxmlformats.org/officeDocument/2006/relationships/image" Target="media/image14.jp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jp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jp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4</TotalTime>
  <Pages>26</Pages>
  <Words>27675</Words>
  <Characters>157748</Characters>
  <Application>Microsoft Office Word</Application>
  <DocSecurity>0</DocSecurity>
  <Lines>1314</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or Claverie Johns Taff</dc:creator>
  <cp:keywords/>
  <dc:description/>
  <cp:lastModifiedBy>Conor Claverie Johns Taff</cp:lastModifiedBy>
  <cp:revision>430</cp:revision>
  <dcterms:created xsi:type="dcterms:W3CDTF">2021-02-04T16:01:00Z</dcterms:created>
  <dcterms:modified xsi:type="dcterms:W3CDTF">2021-02-05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bGXQOMmG"/&gt;&lt;style id="http://www.zotero.org/styles/the-journal-of-experimental-biology" hasBibliography="1" bibliographyStyleHasBeenSet="1"/&gt;&lt;prefs&gt;&lt;pref name="fieldType" value="Field"/&gt;&lt;/prefs&gt;&lt;</vt:lpwstr>
  </property>
  <property fmtid="{D5CDD505-2E9C-101B-9397-08002B2CF9AE}" pid="3" name="ZOTERO_PREF_2">
    <vt:lpwstr>/data&gt;</vt:lpwstr>
  </property>
</Properties>
</file>